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8F919" w14:textId="77777777" w:rsidR="007C0DA7" w:rsidRPr="00541355" w:rsidRDefault="007C0DA7" w:rsidP="00516146">
      <w:pPr>
        <w:pStyle w:val="Style4"/>
      </w:pPr>
      <w:bookmarkStart w:id="0" w:name="_Toc307160317"/>
      <w:bookmarkStart w:id="1" w:name="_Toc307164051"/>
      <w:bookmarkStart w:id="2" w:name="_Toc307164155"/>
      <w:bookmarkStart w:id="3" w:name="_Toc307164218"/>
      <w:bookmarkStart w:id="4" w:name="_Toc307164250"/>
      <w:bookmarkStart w:id="5" w:name="_Toc307164358"/>
      <w:bookmarkStart w:id="6" w:name="_Toc307164699"/>
      <w:bookmarkStart w:id="7" w:name="_Toc320885311"/>
      <w:bookmarkStart w:id="8" w:name="_Toc447373103"/>
      <w:bookmarkStart w:id="9" w:name="_Toc447373267"/>
      <w:bookmarkStart w:id="10" w:name="_Toc449277533"/>
      <w:bookmarkStart w:id="11" w:name="_Toc450038940"/>
      <w:bookmarkStart w:id="12" w:name="_Toc450039091"/>
      <w:bookmarkStart w:id="13" w:name="_Toc450039169"/>
      <w:bookmarkStart w:id="14" w:name="_Toc450476498"/>
      <w:bookmarkStart w:id="15" w:name="_Toc450555881"/>
      <w:bookmarkStart w:id="16" w:name="_Toc461476686"/>
      <w:bookmarkStart w:id="17" w:name="_Toc491161395"/>
      <w:bookmarkStart w:id="18" w:name="_Toc495356914"/>
      <w:bookmarkStart w:id="19" w:name="_Toc503823295"/>
      <w:r w:rsidRPr="00541355">
        <w:t>Part 2</w:t>
      </w:r>
      <w:r w:rsidRPr="00541355">
        <w:tab/>
        <w:t>Origins of Representative Institutions: Power, Land, and Cour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3769156A" w14:textId="77777777" w:rsidR="007C0DA7" w:rsidRPr="00541355" w:rsidRDefault="007C0DA7" w:rsidP="007C0DA7">
      <w:pPr>
        <w:sectPr w:rsidR="007C0DA7" w:rsidRPr="00541355" w:rsidSect="007C0DA7">
          <w:footnotePr>
            <w:numRestart w:val="eachSect"/>
          </w:footnotePr>
          <w:pgSz w:w="12240" w:h="15840"/>
          <w:pgMar w:top="1440" w:right="1440" w:bottom="1440" w:left="1440" w:header="720" w:footer="720" w:gutter="0"/>
          <w:pgNumType w:start="0"/>
          <w:cols w:space="720"/>
          <w:titlePg/>
          <w:docGrid w:linePitch="360"/>
        </w:sectPr>
      </w:pPr>
    </w:p>
    <w:p w14:paraId="55675B79" w14:textId="77777777" w:rsidR="007C0DA7" w:rsidRPr="00541355" w:rsidRDefault="007C0DA7" w:rsidP="00516146">
      <w:pPr>
        <w:pStyle w:val="Heading1"/>
      </w:pPr>
      <w:bookmarkStart w:id="20" w:name="_Toc247284357"/>
      <w:bookmarkStart w:id="21" w:name="_Toc254716287"/>
      <w:bookmarkStart w:id="22" w:name="_Toc262991410"/>
      <w:bookmarkStart w:id="23" w:name="_Toc263167288"/>
      <w:bookmarkStart w:id="24" w:name="_Toc293332046"/>
      <w:bookmarkStart w:id="25" w:name="_Toc293378948"/>
      <w:bookmarkStart w:id="26" w:name="_Toc295004968"/>
      <w:bookmarkStart w:id="27" w:name="_Toc295004998"/>
      <w:bookmarkStart w:id="28" w:name="_Toc307160318"/>
      <w:bookmarkStart w:id="29" w:name="_Toc307164052"/>
      <w:bookmarkStart w:id="30" w:name="_Toc307164156"/>
      <w:bookmarkStart w:id="31" w:name="_Toc307164219"/>
      <w:bookmarkStart w:id="32" w:name="_Toc307164251"/>
      <w:bookmarkStart w:id="33" w:name="_Toc307164359"/>
      <w:bookmarkStart w:id="34" w:name="_Toc307164700"/>
      <w:bookmarkStart w:id="35" w:name="_Toc320885312"/>
      <w:bookmarkStart w:id="36" w:name="_Toc447373104"/>
      <w:bookmarkStart w:id="37" w:name="_Toc447373268"/>
      <w:bookmarkStart w:id="38" w:name="_Toc449277534"/>
      <w:bookmarkStart w:id="39" w:name="_Toc450038941"/>
      <w:bookmarkStart w:id="40" w:name="_Toc450039092"/>
      <w:bookmarkStart w:id="41" w:name="_Toc450039170"/>
      <w:bookmarkStart w:id="42" w:name="_Toc450476499"/>
      <w:bookmarkStart w:id="43" w:name="_Toc450555882"/>
      <w:bookmarkStart w:id="44" w:name="_Toc461476687"/>
      <w:bookmarkStart w:id="45" w:name="_Toc491161396"/>
      <w:bookmarkStart w:id="46" w:name="_Toc495350383"/>
      <w:bookmarkStart w:id="47" w:name="_Toc495351317"/>
      <w:bookmarkStart w:id="48" w:name="_Toc495352071"/>
      <w:bookmarkStart w:id="49" w:name="_Toc495352732"/>
      <w:bookmarkStart w:id="50" w:name="_Toc495353037"/>
      <w:bookmarkStart w:id="51" w:name="_Toc495353339"/>
      <w:bookmarkStart w:id="52" w:name="_Toc495356915"/>
      <w:bookmarkStart w:id="53" w:name="_Toc503823269"/>
      <w:bookmarkStart w:id="54" w:name="_Toc503823296"/>
      <w:bookmarkStart w:id="55" w:name="_GoBack"/>
      <w:bookmarkEnd w:id="55"/>
      <w:r w:rsidRPr="00541355">
        <w:lastRenderedPageBreak/>
        <w:t>A Theory of Institutional Emergence</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541355">
        <w:t>: Functional Fusion and the Origins of Parliament</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541355">
        <w:t xml:space="preserve">  </w:t>
      </w:r>
    </w:p>
    <w:p w14:paraId="792D143C" w14:textId="77777777" w:rsidR="007C0DA7" w:rsidRPr="00541355" w:rsidRDefault="007C0DA7" w:rsidP="007C0DA7"/>
    <w:p w14:paraId="516E357C" w14:textId="77777777" w:rsidR="007C0DA7" w:rsidRPr="00541355" w:rsidRDefault="007C0DA7" w:rsidP="007C0DA7">
      <w:r w:rsidRPr="00541355">
        <w:t>How do institutions emerge to become central organs of governance? A precocious literature examines institutional change and institutional effects across domains, from politics to economics.</w:t>
      </w:r>
      <w:r w:rsidRPr="00541355">
        <w:rPr>
          <w:rStyle w:val="FootnoteReference"/>
        </w:rPr>
        <w:footnoteReference w:id="1"/>
      </w:r>
      <w:r w:rsidRPr="00541355">
        <w:t xml:space="preserve"> Representative institutions have been studied exhaustively, but their long prehistory has enabled scholars to take their structure for granted and to focus instead on their consolidation, spread, transformation over time, and impact.</w:t>
      </w:r>
      <w:r w:rsidRPr="00541355">
        <w:rPr>
          <w:rStyle w:val="FootnoteReference"/>
        </w:rPr>
        <w:footnoteReference w:id="2"/>
      </w:r>
      <w:r w:rsidRPr="00541355">
        <w:t xml:space="preserve"> So, the question of origins remains relatively neglected, despite calls drawing attention to their importance.</w:t>
      </w:r>
      <w:r w:rsidRPr="00541355">
        <w:rPr>
          <w:rStyle w:val="FootnoteReference"/>
        </w:rPr>
        <w:footnoteReference w:id="3"/>
      </w:r>
      <w:r w:rsidRPr="00541355">
        <w:t xml:space="preserve"> That matters, because implicit assumptions about the origins of representative institutions invariably affect—and, I argue, distort—the causal arguments applied to other stages of institutional analysis, including in the modern period. This is a different facet of the pathology dissected by the historian Ernst Bloch, as “the idol of origins:” the assumption that an account of origins explains the present.</w:t>
      </w:r>
      <w:r w:rsidRPr="00541355">
        <w:rPr>
          <w:rStyle w:val="FootnoteReference"/>
        </w:rPr>
        <w:footnoteReference w:id="4"/>
      </w:r>
      <w:r w:rsidRPr="00541355">
        <w:t xml:space="preserve"> I argue here that origins are often inversely related to the outcomes of concern in the present.</w:t>
      </w:r>
    </w:p>
    <w:p w14:paraId="0C06C146" w14:textId="77777777" w:rsidR="007C0DA7" w:rsidRPr="00541355" w:rsidRDefault="007C0DA7" w:rsidP="007C0DA7">
      <w:r w:rsidRPr="00541355">
        <w:t>Most typically, representative institutions are explained as a function of societal strength, as we expect to see in liberal democracies, and, conversely, their absence as a function of an “overstrong” ruler.</w:t>
      </w:r>
      <w:r w:rsidRPr="00541355">
        <w:rPr>
          <w:rStyle w:val="FootnoteReference"/>
        </w:rPr>
        <w:footnoteReference w:id="5"/>
      </w:r>
      <w:r w:rsidRPr="00541355">
        <w:t xml:space="preserve"> Theories draw on the bargaining model with its distinguished lineage: a ruler in need of resources is forced to grant rights to social actors who control them.</w:t>
      </w:r>
      <w:r w:rsidRPr="00541355">
        <w:rPr>
          <w:rStyle w:val="FootnoteReference"/>
        </w:rPr>
        <w:footnoteReference w:id="6"/>
      </w:r>
      <w:r w:rsidRPr="00541355">
        <w:t xml:space="preserve"> The bargaining logic, for instance, underlies such varying perspectives as the refinements of the bellicist logic in Tilly, Downing and Ertman, the rational actor models in Bates, Levi, Kiser et al, and the political economy models of Hoffman, Van Zanden et al.</w:t>
      </w:r>
      <w:r w:rsidRPr="00541355">
        <w:rPr>
          <w:rStyle w:val="FootnoteReference"/>
        </w:rPr>
        <w:footnoteReference w:id="7"/>
      </w:r>
      <w:r w:rsidRPr="00541355">
        <w:t xml:space="preserve"> Some approaches specify the conditions under which such </w:t>
      </w:r>
      <w:r w:rsidRPr="00541355">
        <w:lastRenderedPageBreak/>
        <w:t>bargaining can more optimally occur; Stasavage, for instance, demonstrates the effects of distance.</w:t>
      </w:r>
      <w:r w:rsidRPr="00541355">
        <w:rPr>
          <w:rStyle w:val="FootnoteReference"/>
        </w:rPr>
        <w:footnoteReference w:id="8"/>
      </w:r>
      <w:r w:rsidRPr="00541355">
        <w:t xml:space="preserve"> </w:t>
      </w:r>
    </w:p>
    <w:p w14:paraId="7A314B21" w14:textId="77777777" w:rsidR="007C0DA7" w:rsidRPr="00541355" w:rsidRDefault="007C0DA7" w:rsidP="007C0DA7">
      <w:r w:rsidRPr="00541355">
        <w:t>These assumptions also influence the burgeoning literature on non-democratic regimes, such as on the resource curse.</w:t>
      </w:r>
      <w:r w:rsidRPr="00541355">
        <w:rPr>
          <w:rStyle w:val="FootnoteReference"/>
        </w:rPr>
        <w:footnoteReference w:id="9"/>
      </w:r>
      <w:r w:rsidRPr="00541355">
        <w:t xml:space="preserve"> Often, claims about societal and ruler strength have to be made without independent measures of either variable; the strengths of society or the state are then deduced from the presence or absence of representative institutions.</w:t>
      </w:r>
      <w:r w:rsidRPr="00541355">
        <w:rPr>
          <w:rStyle w:val="FootnoteReference"/>
        </w:rPr>
        <w:footnoteReference w:id="10"/>
      </w:r>
      <w:r w:rsidRPr="00541355">
        <w:t xml:space="preserve"> In any case, the bargaining hypothesis underlies most approaches across the social sciences. It is important, therefore, to know if the cases that generated this theory—the European historical precedents—do indeed support its causal logic. </w:t>
      </w:r>
    </w:p>
    <w:p w14:paraId="501C33BD" w14:textId="77777777" w:rsidR="007C0DA7" w:rsidRPr="00541355" w:rsidRDefault="007C0DA7" w:rsidP="007C0DA7">
      <w:pPr>
        <w:rPr>
          <w:rFonts w:ascii="Times New Roman" w:eastAsia="Times New Roman" w:hAnsi="Times New Roman" w:cs="Times New Roman"/>
          <w:szCs w:val="24"/>
        </w:rPr>
      </w:pPr>
      <w:r w:rsidRPr="00541355">
        <w:t>These approaches ultimately stem from the belief that the “third estate” was the main agent of progress. The assumption is the bedrock of most liberal and Marxist historiography, drawing on classic statements by Adam Smith, Augustin Thierry, and others, with different versions emphasizing either the middle or the working classes.</w:t>
      </w:r>
      <w:r w:rsidRPr="00541355">
        <w:rPr>
          <w:rStyle w:val="FootnoteReference"/>
        </w:rPr>
        <w:footnoteReference w:id="11"/>
      </w:r>
      <w:r w:rsidRPr="00541355">
        <w:t xml:space="preserve"> Increasing prosperity endowed these groups with greater material powers, strengthening their bargaining position and capacity for collective action, and leading them to demand greater political powers, in such accounts. Such developments did take place; the question is how do these explain </w:t>
      </w:r>
      <w:r w:rsidRPr="00541355">
        <w:rPr>
          <w:i/>
        </w:rPr>
        <w:t>representative institutions?</w:t>
      </w:r>
      <w:r w:rsidRPr="00541355">
        <w:t xml:space="preserve"> We cannot deduce the emergence and consolidation of regular institutions structuring governance in an inclusive way from material change alone.</w:t>
      </w:r>
    </w:p>
    <w:p w14:paraId="64F9B226" w14:textId="77777777" w:rsidR="007C0DA7" w:rsidRPr="00541355" w:rsidRDefault="007C0DA7" w:rsidP="007C0DA7">
      <w:r w:rsidRPr="00541355">
        <w:t xml:space="preserve">Answering this question requires three prior steps. First, I define the dependent variable with some precision. Then I assess the theoretical perspectives that draw on the above assumptions, both functionalist and conjunctural, and evaluate the evidence used to support them, concluding they are insufficient. Finally, I show how my argument addresses the weaknesses of alternatives and move to demonstrate the principles of functional fusion and institutional layering through a comparison of the English Parliament and Paris </w:t>
      </w:r>
      <w:r w:rsidRPr="00541355">
        <w:rPr>
          <w:i/>
        </w:rPr>
        <w:t>Parlement</w:t>
      </w:r>
      <w:r w:rsidRPr="00541355">
        <w:t>. I supplement this account by a sub-national analysis of France in Appendix B: provincial variation in institutional form allows additional tests of the logic proposed. Indeed, we find that the cases that survived, displayed stronger elements of institutional fusion.</w:t>
      </w:r>
    </w:p>
    <w:p w14:paraId="5A344980" w14:textId="77777777" w:rsidR="007C0DA7" w:rsidRPr="00541355" w:rsidRDefault="007C0DA7" w:rsidP="007C0DA7">
      <w:pPr>
        <w:pStyle w:val="Heading2"/>
        <w:ind w:left="1476"/>
        <w:rPr>
          <w:noProof w:val="0"/>
        </w:rPr>
      </w:pPr>
      <w:bookmarkStart w:id="56" w:name="_Toc503823297"/>
      <w:r w:rsidRPr="00541355">
        <w:rPr>
          <w:noProof w:val="0"/>
        </w:rPr>
        <w:lastRenderedPageBreak/>
        <w:t>Dependent Variable Defined: Polity-Wide Representative Institutions</w:t>
      </w:r>
      <w:bookmarkEnd w:id="56"/>
      <w:r w:rsidRPr="00541355">
        <w:rPr>
          <w:noProof w:val="0"/>
        </w:rPr>
        <w:t xml:space="preserve"> </w:t>
      </w:r>
    </w:p>
    <w:p w14:paraId="22F48A58" w14:textId="77777777" w:rsidR="007C0DA7" w:rsidRPr="00541355" w:rsidRDefault="007C0DA7" w:rsidP="007C0DA7">
      <w:r w:rsidRPr="00541355">
        <w:t xml:space="preserve">A premise of this book is that we need to distinguish between the process that generated representative </w:t>
      </w:r>
      <w:r w:rsidRPr="00541355">
        <w:rPr>
          <w:i/>
        </w:rPr>
        <w:t>institutions</w:t>
      </w:r>
      <w:r w:rsidRPr="00541355">
        <w:t xml:space="preserve"> (the subject of Part Two) from that which generated representative </w:t>
      </w:r>
      <w:r w:rsidRPr="00541355">
        <w:rPr>
          <w:i/>
        </w:rPr>
        <w:t>practices</w:t>
      </w:r>
      <w:r w:rsidRPr="00541355">
        <w:t xml:space="preserve"> (the subject of Part Three); the former </w:t>
      </w:r>
      <w:proofErr w:type="gramStart"/>
      <w:r w:rsidRPr="00541355">
        <w:t>depend</w:t>
      </w:r>
      <w:proofErr w:type="gramEnd"/>
      <w:r w:rsidRPr="00541355">
        <w:t xml:space="preserve"> on the most powerful social actors, who were not strictly representative, whereas the latter involve broader social groups, who were. The distinction allows us to avoid the functionalism that besets many explanations.</w:t>
      </w:r>
    </w:p>
    <w:p w14:paraId="1A6C1974" w14:textId="77777777" w:rsidR="007C0DA7" w:rsidRPr="00541355" w:rsidRDefault="007C0DA7" w:rsidP="007C0DA7">
      <w:r w:rsidRPr="00541355">
        <w:t>Moreover, the term “representative” should be cautiously used regarding the Middle Ages, to avoid anachronism. Whereas today we identify the concept with elections, a body representing the whole electorate, and an executive that is accountable to the people, these restrictions did not fuse until after the early modern period. The concept of “trusteeship” that undergirds modern democratic politics cannot be projected into the past.</w:t>
      </w:r>
      <w:r w:rsidRPr="00541355">
        <w:rPr>
          <w:rStyle w:val="FootnoteReference"/>
        </w:rPr>
        <w:footnoteReference w:id="12"/>
      </w:r>
      <w:r w:rsidRPr="00541355">
        <w:t xml:space="preserve"> Rather, medieval conceptions of representation could either be descriptive (when similar individuals stand in for each other), symbolic (when the most prestigious part of society embodies the lesser), or they could denote authorization or delegation.</w:t>
      </w:r>
      <w:r w:rsidRPr="00541355">
        <w:rPr>
          <w:rStyle w:val="FootnoteReference"/>
        </w:rPr>
        <w:footnoteReference w:id="13"/>
      </w:r>
      <w:r w:rsidRPr="00541355">
        <w:t xml:space="preserve"> </w:t>
      </w:r>
    </w:p>
    <w:p w14:paraId="4019358E" w14:textId="77777777" w:rsidR="007C0DA7" w:rsidRPr="00541355" w:rsidRDefault="007C0DA7" w:rsidP="007C0DA7">
      <w:r w:rsidRPr="00541355">
        <w:t>In practice, the most important distinction was whether representatives were sent by their communities with full powers to commit them to what the king requested (</w:t>
      </w:r>
      <w:r w:rsidRPr="00541355">
        <w:rPr>
          <w:i/>
        </w:rPr>
        <w:t>plena potestas</w:t>
      </w:r>
      <w:r w:rsidRPr="00541355">
        <w:t xml:space="preserve">) or whether they had an </w:t>
      </w:r>
      <w:r w:rsidRPr="00541355">
        <w:rPr>
          <w:i/>
        </w:rPr>
        <w:t>imperative mandate</w:t>
      </w:r>
      <w:r w:rsidRPr="00541355">
        <w:t>, i.e. strict instructions, typically to hear and report, stripping them of the authority to bind the community to a central decision.</w:t>
      </w:r>
      <w:r w:rsidRPr="00541355">
        <w:rPr>
          <w:rStyle w:val="FootnoteReference"/>
        </w:rPr>
        <w:footnoteReference w:id="14"/>
      </w:r>
      <w:r w:rsidRPr="00541355">
        <w:t xml:space="preserve"> Although the latter format appears more “democratic,” it was least conducive to effective governance and encouraged fragmentation across the polity. Only where central decisions were uniformly binding across the polity can we conclude that parliament was the central organ of governance, rather than just a bargaining device with groups that were socially and geographically separate—a condition that does not drastically differentiate Europe from other regions.</w:t>
      </w:r>
    </w:p>
    <w:p w14:paraId="22286E31" w14:textId="77777777" w:rsidR="007C0DA7" w:rsidRPr="00541355" w:rsidRDefault="007C0DA7" w:rsidP="007C0DA7">
      <w:r w:rsidRPr="00541355">
        <w:t>Most literature, by contrast, classifies assemblies on the basis of criteria that proved critical for the later, modern history of effective representation: inclusion of the third estate, voting, collection and administration of taxation, veto power, frequency of meetings, even election of the executive.</w:t>
      </w:r>
      <w:r w:rsidRPr="00541355">
        <w:rPr>
          <w:rStyle w:val="FootnoteReference"/>
        </w:rPr>
        <w:footnoteReference w:id="15"/>
      </w:r>
      <w:r w:rsidRPr="00541355">
        <w:t xml:space="preserve"> However, the pattern that emerges from the historical record is that the more advanced an institution on radical dimensions such as these, the less long-lived it was—these features therefore do not correlate with the consolidation of the institution overtime.</w:t>
      </w:r>
    </w:p>
    <w:p w14:paraId="04180CF8" w14:textId="77777777" w:rsidR="007C0DA7" w:rsidRPr="00541355" w:rsidRDefault="007C0DA7" w:rsidP="007C0DA7">
      <w:r w:rsidRPr="00541355">
        <w:lastRenderedPageBreak/>
        <w:t>The question answered by this book is not how representative practice emerges in general—on which, Blockmans’ challenge to top-down theories is dispositive: he shows how even “emancipated communes of free peasants gradually developed representative systems from the bottom up.”</w:t>
      </w:r>
      <w:r w:rsidRPr="00541355">
        <w:rPr>
          <w:rStyle w:val="FootnoteReference"/>
        </w:rPr>
        <w:footnoteReference w:id="16"/>
      </w:r>
      <w:r w:rsidRPr="00541355">
        <w:t xml:space="preserve"> Instead, the question here is how such a system can emerge and survive at the supra-local level, whilst integrating not only communes of peasants, but urban dwellers, and landholders as well, i.e. a diversified society. An underappreciated difference is how most continental assemblies only included the towns, not the broader countryside: England was different on this front.</w:t>
      </w:r>
      <w:r w:rsidRPr="00541355">
        <w:rPr>
          <w:rStyle w:val="FootnoteReference"/>
        </w:rPr>
        <w:footnoteReference w:id="17"/>
      </w:r>
      <w:r w:rsidRPr="00541355">
        <w:t xml:space="preserve"> Explaining how this set of conditions came about—a narrative of emergence—is key to explaining the comparative advantage of the English system and why it survived periods of </w:t>
      </w:r>
      <w:proofErr w:type="spellStart"/>
      <w:r w:rsidRPr="00541355">
        <w:t>extremen</w:t>
      </w:r>
      <w:proofErr w:type="spellEnd"/>
      <w:r w:rsidRPr="00541355">
        <w:t xml:space="preserve"> pressure and evolved, unlike its continental counterparts. The logics of emergence and consolidation are intricately linked.</w:t>
      </w:r>
    </w:p>
    <w:p w14:paraId="4C180D24" w14:textId="77777777" w:rsidR="007C0DA7" w:rsidRPr="00541355" w:rsidRDefault="007C0DA7" w:rsidP="007C0DA7">
      <w:pPr>
        <w:pStyle w:val="Heading2"/>
        <w:ind w:left="1476"/>
        <w:rPr>
          <w:noProof w:val="0"/>
        </w:rPr>
      </w:pPr>
      <w:bookmarkStart w:id="57" w:name="_Toc503823298"/>
      <w:bookmarkStart w:id="58" w:name="_Toc262991412"/>
      <w:bookmarkStart w:id="59" w:name="_Toc263167290"/>
      <w:bookmarkStart w:id="60" w:name="_Toc273549799"/>
      <w:bookmarkStart w:id="61" w:name="_Toc295004999"/>
      <w:bookmarkStart w:id="62" w:name="_Toc307160319"/>
      <w:bookmarkStart w:id="63" w:name="_Toc307164053"/>
      <w:bookmarkStart w:id="64" w:name="_Toc307164157"/>
      <w:bookmarkStart w:id="65" w:name="_Toc307164252"/>
      <w:bookmarkStart w:id="66" w:name="_Toc307164360"/>
      <w:bookmarkStart w:id="67" w:name="_Toc307164701"/>
      <w:bookmarkStart w:id="68" w:name="_Toc447373106"/>
      <w:bookmarkStart w:id="69" w:name="_Toc447373270"/>
      <w:bookmarkStart w:id="70" w:name="_Toc449277536"/>
      <w:bookmarkStart w:id="71" w:name="_Toc450038943"/>
      <w:bookmarkStart w:id="72" w:name="_Toc450039094"/>
      <w:bookmarkStart w:id="73" w:name="_Toc450476501"/>
      <w:bookmarkStart w:id="74" w:name="_Toc461476689"/>
      <w:bookmarkStart w:id="75" w:name="_Toc495350384"/>
      <w:bookmarkStart w:id="76" w:name="_Toc495351318"/>
      <w:bookmarkStart w:id="77" w:name="_Toc495352072"/>
      <w:bookmarkStart w:id="78" w:name="_Toc495352733"/>
      <w:bookmarkStart w:id="79" w:name="_Toc495353038"/>
      <w:bookmarkStart w:id="80" w:name="_Toc495353340"/>
      <w:bookmarkStart w:id="81" w:name="_Toc495356916"/>
      <w:r w:rsidRPr="00541355">
        <w:rPr>
          <w:noProof w:val="0"/>
        </w:rPr>
        <w:t>Functionalist Theories of Institutional Origins and their Limits</w:t>
      </w:r>
      <w:bookmarkEnd w:id="57"/>
      <w:r w:rsidRPr="00541355">
        <w:rPr>
          <w:noProof w:val="0"/>
        </w:rPr>
        <w:t xml:space="preserve"> </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51BCF046" w14:textId="77777777" w:rsidR="007C0DA7" w:rsidRPr="00541355" w:rsidRDefault="007C0DA7" w:rsidP="007C0DA7">
      <w:r w:rsidRPr="00541355">
        <w:t>The explanations that rely on bargaining logic connect actor preferences, strategic constraints, and resources through the dynamic of war and taxation. But explanatory models based on bargaining are essentially functionalist: the institution emerges because contracting parties need to exchange goods (rights for resources) and rulers are not strong enough to secure them without concessions. Representative institutions are absent or weak when the ruler is powerful enough to dispense with societal resources. A direct, linear relation exists between the need and the outcome—although, critically, it is the need of the ruler that is the driving force. Where conditions were favorable, as in England, Parliament emerged; where not, absolutism prevailed.</w:t>
      </w:r>
    </w:p>
    <w:p w14:paraId="585A913C" w14:textId="77777777" w:rsidR="007C0DA7" w:rsidRPr="00541355" w:rsidRDefault="007C0DA7" w:rsidP="007C0DA7">
      <w:r w:rsidRPr="00541355">
        <w:t>Functionalism conceives institutions as organizations: “specific groups of individuals pursuing a mix of common and individual goals through partially coordinated behavior,” and organized around their “own internal institutional structure” shaped by a set of “rules, norms and beliefs.”</w:t>
      </w:r>
      <w:r w:rsidRPr="00541355">
        <w:rPr>
          <w:rStyle w:val="FootnoteReference"/>
        </w:rPr>
        <w:footnoteReference w:id="18"/>
      </w:r>
      <w:r w:rsidRPr="00541355">
        <w:t xml:space="preserve"> Others call these formal institutions, as products of purposive action, and it is this definition I adopt.</w:t>
      </w:r>
      <w:r w:rsidRPr="00541355">
        <w:rPr>
          <w:rStyle w:val="FootnoteReference"/>
        </w:rPr>
        <w:footnoteReference w:id="19"/>
      </w:r>
    </w:p>
    <w:p w14:paraId="2582828A" w14:textId="77777777" w:rsidR="007C0DA7" w:rsidRPr="00541355" w:rsidRDefault="007C0DA7" w:rsidP="007C0DA7">
      <w:r w:rsidRPr="00541355">
        <w:t xml:space="preserve">That functionalist explanations attribute a specific function to an institution (in this case, the intermittent need for taxation), however, is not in itself problematic. As the result of deliberate human action, institutions could hardly be assumed </w:t>
      </w:r>
      <w:r w:rsidRPr="00541355">
        <w:rPr>
          <w:i/>
        </w:rPr>
        <w:t>not</w:t>
      </w:r>
      <w:r w:rsidRPr="00541355">
        <w:t xml:space="preserve"> to serve some function. Some institutions do form to serve intended purposes.</w:t>
      </w:r>
      <w:r w:rsidRPr="00541355">
        <w:rPr>
          <w:rStyle w:val="FootnoteReference"/>
        </w:rPr>
        <w:footnoteReference w:id="20"/>
      </w:r>
      <w:r w:rsidRPr="00541355">
        <w:t xml:space="preserve"> The problem is instead when functionalism is taken to imply that if an institution currently serves a major purpose, this was necessarily the </w:t>
      </w:r>
      <w:r w:rsidRPr="00541355">
        <w:rPr>
          <w:i/>
        </w:rPr>
        <w:t>original</w:t>
      </w:r>
      <w:r w:rsidRPr="00541355">
        <w:t xml:space="preserve"> function it served. </w:t>
      </w:r>
    </w:p>
    <w:p w14:paraId="1AD6B683" w14:textId="77777777" w:rsidR="007C0DA7" w:rsidRPr="00541355" w:rsidRDefault="007C0DA7" w:rsidP="007C0DA7">
      <w:r w:rsidRPr="00541355">
        <w:lastRenderedPageBreak/>
        <w:t>Continuity of function is not an unreasonable assumption in advanced states with high infrastructural power.</w:t>
      </w:r>
      <w:r w:rsidRPr="00541355">
        <w:rPr>
          <w:rStyle w:val="FootnoteReference"/>
        </w:rPr>
        <w:footnoteReference w:id="21"/>
      </w:r>
      <w:r w:rsidRPr="00541355">
        <w:t xml:space="preserve"> Under conditions of low institutional development, however, the assumption is problematic and discrepancies between original and later functions are not surprising. Many scholars address this problem through the concept of unintended consequences:</w:t>
      </w:r>
      <w:r w:rsidRPr="00541355">
        <w:rPr>
          <w:rStyle w:val="FootnoteReference"/>
        </w:rPr>
        <w:footnoteReference w:id="22"/>
      </w:r>
      <w:r w:rsidRPr="00541355">
        <w:t xml:space="preserve"> an institution may develop new functions and purposes over time, not intended by its founders. But how new functions ultimately come to serve major social goals, like representation, often remains unexplained. It is both odd and inaccurate to describe representation as unintended. Some social actors </w:t>
      </w:r>
      <w:r w:rsidRPr="00541355">
        <w:rPr>
          <w:i/>
        </w:rPr>
        <w:t>must</w:t>
      </w:r>
      <w:r w:rsidRPr="00541355">
        <w:t xml:space="preserve"> have intended it.</w:t>
      </w:r>
    </w:p>
    <w:p w14:paraId="3A2472EB" w14:textId="77777777" w:rsidR="007C0DA7" w:rsidRPr="00541355" w:rsidRDefault="007C0DA7" w:rsidP="007C0DA7">
      <w:r w:rsidRPr="00541355">
        <w:t>Functionalist bargaining explanations of the rise of parliament, however, cannot address two further key questions. First, for social groups to counteract central authority, they must be able to act collectively.</w:t>
      </w:r>
      <w:r w:rsidRPr="00541355">
        <w:rPr>
          <w:rStyle w:val="FootnoteReference"/>
        </w:rPr>
        <w:footnoteReference w:id="23"/>
      </w:r>
      <w:r w:rsidRPr="00541355">
        <w:t xml:space="preserve"> Even when distance was not inhibiting,</w:t>
      </w:r>
      <w:r w:rsidRPr="00541355">
        <w:rPr>
          <w:rStyle w:val="FootnoteReference"/>
        </w:rPr>
        <w:footnoteReference w:id="24"/>
      </w:r>
      <w:r w:rsidRPr="00541355">
        <w:t xml:space="preserve"> the question remains how typically fractious social groups solved their collective action problem and opposed the ruler in tandem. Moreover, existing models cannot explain why groups would request collective rights, rather than individual rents, as widely observed both historically and in the modern world. </w:t>
      </w:r>
    </w:p>
    <w:p w14:paraId="2359651C" w14:textId="77777777" w:rsidR="007C0DA7" w:rsidRPr="00541355" w:rsidRDefault="007C0DA7" w:rsidP="007C0DA7">
      <w:r w:rsidRPr="00541355">
        <w:t xml:space="preserve">Second, why should an </w:t>
      </w:r>
      <w:r w:rsidRPr="00541355">
        <w:rPr>
          <w:i/>
        </w:rPr>
        <w:t>institution</w:t>
      </w:r>
      <w:r w:rsidRPr="00541355">
        <w:t xml:space="preserve"> emerge out of such bargaining dynamics? Institutions, by definition, require regularity. Bargaining happens when rulers face military pressures, but these are intermittent, as I show in this chapter. So why would resource-holders have any incentives to make such bargaining regular, when that carries the risk of regularizing tax demands (as indeed happened)?</w:t>
      </w:r>
      <w:r w:rsidRPr="00541355">
        <w:rPr>
          <w:rStyle w:val="FootnoteReference"/>
        </w:rPr>
        <w:footnoteReference w:id="25"/>
      </w:r>
      <w:r w:rsidRPr="00541355">
        <w:t xml:space="preserve"> Subjects consistently demanded that taxation remain rare. Kings were forced to use this as a bargaining commitment. When they demanded taxes, they had to claim that taxes would not be re-imposed, would not create precedent, and would only be raised in case of emergency.</w:t>
      </w:r>
      <w:r w:rsidRPr="00541355">
        <w:rPr>
          <w:rStyle w:val="FootnoteReference"/>
        </w:rPr>
        <w:footnoteReference w:id="26"/>
      </w:r>
      <w:r w:rsidRPr="00541355">
        <w:t xml:space="preserve"> We know the English king promised aid or a subsidy would not be asked again in 1237, 1242, 1298, 1332 and in 1348 and surely on other occasions too. Demands for consent were certainly made; but they are not the same as demands for an </w:t>
      </w:r>
      <w:r w:rsidRPr="00541355">
        <w:rPr>
          <w:i/>
        </w:rPr>
        <w:t>institution</w:t>
      </w:r>
      <w:r w:rsidRPr="00541355">
        <w:t xml:space="preserve"> to regularize the exchange.</w:t>
      </w:r>
    </w:p>
    <w:p w14:paraId="37889E71" w14:textId="57811CFA" w:rsidR="007C0DA7" w:rsidRPr="00541355" w:rsidRDefault="007C0DA7" w:rsidP="007C0DA7">
      <w:r w:rsidRPr="00541355">
        <w:t xml:space="preserve">We often assume demand for representative institutions would be strong because we tend to assume that institutionalized bargaining allows social groups to impose harder limits on ruler extraction. However, </w:t>
      </w:r>
      <w:r>
        <w:t>chapter 9</w:t>
      </w:r>
      <w:r w:rsidRPr="00541355">
        <w:t xml:space="preserve"> shows this assumption is wrong: polities </w:t>
      </w:r>
      <w:r w:rsidRPr="00541355">
        <w:lastRenderedPageBreak/>
        <w:t>with centralized assemblies extracted higher amounts per capita not just in this period, but into the Early Modern one as well.</w:t>
      </w:r>
      <w:r w:rsidRPr="00541355">
        <w:rPr>
          <w:rStyle w:val="FootnoteReference"/>
        </w:rPr>
        <w:footnoteReference w:id="27"/>
      </w:r>
      <w:r w:rsidRPr="00541355">
        <w:t xml:space="preserve"> So, this explanation also founders.</w:t>
      </w:r>
    </w:p>
    <w:p w14:paraId="0F332288" w14:textId="77777777" w:rsidR="007C0DA7" w:rsidRPr="00541355" w:rsidRDefault="007C0DA7" w:rsidP="007C0DA7">
      <w:r w:rsidRPr="00541355">
        <w:t>Further, although war is often characterized as a “common good,”</w:t>
      </w:r>
      <w:r w:rsidRPr="00541355">
        <w:rPr>
          <w:rStyle w:val="FootnoteReference"/>
        </w:rPr>
        <w:footnoteReference w:id="28"/>
      </w:r>
      <w:r w:rsidRPr="00541355">
        <w:t xml:space="preserve"> this was not the case when wars were dynastic, i.e. not “national.” Collective action thus should be harder to generate. Subjects’ preferred strategy towards taxes should be avoidance and shirking, increasing the ruler’s extraction costs—not supporting an institution. Such dynamics should appear even more strongly in states with decreased security concerns, such as some hold England to be;</w:t>
      </w:r>
      <w:r w:rsidRPr="00541355">
        <w:rPr>
          <w:rStyle w:val="FootnoteReference"/>
        </w:rPr>
        <w:footnoteReference w:id="29"/>
      </w:r>
      <w:r w:rsidRPr="00541355">
        <w:t xml:space="preserve"> yet this is where representative institutions were strongest. Shorter distances certainly made interaction easier, but they did not necessitate collective action. </w:t>
      </w:r>
    </w:p>
    <w:p w14:paraId="37C067D7" w14:textId="77777777" w:rsidR="007C0DA7" w:rsidRPr="00541355" w:rsidRDefault="007C0DA7" w:rsidP="007C0DA7">
      <w:r w:rsidRPr="00541355">
        <w:t>Rulers certainly had strong incentives to institutionalize interaction as long as their purposes continued to be served, as they did in England, but social actors originally had contrary incentives, so no self-sustaining equilibrium could emerge. In short, a regular institution integrating two parties requires a regular demand by both parties. Yet even a regular need for an institution does not suffice to explain its emergence, as functionalist approaches assume.</w:t>
      </w:r>
      <w:r w:rsidRPr="00541355">
        <w:rPr>
          <w:rStyle w:val="FootnoteReference"/>
        </w:rPr>
        <w:footnoteReference w:id="30"/>
      </w:r>
      <w:r w:rsidRPr="00541355">
        <w:t xml:space="preserve"> </w:t>
      </w:r>
    </w:p>
    <w:p w14:paraId="6B5C71ED" w14:textId="77777777" w:rsidR="007C0DA7" w:rsidRPr="00541355" w:rsidRDefault="007C0DA7" w:rsidP="007C0DA7">
      <w:pPr>
        <w:pStyle w:val="Heading2"/>
        <w:ind w:left="1476"/>
        <w:rPr>
          <w:noProof w:val="0"/>
        </w:rPr>
      </w:pPr>
      <w:bookmarkStart w:id="82" w:name="_Toc503823299"/>
      <w:r w:rsidRPr="00541355">
        <w:rPr>
          <w:noProof w:val="0"/>
        </w:rPr>
        <w:t>Conjunctural and Path Dependent Explanations, and their Limits</w:t>
      </w:r>
      <w:bookmarkEnd w:id="82"/>
    </w:p>
    <w:p w14:paraId="548B9499" w14:textId="77777777" w:rsidR="007C0DA7" w:rsidRPr="00541355" w:rsidRDefault="007C0DA7" w:rsidP="007C0DA7">
      <w:r w:rsidRPr="00541355">
        <w:t>Better empirically grounded are approaches based on path dependence, as they explicitly theorize temporality and sequencing. They integrate history and highlight the long-term effects of small or contingent events.</w:t>
      </w:r>
      <w:r w:rsidRPr="00541355">
        <w:rPr>
          <w:rStyle w:val="FootnoteReference"/>
        </w:rPr>
        <w:footnoteReference w:id="31"/>
      </w:r>
      <w:r w:rsidRPr="00541355">
        <w:t xml:space="preserve"> Existing theories draw on factors such as historical legacies, timing, the pressures of war and geopolitics, and the extent of commercial development. Examined more closely, however, existing scholarship takes the existence of representative institutions for granted and proposes hypotheses about the interaction of pre-existing assemblies with other dynamics to explain the survival of constitutionalism under geopolitical pressures. In all these approaches, thus, parliamentary institutions are either exogenous or insufficiently explained.</w:t>
      </w:r>
      <w:r w:rsidRPr="00541355">
        <w:rPr>
          <w:rStyle w:val="FootnoteReference"/>
        </w:rPr>
        <w:footnoteReference w:id="32"/>
      </w:r>
    </w:p>
    <w:p w14:paraId="09D08308" w14:textId="77777777" w:rsidR="007C0DA7" w:rsidRPr="00541355" w:rsidRDefault="007C0DA7" w:rsidP="007C0DA7">
      <w:r w:rsidRPr="00541355">
        <w:lastRenderedPageBreak/>
        <w:t>In Downing’s account, constitutional regimes survived if medieval representative institutions</w:t>
      </w:r>
      <w:r w:rsidRPr="00541355">
        <w:rPr>
          <w:vertAlign w:val="superscript"/>
        </w:rPr>
        <w:footnoteReference w:id="33"/>
      </w:r>
      <w:r w:rsidRPr="00541355">
        <w:t xml:space="preserve"> escaped the pressures of the sixteenth century Military Revolution</w:t>
      </w:r>
      <w:r w:rsidRPr="00541355">
        <w:rPr>
          <w:vertAlign w:val="superscript"/>
        </w:rPr>
        <w:footnoteReference w:id="34"/>
      </w:r>
      <w:r w:rsidRPr="00541355">
        <w:t xml:space="preserve"> and if rulers were able to raise financial support externally, through loans, rather than internally, through coercion. The classic case was England. Ertman’s explanation emphasized instead historical legacies and the timing of warfare: where a tradition of local, territorial representation existed when geopolitical pressures begun, as in England, Poland and Hungary, rulers could depend on this robust participatory tradition to meet military pressures.</w:t>
      </w:r>
      <w:r w:rsidRPr="00541355">
        <w:rPr>
          <w:rStyle w:val="FootnoteReference"/>
        </w:rPr>
        <w:footnoteReference w:id="35"/>
      </w:r>
    </w:p>
    <w:p w14:paraId="1F3F8E65" w14:textId="77777777" w:rsidR="007C0DA7" w:rsidRPr="00541355" w:rsidRDefault="007C0DA7" w:rsidP="007C0DA7">
      <w:r w:rsidRPr="00541355">
        <w:t xml:space="preserve">But such approaches leave the basic, underlying question—why England had representative institutions early on—unexplained. Either the tradition of “medieval constitutionalism” is considered exogenous, as in Downing; or it is considered a function of pre-existing local organization, as in Ertman. The latter view posits that local organization was hampered where the Carolingian legacy was strong, as on the Continent: there, estate divisions between the nobility, the clergy, and the burghers (the tricurial system) were pervasive and territorial ties weak. On the periphery of such legacies, especially England, local, territorial ties were strong, leading to a stronger representative structure, through a bicameral system. </w:t>
      </w:r>
    </w:p>
    <w:p w14:paraId="64466CEA" w14:textId="77777777" w:rsidR="007C0DA7" w:rsidRPr="00541355" w:rsidRDefault="007C0DA7" w:rsidP="007C0DA7">
      <w:pPr>
        <w:rPr>
          <w:color w:val="000000" w:themeColor="text1"/>
        </w:rPr>
      </w:pPr>
      <w:r w:rsidRPr="00541355">
        <w:rPr>
          <w:color w:val="000000" w:themeColor="text1"/>
        </w:rPr>
        <w:t>A historical legacies account, however, still needs to explain why local organization in England aggregated to central representation in the first place. Why, absent a pressing geopolitical threat and given England’s insular location, did the English nobility and clergy agree to attend a central institution regularly and, as we shall see, procure the crown with multiple times per capita the amounts in taxation that French assemblies did—</w:t>
      </w:r>
      <w:r w:rsidRPr="00541355">
        <w:rPr>
          <w:i/>
          <w:color w:val="000000" w:themeColor="text1"/>
        </w:rPr>
        <w:t>especially</w:t>
      </w:r>
      <w:r w:rsidRPr="00541355">
        <w:rPr>
          <w:color w:val="000000" w:themeColor="text1"/>
        </w:rPr>
        <w:t xml:space="preserve"> if local organization, and therefore local servicing of needs, was strong? And what were the incentives for broader social classes to be consistently present in central institutions that initially gave them few powers to shape outcomes? How do strong local ties aggregate to a robust central institution? Foremost, how can we explain a regular institution emerging out of the irregular interactions regarding taxation?</w:t>
      </w:r>
      <w:r w:rsidRPr="00541355">
        <w:rPr>
          <w:rStyle w:val="FootnoteReference"/>
        </w:rPr>
        <w:footnoteReference w:id="36"/>
      </w:r>
      <w:r w:rsidRPr="00541355">
        <w:rPr>
          <w:color w:val="000000" w:themeColor="text1"/>
        </w:rPr>
        <w:t xml:space="preserve"> </w:t>
      </w:r>
    </w:p>
    <w:p w14:paraId="7CCD3DFF" w14:textId="77777777" w:rsidR="007C0DA7" w:rsidRPr="00541355" w:rsidRDefault="007C0DA7" w:rsidP="007C0DA7">
      <w:r w:rsidRPr="00541355">
        <w:t xml:space="preserve">Moreover, incentives were not uniform across social classes; different ones applied to broad, popular groups (the “Commons,” comprising both cities and countryside) and </w:t>
      </w:r>
      <w:r w:rsidRPr="00541355">
        <w:lastRenderedPageBreak/>
        <w:t>to the elites (the nobility or “Lords,” which included the upper clergy, and the king), though they all stemmed from tenurial ties.</w:t>
      </w:r>
    </w:p>
    <w:p w14:paraId="68D05C8A" w14:textId="77777777" w:rsidR="007C0DA7" w:rsidRPr="00541355" w:rsidRDefault="007C0DA7" w:rsidP="007C0DA7"/>
    <w:p w14:paraId="1C7B128C" w14:textId="77777777" w:rsidR="007C0DA7" w:rsidRPr="00541355" w:rsidRDefault="007C0DA7" w:rsidP="007C0DA7">
      <w:pPr>
        <w:pStyle w:val="Heading2"/>
        <w:ind w:left="1476"/>
        <w:rPr>
          <w:noProof w:val="0"/>
        </w:rPr>
      </w:pPr>
      <w:bookmarkStart w:id="83" w:name="_Toc495350386"/>
      <w:bookmarkStart w:id="84" w:name="_Toc495351320"/>
      <w:bookmarkStart w:id="85" w:name="_Toc495352074"/>
      <w:bookmarkStart w:id="86" w:name="_Toc495352735"/>
      <w:bookmarkStart w:id="87" w:name="_Toc495353040"/>
      <w:bookmarkStart w:id="88" w:name="_Toc495353342"/>
      <w:bookmarkStart w:id="89" w:name="_Toc495356918"/>
      <w:bookmarkStart w:id="90" w:name="_Toc503823300"/>
      <w:r w:rsidRPr="00541355">
        <w:rPr>
          <w:noProof w:val="0"/>
        </w:rPr>
        <w:t xml:space="preserve">Solutions: Collective Action, Incentives to Regularize, and Territorial </w:t>
      </w:r>
      <w:bookmarkEnd w:id="83"/>
      <w:bookmarkEnd w:id="84"/>
      <w:bookmarkEnd w:id="85"/>
      <w:bookmarkEnd w:id="86"/>
      <w:bookmarkEnd w:id="87"/>
      <w:bookmarkEnd w:id="88"/>
      <w:bookmarkEnd w:id="89"/>
      <w:r w:rsidRPr="00541355">
        <w:rPr>
          <w:noProof w:val="0"/>
        </w:rPr>
        <w:t>Anchoring</w:t>
      </w:r>
      <w:bookmarkEnd w:id="90"/>
      <w:r w:rsidRPr="00541355">
        <w:rPr>
          <w:noProof w:val="0"/>
        </w:rPr>
        <w:t xml:space="preserve"> </w:t>
      </w:r>
    </w:p>
    <w:p w14:paraId="3883345D" w14:textId="77777777" w:rsidR="007C0DA7" w:rsidRPr="00541355" w:rsidRDefault="007C0DA7" w:rsidP="00CF69D6">
      <w:pPr>
        <w:pStyle w:val="Quote"/>
        <w:ind w:left="900"/>
      </w:pPr>
      <w:r w:rsidRPr="00541355">
        <w:t>For it is written that, if we shall be divided, immediately we shall perish.</w:t>
      </w:r>
    </w:p>
    <w:p w14:paraId="1C7CB3C5" w14:textId="77777777" w:rsidR="007C0DA7" w:rsidRPr="00541355" w:rsidRDefault="007C0DA7" w:rsidP="00CC6932">
      <w:pPr>
        <w:pStyle w:val="Quote"/>
        <w:ind w:left="1620" w:firstLine="0"/>
      </w:pPr>
      <w:r w:rsidRPr="00541355">
        <w:t>—Robert Grosseteste (bishop, theologian, philosopher, statesman) to bishops in 1244.</w:t>
      </w:r>
      <w:r w:rsidRPr="00541355">
        <w:rPr>
          <w:rStyle w:val="FootnoteReference"/>
          <w:rFonts w:cs="Baskerville"/>
          <w:sz w:val="22"/>
        </w:rPr>
        <w:footnoteReference w:id="37"/>
      </w:r>
    </w:p>
    <w:p w14:paraId="77095A30" w14:textId="77777777" w:rsidR="007C0DA7" w:rsidRPr="00541355" w:rsidRDefault="007C0DA7" w:rsidP="007C0DA7">
      <w:pPr>
        <w:rPr>
          <w:color w:val="000000" w:themeColor="text1"/>
        </w:rPr>
      </w:pPr>
      <w:r w:rsidRPr="00541355">
        <w:rPr>
          <w:color w:val="000000" w:themeColor="text1"/>
        </w:rPr>
        <w:t>A theory that successfully overcomes these concerns must therefore meet three main conditions. It must explain how social actors solve their collective action problem and why they successfully organize to oppose the ruler, instead of shirking any burdens. It must explain where the incentives to regularize institutionalized exchange originate, since we can’t deduce a regular institution from irregular demand. It must also explain why the greater “territorial,” i.e. local, organization in England, if that is what it is, translated into more efficient action at the center.</w:t>
      </w:r>
    </w:p>
    <w:p w14:paraId="3CD5EA89" w14:textId="4AB1085D" w:rsidR="007C0DA7" w:rsidRPr="00541355" w:rsidRDefault="007C0DA7" w:rsidP="007C0DA7">
      <w:r w:rsidRPr="00541355">
        <w:t>So how is the collective action problem solved? The key, I argue, is social ties of dependence to the ruler, which endow actors with common interests. In England, social groups were able to act collectively because the tenurial system of land distribution imposed a common frame of obligations. The freeholders, especially the lay and ecclesiastical nobility, held land of the crown and were bound to the performance of certain duties. France had the same tenurial regime as England did;</w:t>
      </w:r>
      <w:r w:rsidRPr="00541355">
        <w:rPr>
          <w:rStyle w:val="FootnoteReference"/>
        </w:rPr>
        <w:footnoteReference w:id="38"/>
      </w:r>
      <w:r w:rsidRPr="00541355">
        <w:t xml:space="preserve"> but it was weakly and inconsistently enforced, because the French crown was weaker. </w:t>
      </w:r>
    </w:p>
    <w:p w14:paraId="7593506D" w14:textId="77777777" w:rsidR="007C0DA7" w:rsidRPr="00541355" w:rsidRDefault="007C0DA7" w:rsidP="007C0DA7">
      <w:r w:rsidRPr="00541355">
        <w:t xml:space="preserve">More specifically, institutions consolidated where the ruler could compel the nobles to contribute to taxation: no taxation of the nobility, no representative governance. If the most powerful actors had no incentives to institutionally engage the ruler, a polity-wide parliament would either not consolidate, as in France, or it would not become an inclusive organ of governance, only a sectorally-specific one, as in Castile (where only towns were summoned). Ruler capacity to compel, in turn, was predicated on controlling land, which was the critical economic resource. </w:t>
      </w:r>
    </w:p>
    <w:p w14:paraId="2F814A74" w14:textId="77777777" w:rsidR="007C0DA7" w:rsidRPr="00541355" w:rsidRDefault="007C0DA7" w:rsidP="007C0DA7">
      <w:r w:rsidRPr="00541355">
        <w:t xml:space="preserve">How did regularity materialize? Royal preponderance of power alone cannot generate results. Incentives had to systematically motivate behavior in subjects, especially when the top-down demands from power-holders were intermittent, as were those related to financing war, and when those taxed had counter-incentives to avoid institutionalizing </w:t>
      </w:r>
      <w:r w:rsidRPr="00541355">
        <w:lastRenderedPageBreak/>
        <w:t>this exchange, since extraction was heavier where it was institutionalized, not more “limited.”</w:t>
      </w:r>
      <w:r w:rsidRPr="00541355">
        <w:rPr>
          <w:rStyle w:val="FootnoteReference"/>
        </w:rPr>
        <w:footnoteReference w:id="39"/>
      </w:r>
      <w:r w:rsidRPr="00541355">
        <w:t xml:space="preserve"> Given contrary incentives, a potent mechanism generating institutional regularity was necessary. Such regularity in premodern Europe, I argue, came from judicial concerns, primarily about land, which applied across social orders—as remains the case in the developing world.</w:t>
      </w:r>
      <w:r w:rsidRPr="00541355">
        <w:rPr>
          <w:rStyle w:val="FootnoteReference"/>
        </w:rPr>
        <w:footnoteReference w:id="40"/>
      </w:r>
      <w:r w:rsidRPr="00541355">
        <w:t xml:space="preserve"> Without these “bottom-up” incentives, conditions for institutional consolidation were absent. </w:t>
      </w:r>
    </w:p>
    <w:p w14:paraId="0E120A80" w14:textId="77777777" w:rsidR="007C0DA7" w:rsidRPr="00541355" w:rsidRDefault="007C0DA7" w:rsidP="007C0DA7">
      <w:r w:rsidRPr="00541355">
        <w:t>Institutional variation between England and France thus lay in the kings’ differential ability to oblige their subjects, including the nobility, to participate in the judicial functions of his courts. Judicial duty made noble presence in parliament regular, so parliament was the obvious forum for the king to also demand taxes. This generated “institutional layering,” which I explore in greater detail in the next section. In France, as nobles and broader representative groups were scarce in the judicial institution, a separate political/fiscal institution was needed, the Estates-General. This was irregular, however, being called only when taxation was required, so it never became the central institution of governance in the polity.</w:t>
      </w:r>
      <w:r w:rsidRPr="00541355">
        <w:rPr>
          <w:rStyle w:val="FootnoteReference"/>
        </w:rPr>
        <w:footnoteReference w:id="41"/>
      </w:r>
      <w:r w:rsidRPr="00541355">
        <w:t xml:space="preserve"> Hence the greater judicial centralization in equivalent English institutions explains the differential path between the English Parliament and the Paris </w:t>
      </w:r>
      <w:r w:rsidRPr="00541355">
        <w:rPr>
          <w:i/>
        </w:rPr>
        <w:t>Parlement</w:t>
      </w:r>
      <w:r w:rsidRPr="00541355">
        <w:t xml:space="preserve"> and Estates-General.</w:t>
      </w:r>
      <w:r w:rsidRPr="00541355">
        <w:rPr>
          <w:rStyle w:val="FootnoteReference"/>
        </w:rPr>
        <w:footnoteReference w:id="42"/>
      </w:r>
      <w:r w:rsidRPr="00541355">
        <w:t xml:space="preserve"> Although the English Parliament is typically considered a political institution, it had the same judicial origins as the Paris </w:t>
      </w:r>
      <w:r w:rsidRPr="00541355">
        <w:rPr>
          <w:i/>
        </w:rPr>
        <w:t>Parlement</w:t>
      </w:r>
      <w:r w:rsidRPr="00541355">
        <w:t>.</w:t>
      </w:r>
    </w:p>
    <w:p w14:paraId="6529997A" w14:textId="77777777" w:rsidR="007C0DA7" w:rsidRPr="00541355" w:rsidRDefault="007C0DA7" w:rsidP="007C0DA7">
      <w:r w:rsidRPr="00541355">
        <w:t>Judicial centralization does not explain only the solution to the collective action problem and to asymmetric incentives; it also explains how the territorial, participatory organization that authors have stressed for the English case was effectively integrated in a central political system culminating in Parliament.</w:t>
      </w:r>
      <w:r w:rsidRPr="00541355">
        <w:rPr>
          <w:rStyle w:val="FootnoteReference"/>
        </w:rPr>
        <w:footnoteReference w:id="43"/>
      </w:r>
      <w:r w:rsidRPr="00541355">
        <w:t xml:space="preserve"> This local organization is assumed to be predicated on the voluntary, local, consensual, and less centralized governance believed to undergird England’s constitutional tradition already in the Middle Ages—epitomized by the “amateur” official.</w:t>
      </w:r>
      <w:r w:rsidRPr="00541355">
        <w:rPr>
          <w:rStyle w:val="FootnoteReference"/>
        </w:rPr>
        <w:footnoteReference w:id="44"/>
      </w:r>
      <w:r w:rsidRPr="00541355">
        <w:t xml:space="preserve"> This view also sustains the assumption that the English state was “small” or “weak.”</w:t>
      </w:r>
      <w:r w:rsidRPr="00541355">
        <w:rPr>
          <w:rStyle w:val="FootnoteReference"/>
        </w:rPr>
        <w:footnoteReference w:id="45"/>
      </w:r>
      <w:r w:rsidRPr="00541355">
        <w:t xml:space="preserve"> However, this assumption about the English system must be qualified by the obligatory character of English offices, judicial ones in particular, which flowed from tenurial duties. The obligatory contribution of locals to royal governance was remarkable, as I show in the next chapter. </w:t>
      </w:r>
    </w:p>
    <w:p w14:paraId="07F1DA61" w14:textId="77777777" w:rsidR="007C0DA7" w:rsidRPr="00541355" w:rsidRDefault="007C0DA7" w:rsidP="007C0DA7">
      <w:r w:rsidRPr="00541355">
        <w:lastRenderedPageBreak/>
        <w:t>Over time, office generated rewards to its holders and thus incentives to sustain the system, but this was endogenous to original compulsion. In the meantime, however, service generated multi-layered ties to the center. These patterns explain who local governance was so well-integrated with the center.</w:t>
      </w:r>
    </w:p>
    <w:p w14:paraId="645374C8" w14:textId="77777777" w:rsidR="007C0DA7" w:rsidRPr="00541355" w:rsidRDefault="007C0DA7" w:rsidP="007C0DA7">
      <w:pPr>
        <w:pStyle w:val="Heading2"/>
        <w:ind w:left="1476"/>
        <w:rPr>
          <w:noProof w:val="0"/>
        </w:rPr>
      </w:pPr>
      <w:bookmarkStart w:id="91" w:name="_Toc495348438"/>
      <w:bookmarkStart w:id="92" w:name="_Toc495350387"/>
      <w:bookmarkStart w:id="93" w:name="_Toc495351321"/>
      <w:bookmarkStart w:id="94" w:name="_Toc495352075"/>
      <w:bookmarkStart w:id="95" w:name="_Toc495352736"/>
      <w:bookmarkStart w:id="96" w:name="_Toc495353041"/>
      <w:bookmarkStart w:id="97" w:name="_Toc495353343"/>
      <w:bookmarkStart w:id="98" w:name="_Toc495356919"/>
      <w:bookmarkStart w:id="99" w:name="_Toc503823301"/>
      <w:r w:rsidRPr="00541355">
        <w:rPr>
          <w:noProof w:val="0"/>
        </w:rPr>
        <w:t>Functional Fusion and Institutional Layering</w:t>
      </w:r>
      <w:bookmarkEnd w:id="91"/>
      <w:bookmarkEnd w:id="92"/>
      <w:bookmarkEnd w:id="93"/>
      <w:bookmarkEnd w:id="94"/>
      <w:bookmarkEnd w:id="95"/>
      <w:bookmarkEnd w:id="96"/>
      <w:bookmarkEnd w:id="97"/>
      <w:bookmarkEnd w:id="98"/>
      <w:bookmarkEnd w:id="99"/>
    </w:p>
    <w:p w14:paraId="70B409AD" w14:textId="77777777" w:rsidR="007C0DA7" w:rsidRPr="00541355" w:rsidRDefault="007C0DA7" w:rsidP="007C0DA7">
      <w:r w:rsidRPr="00541355">
        <w:t>The interaction of the above factors enabled a pattern of institutional layering and functional fusion in the English case that was central to its emergence and survival over time.</w:t>
      </w:r>
      <w:r w:rsidRPr="00541355">
        <w:rPr>
          <w:rStyle w:val="FootnoteReference"/>
        </w:rPr>
        <w:footnoteReference w:id="46"/>
      </w:r>
      <w:r w:rsidRPr="00541355">
        <w:t xml:space="preserve"> Institutional layering is a form of institutional emergence. In layering, change occurs when new institutions are superimposed over pre-existing structures that have achieved lock-in; the combination may lead to new institutional directions and procedurally fuse formerly distinct functions. Observed across different domains, layering accounts for path-dependent institutional change without reliance on increasing returns. Similar initial conditions lead to widely divergent outcomes due to variation, for instance in asymmetries of power between actors (here, rulers and ruled).</w:t>
      </w:r>
      <w:r w:rsidRPr="00541355">
        <w:rPr>
          <w:rStyle w:val="FootnoteReference"/>
        </w:rPr>
        <w:footnoteReference w:id="47"/>
      </w:r>
      <w:r w:rsidRPr="00541355">
        <w:t xml:space="preserve"> </w:t>
      </w:r>
    </w:p>
    <w:p w14:paraId="45E416B3" w14:textId="77777777" w:rsidR="007C0DA7" w:rsidRPr="00541355" w:rsidRDefault="007C0DA7" w:rsidP="007C0DA7">
      <w:r w:rsidRPr="00541355">
        <w:t>Most examples of layering, however, involve an antagonistic relation between the institutional layers. In such instances, the different layers work at cross-purposes and inhibit smooth, linear change. Layering is thus promoted by weaker actors seeking to subvert the status quo, as they are not strong enough to radically change it.</w:t>
      </w:r>
      <w:r w:rsidRPr="00541355">
        <w:rPr>
          <w:rStyle w:val="FootnoteReference"/>
        </w:rPr>
        <w:footnoteReference w:id="48"/>
      </w:r>
      <w:r w:rsidRPr="00541355">
        <w:t xml:space="preserve"> In my account, however, the logic is slightly different: an institution, combining more than one function, consolidates because one function necessitates procedures that compensate for the weaknesses of the other function, which may later become dominant. </w:t>
      </w:r>
    </w:p>
    <w:p w14:paraId="5A47BDBF" w14:textId="69DFB0AB" w:rsidR="007C0DA7" w:rsidRPr="00541355" w:rsidRDefault="007C0DA7" w:rsidP="007C0DA7">
      <w:r w:rsidRPr="00541355">
        <w:t xml:space="preserve">The institutions that were regular, across cases in Europe, were the judicial ones, which responded to constant bottom-up demand. As we will </w:t>
      </w:r>
      <w:r w:rsidR="00322532">
        <w:t>see in more detail in chapter 4</w:t>
      </w:r>
      <w:r w:rsidRPr="00541355">
        <w:t xml:space="preserve">, such demand was the major preoccupation even in documents like the Magna Carta. This regularity also institutionalized interaction by including the social actors most capable of constraining the ruler, the nobility. Where fiscal and political functions were later superimposed on this interaction, they too gained regularity and were thus institutionalized. The key to English institutional development thus is that Parliament combined functions under a single institutional frame, thereby securing longevity to certain practices (namely representation) which elsewhere, as in France, were consigned to an irregular institutional framework: </w:t>
      </w:r>
      <w:proofErr w:type="gramStart"/>
      <w:r w:rsidRPr="00541355">
        <w:t>the</w:t>
      </w:r>
      <w:proofErr w:type="gramEnd"/>
      <w:r w:rsidRPr="00541355">
        <w:t xml:space="preserve"> Estates-General were only called when taxation was needed, which was an irregular event.</w:t>
      </w:r>
    </w:p>
    <w:p w14:paraId="0D4737BC" w14:textId="77777777" w:rsidR="007C0DA7" w:rsidRPr="00541355" w:rsidRDefault="007C0DA7" w:rsidP="007C0DA7">
      <w:r w:rsidRPr="00541355">
        <w:lastRenderedPageBreak/>
        <w:t>Functional fusion, in other words, was key to institutional consolidation. This is surprising, however, as modern constitutional theory emphasizes the importance of separation of powers.</w:t>
      </w:r>
      <w:r w:rsidRPr="00541355">
        <w:rPr>
          <w:rStyle w:val="FootnoteReference"/>
        </w:rPr>
        <w:footnoteReference w:id="49"/>
      </w:r>
      <w:r w:rsidRPr="00541355">
        <w:t xml:space="preserve"> Institutional </w:t>
      </w:r>
      <w:r w:rsidRPr="00541355">
        <w:rPr>
          <w:i/>
        </w:rPr>
        <w:t>emergence and consolidation</w:t>
      </w:r>
      <w:r w:rsidRPr="00541355">
        <w:t>, on the other hand, prescribes the opposite. In conditions of low political development, institutional autonomy may impede growth, rather than secure it. This is one more case of the normative/empirical inversion I discuss in the conclusion. Norms that appear fundamental for a political order are often directly contrary to the empirical conditions of its emergence. In the following section, I present this empirical context in more detail.</w:t>
      </w:r>
    </w:p>
    <w:p w14:paraId="0031D7A1" w14:textId="66C8C571" w:rsidR="007C0DA7" w:rsidRPr="00541355" w:rsidRDefault="007C0DA7" w:rsidP="007C0DA7">
      <w:pPr>
        <w:pStyle w:val="Heading2"/>
        <w:ind w:left="1476"/>
        <w:rPr>
          <w:noProof w:val="0"/>
        </w:rPr>
      </w:pPr>
      <w:bookmarkStart w:id="100" w:name="_Toc503823302"/>
      <w:r w:rsidRPr="00541355">
        <w:rPr>
          <w:noProof w:val="0"/>
        </w:rPr>
        <w:t xml:space="preserve">The English and the French Parlements: Paths of Institutional Layering and Fusion </w:t>
      </w:r>
      <w:bookmarkEnd w:id="100"/>
    </w:p>
    <w:p w14:paraId="1329F509" w14:textId="77777777" w:rsidR="007C0DA7" w:rsidRPr="00541355" w:rsidRDefault="007C0DA7" w:rsidP="007C0DA7">
      <w:r w:rsidRPr="00541355">
        <w:t>Of the three conditions required for institutional emergence—regularization, solution to the collective action problem, and territorial anchoring—regularization can be explained by showing the variation in functional fusion between the English and French institutions; the other two are closely linked to this process and examined below.</w:t>
      </w:r>
    </w:p>
    <w:p w14:paraId="4BAA20EE" w14:textId="77777777" w:rsidR="007C0DA7" w:rsidRPr="00541355" w:rsidRDefault="007C0DA7" w:rsidP="007C0DA7">
      <w:r w:rsidRPr="00541355">
        <w:t xml:space="preserve">The medieval English Parliament and the Paris </w:t>
      </w:r>
      <w:r w:rsidRPr="00541355">
        <w:rPr>
          <w:i/>
        </w:rPr>
        <w:t>Parlement</w:t>
      </w:r>
      <w:r w:rsidRPr="00541355">
        <w:t xml:space="preserve"> are considered different types of institutions, despite their common name. The former is the central institution of English constitutional governance, with a political and legislative function. The French institution is instead a judicial court, with an initially restricted regional jurisdiction.</w:t>
      </w:r>
      <w:r w:rsidRPr="00541355">
        <w:rPr>
          <w:rStyle w:val="FootnoteReference"/>
        </w:rPr>
        <w:footnoteReference w:id="50"/>
      </w:r>
      <w:r w:rsidRPr="00541355">
        <w:t xml:space="preserve"> It is either considered a bastion of aristocratic reaction and instrument of the crown;</w:t>
      </w:r>
      <w:r w:rsidRPr="00541355">
        <w:rPr>
          <w:rStyle w:val="FootnoteReference"/>
        </w:rPr>
        <w:footnoteReference w:id="51"/>
      </w:r>
      <w:r w:rsidRPr="00541355">
        <w:t xml:space="preserve"> or, following Montesquieu on the later period, it is taken as the French version of “intermediary powers” that counteracted the monarchy, despite lacking a popular mandate.</w:t>
      </w:r>
      <w:r w:rsidRPr="00541355">
        <w:rPr>
          <w:rStyle w:val="FootnoteReference"/>
        </w:rPr>
        <w:footnoteReference w:id="52"/>
      </w:r>
      <w:r w:rsidRPr="00541355">
        <w:t xml:space="preserve"> French political and fiscal functions devolved to representative assemblies instead, the Estates-General and other local institutions, which were also called </w:t>
      </w:r>
      <w:proofErr w:type="spellStart"/>
      <w:r w:rsidRPr="00541355">
        <w:rPr>
          <w:i/>
        </w:rPr>
        <w:t>parlamenta</w:t>
      </w:r>
      <w:proofErr w:type="spellEnd"/>
      <w:r w:rsidRPr="00541355">
        <w:t xml:space="preserve"> in the early period.</w:t>
      </w:r>
      <w:r w:rsidRPr="00541355">
        <w:rPr>
          <w:rStyle w:val="FootnoteReference"/>
        </w:rPr>
        <w:footnoteReference w:id="53"/>
      </w:r>
      <w:r w:rsidRPr="00541355">
        <w:t xml:space="preserve"> As the general Estates were infrequent and were ultimately </w:t>
      </w:r>
      <w:r w:rsidRPr="00541355">
        <w:lastRenderedPageBreak/>
        <w:t>suppressed, the French pre-modern regime is classified as “absolutist,” whilst its English counterpart became the prototypical representative regime.</w:t>
      </w:r>
      <w:r w:rsidRPr="00541355">
        <w:rPr>
          <w:rStyle w:val="FootnoteReference"/>
        </w:rPr>
        <w:footnoteReference w:id="54"/>
      </w:r>
    </w:p>
    <w:p w14:paraId="58BE1751" w14:textId="77777777" w:rsidR="007C0DA7" w:rsidRPr="00541355" w:rsidRDefault="007C0DA7" w:rsidP="007C0DA7">
      <w:pPr>
        <w:rPr>
          <w:rFonts w:cs="Baskerville"/>
        </w:rPr>
      </w:pPr>
      <w:r w:rsidRPr="00541355">
        <w:t xml:space="preserve">Both institutions originated in the king’s court, the </w:t>
      </w:r>
      <w:r w:rsidRPr="00541355">
        <w:rPr>
          <w:i/>
          <w:iCs/>
        </w:rPr>
        <w:t>curia regis</w:t>
      </w:r>
      <w:r w:rsidRPr="00541355">
        <w:rPr>
          <w:iCs/>
        </w:rPr>
        <w:t>, and its outgrowth, the King’s Council, a small group of magnates and officials that helped the king govern</w:t>
      </w:r>
      <w:r w:rsidRPr="00541355">
        <w:rPr>
          <w:i/>
          <w:iCs/>
        </w:rPr>
        <w:t>.</w:t>
      </w:r>
      <w:r w:rsidRPr="00541355">
        <w:rPr>
          <w:rStyle w:val="FootnoteReference"/>
          <w:iCs/>
        </w:rPr>
        <w:footnoteReference w:id="55"/>
      </w:r>
      <w:r w:rsidRPr="00541355">
        <w:rPr>
          <w:i/>
          <w:iCs/>
        </w:rPr>
        <w:t xml:space="preserve"> </w:t>
      </w:r>
      <w:r w:rsidRPr="00541355">
        <w:rPr>
          <w:iCs/>
        </w:rPr>
        <w:t xml:space="preserve">The Council </w:t>
      </w:r>
      <w:r w:rsidRPr="00541355">
        <w:rPr>
          <w:rFonts w:cs="Baskerville"/>
        </w:rPr>
        <w:t>is where political and military decisions were taken, where “counsel and aid” were given.</w:t>
      </w:r>
      <w:r w:rsidRPr="00541355">
        <w:rPr>
          <w:rStyle w:val="FootnoteReference"/>
          <w:rFonts w:cs="Baskerville"/>
        </w:rPr>
        <w:footnoteReference w:id="56"/>
      </w:r>
      <w:r w:rsidRPr="00541355">
        <w:rPr>
          <w:rFonts w:cs="Baskerville"/>
        </w:rPr>
        <w:t xml:space="preserve"> </w:t>
      </w:r>
      <w:r w:rsidRPr="00541355">
        <w:rPr>
          <w:iCs/>
        </w:rPr>
        <w:t xml:space="preserve">The “parallels between the development of [the English parliament] and the growth of the French king’s </w:t>
      </w:r>
      <w:proofErr w:type="spellStart"/>
      <w:r w:rsidRPr="00541355">
        <w:rPr>
          <w:i/>
          <w:iCs/>
        </w:rPr>
        <w:t>parlement</w:t>
      </w:r>
      <w:proofErr w:type="spellEnd"/>
      <w:r w:rsidRPr="00541355">
        <w:rPr>
          <w:iCs/>
        </w:rPr>
        <w:t xml:space="preserve"> are unmistakable.”</w:t>
      </w:r>
      <w:r w:rsidRPr="00541355">
        <w:rPr>
          <w:rStyle w:val="FootnoteReference"/>
          <w:iCs/>
        </w:rPr>
        <w:footnoteReference w:id="57"/>
      </w:r>
      <w:r w:rsidRPr="00541355">
        <w:rPr>
          <w:iCs/>
        </w:rPr>
        <w:t xml:space="preserve"> </w:t>
      </w:r>
      <w:r w:rsidRPr="00541355">
        <w:t>Both institutions originally had political, i.e. consultative, administrative, and fiscal functions, a fusion definitively described for the French case by the historian Thomas Bisson and the English one by John Maddicott.</w:t>
      </w:r>
      <w:bookmarkStart w:id="101" w:name="_Ref262578753"/>
      <w:r w:rsidRPr="00541355">
        <w:rPr>
          <w:rStyle w:val="FootnoteReference"/>
        </w:rPr>
        <w:footnoteReference w:id="58"/>
      </w:r>
      <w:bookmarkEnd w:id="101"/>
      <w:r w:rsidRPr="00541355">
        <w:t xml:space="preserve"> The </w:t>
      </w:r>
      <w:r w:rsidRPr="00541355">
        <w:rPr>
          <w:i/>
        </w:rPr>
        <w:t>Parlement</w:t>
      </w:r>
      <w:r w:rsidRPr="00541355">
        <w:t xml:space="preserve"> even issued incessant diplomatic missions to European crowns and mediated disputes between French kings and feudal vassals or foreign rulers</w:t>
      </w:r>
      <w:r w:rsidRPr="00541355">
        <w:rPr>
          <w:rStyle w:val="FootnoteReference"/>
        </w:rPr>
        <w:footnoteReference w:id="59"/>
      </w:r>
      <w:r w:rsidRPr="00541355">
        <w:t xml:space="preserve">—precisely because conflict was becoming </w:t>
      </w:r>
      <w:proofErr w:type="spellStart"/>
      <w:r w:rsidRPr="00541355">
        <w:t>judicialized</w:t>
      </w:r>
      <w:proofErr w:type="spellEnd"/>
      <w:r w:rsidRPr="00541355">
        <w:t>.</w:t>
      </w:r>
      <w:r w:rsidRPr="00541355">
        <w:rPr>
          <w:rStyle w:val="FootnoteReference"/>
        </w:rPr>
        <w:footnoteReference w:id="60"/>
      </w:r>
      <w:r w:rsidRPr="00541355">
        <w:t xml:space="preserve"> In the following sections, I show how legislation, justice, and petitions were key to the functioning of both institutions—but taxation was only integrated in the English one.</w:t>
      </w:r>
      <w:r w:rsidRPr="00541355">
        <w:rPr>
          <w:rStyle w:val="FootnoteReference"/>
        </w:rPr>
        <w:footnoteReference w:id="61"/>
      </w:r>
      <w:r w:rsidRPr="00541355">
        <w:t xml:space="preserve"> In the next chapter, I explain this variation and how it shaped the institutional trajectory of both regimes.</w:t>
      </w:r>
    </w:p>
    <w:p w14:paraId="0F916E12" w14:textId="77777777" w:rsidR="007C0DA7" w:rsidRPr="00541355" w:rsidRDefault="007C0DA7" w:rsidP="007C0DA7">
      <w:pPr>
        <w:pStyle w:val="Heading3"/>
        <w:numPr>
          <w:ilvl w:val="0"/>
          <w:numId w:val="16"/>
        </w:numPr>
      </w:pPr>
      <w:bookmarkStart w:id="102" w:name="_Ref502421138"/>
      <w:bookmarkStart w:id="103" w:name="_Toc503823303"/>
      <w:r w:rsidRPr="00541355">
        <w:lastRenderedPageBreak/>
        <w:t>Legislation</w:t>
      </w:r>
      <w:bookmarkEnd w:id="102"/>
      <w:bookmarkEnd w:id="103"/>
    </w:p>
    <w:p w14:paraId="593874BD" w14:textId="77777777" w:rsidR="007C0DA7" w:rsidRPr="00541355" w:rsidRDefault="007C0DA7" w:rsidP="007C0DA7">
      <w:r w:rsidRPr="00541355">
        <w:t>Being present when the law of the land is being shaped was a major incentive pushing subjects to attend the royal court, even before Parliament emerged. In England, fifty-two magnates attended the Assizes of Clarendon in 1166, discussed below, with retinues at about thirty-five, bringing the total to approximately eighteen-hundred people.</w:t>
      </w:r>
      <w:r w:rsidRPr="00541355">
        <w:rPr>
          <w:rStyle w:val="FootnoteReference"/>
        </w:rPr>
        <w:footnoteReference w:id="62"/>
      </w:r>
      <w:r w:rsidRPr="00541355">
        <w:t xml:space="preserve"> A century later, up to eight hundred nobles, heads of religious houses, and local representatives—“many earls and barons and innumerable people” in the words of a contemporary chronicler—joined the promulgation of the Statute of Westminster I and other similar events</w:t>
      </w:r>
      <w:r w:rsidRPr="00541355">
        <w:rPr>
          <w:rStyle w:val="FootnoteReference"/>
        </w:rPr>
        <w:footnoteReference w:id="63"/>
      </w:r>
      <w:r w:rsidRPr="00541355">
        <w:t xml:space="preserve"> and then disseminated the information locally through the county court system.</w:t>
      </w:r>
      <w:r w:rsidRPr="00541355">
        <w:rPr>
          <w:rStyle w:val="FootnoteReference"/>
        </w:rPr>
        <w:footnoteReference w:id="64"/>
      </w:r>
      <w:r w:rsidRPr="00541355">
        <w:t xml:space="preserve"> By contrast, the French king could not summon more than thirty magnates for his few polity-wide ordinances pushed by popular demand, such as those on Jews, despite having about four times the population.</w:t>
      </w:r>
      <w:r w:rsidRPr="00541355">
        <w:rPr>
          <w:rStyle w:val="FootnoteReference"/>
        </w:rPr>
        <w:footnoteReference w:id="65"/>
      </w:r>
      <w:r w:rsidRPr="00541355">
        <w:t xml:space="preserve"> </w:t>
      </w:r>
    </w:p>
    <w:p w14:paraId="65E36C72" w14:textId="77777777" w:rsidR="007C0DA7" w:rsidRPr="00541355" w:rsidRDefault="007C0DA7" w:rsidP="007C0DA7">
      <w:r w:rsidRPr="00541355">
        <w:t>The legislation announced in court shaped the English Common Law, which was mostly land law in its origins. Common Law is typically identified with case law and is presumed to be judge-made.</w:t>
      </w:r>
      <w:r w:rsidRPr="00541355">
        <w:rPr>
          <w:rStyle w:val="FootnoteReference"/>
        </w:rPr>
        <w:footnoteReference w:id="66"/>
      </w:r>
      <w:r w:rsidRPr="00541355">
        <w:t xml:space="preserve"> However, a series of statutes (in fact, either writs or charters) were also issued by the king in his court and eventually Parliament itself from the late twelfth century, some of which continue to shape English Law—they were typically acknowledged to reflect the counsel of the nobility.</w:t>
      </w:r>
      <w:r w:rsidRPr="00541355">
        <w:rPr>
          <w:rStyle w:val="FootnoteReference"/>
        </w:rPr>
        <w:footnoteReference w:id="67"/>
      </w:r>
      <w:r w:rsidRPr="00541355">
        <w:t xml:space="preserve"> Common Law’s origins are traced to Henry II (1154-89); even if it was not the product of deliberate action by Henry but an unintended consequence of his drive to rule,</w:t>
      </w:r>
      <w:r w:rsidRPr="00541355">
        <w:rPr>
          <w:rStyle w:val="FootnoteReference"/>
        </w:rPr>
        <w:footnoteReference w:id="68"/>
      </w:r>
      <w:r w:rsidRPr="00541355">
        <w:t xml:space="preserve"> for “most legal historians it is the period when it first becomes possible to recognize the existence of an English “Common Law.”</w:t>
      </w:r>
      <w:r w:rsidRPr="00541355">
        <w:rPr>
          <w:rStyle w:val="FootnoteReference"/>
        </w:rPr>
        <w:footnoteReference w:id="69"/>
      </w:r>
      <w:r w:rsidRPr="00541355">
        <w:t xml:space="preserve"> </w:t>
      </w:r>
    </w:p>
    <w:p w14:paraId="60C43FEE" w14:textId="77777777" w:rsidR="007C0DA7" w:rsidRPr="00541355" w:rsidRDefault="007C0DA7" w:rsidP="007C0DA7">
      <w:r w:rsidRPr="00541355">
        <w:t>In social science, on the other hand, the growth of English land law has been explained by North, Wallis, and Weinstein as a process where “the dominant coalition manipulates the economy to provide the incentives for powerful individuals not to use violence.”</w:t>
      </w:r>
      <w:r w:rsidRPr="00541355">
        <w:rPr>
          <w:rStyle w:val="FootnoteReference"/>
        </w:rPr>
        <w:footnoteReference w:id="70"/>
      </w:r>
      <w:r w:rsidRPr="00541355">
        <w:t xml:space="preserve"> But this view cannot account for some surprising aspects of the emerging law</w:t>
      </w:r>
      <w:r>
        <w:t xml:space="preserve">. It effectively undermined </w:t>
      </w:r>
      <w:proofErr w:type="spellStart"/>
      <w:r>
        <w:t>honorial</w:t>
      </w:r>
      <w:proofErr w:type="spellEnd"/>
      <w:r>
        <w:t xml:space="preserve"> lordship by making royal justice available to all free men.</w:t>
      </w:r>
      <w:r>
        <w:rPr>
          <w:rStyle w:val="FootnoteReference"/>
        </w:rPr>
        <w:footnoteReference w:id="71"/>
      </w:r>
      <w:r>
        <w:t xml:space="preserve"> I</w:t>
      </w:r>
      <w:r w:rsidRPr="00541355">
        <w:t>t empowered weak tenants to act against powerful lords, a “remarkable fact;”</w:t>
      </w:r>
      <w:r w:rsidRPr="00541355">
        <w:rPr>
          <w:rStyle w:val="FootnoteReference"/>
        </w:rPr>
        <w:footnoteReference w:id="72"/>
      </w:r>
      <w:r w:rsidRPr="00541355">
        <w:t xml:space="preserve"> </w:t>
      </w:r>
      <w:r>
        <w:t xml:space="preserve">it </w:t>
      </w:r>
      <w:r>
        <w:lastRenderedPageBreak/>
        <w:t xml:space="preserve">gave </w:t>
      </w:r>
      <w:r w:rsidRPr="00541355">
        <w:t>common tenants far more security than tenants-in-chief;</w:t>
      </w:r>
      <w:r w:rsidRPr="00541355">
        <w:rPr>
          <w:rStyle w:val="FootnoteReference"/>
        </w:rPr>
        <w:footnoteReference w:id="73"/>
      </w:r>
      <w:r w:rsidRPr="00541355">
        <w:t xml:space="preserve"> it subjected the nobility often to more onerous impositions;</w:t>
      </w:r>
      <w:r w:rsidRPr="00541355">
        <w:rPr>
          <w:rStyle w:val="FootnoteReference"/>
        </w:rPr>
        <w:footnoteReference w:id="74"/>
      </w:r>
      <w:r w:rsidRPr="00541355">
        <w:t xml:space="preserve"> </w:t>
      </w:r>
      <w:r>
        <w:t>and it thus applied</w:t>
      </w:r>
      <w:r w:rsidRPr="00541355">
        <w:t xml:space="preserve"> to all social orders throughout the realm.</w:t>
      </w:r>
      <w:r w:rsidRPr="00541355">
        <w:rPr>
          <w:rStyle w:val="FootnoteReference"/>
        </w:rPr>
        <w:footnoteReference w:id="75"/>
      </w:r>
      <w:r w:rsidRPr="00541355">
        <w:t xml:space="preserve"> Indeed, at least after the 1150s, tenure was more commonly disrupted at the top of society.</w:t>
      </w:r>
      <w:r w:rsidRPr="00541355">
        <w:rPr>
          <w:rStyle w:val="FootnoteReference"/>
        </w:rPr>
        <w:footnoteReference w:id="76"/>
      </w:r>
      <w:r w:rsidRPr="00541355">
        <w:t xml:space="preserve"> </w:t>
      </w:r>
    </w:p>
    <w:p w14:paraId="63D58A97" w14:textId="77777777" w:rsidR="007C0DA7" w:rsidRPr="00541355" w:rsidRDefault="007C0DA7" w:rsidP="007C0DA7">
      <w:r w:rsidRPr="00541355">
        <w:t>Royal law generated royal courts that removed judicial business from local courts and thus undercut the power of the local lords in a manner that French kings were unable to do. Royal jurisdiction was asserted over all serious crimes and most land disputes held by free tenure through the Assizes of Clarendon (1166) and Northampton (1176; an assize was a session of a court of justice).</w:t>
      </w:r>
      <w:r w:rsidRPr="00541355">
        <w:rPr>
          <w:rStyle w:val="FootnoteReference"/>
        </w:rPr>
        <w:footnoteReference w:id="77"/>
      </w:r>
      <w:r w:rsidRPr="00541355">
        <w:t xml:space="preserve"> Two profoundly important and popular legal forms of action, </w:t>
      </w:r>
      <w:r w:rsidRPr="00541355">
        <w:rPr>
          <w:i/>
          <w:iCs/>
        </w:rPr>
        <w:t>novel disseisin</w:t>
      </w:r>
      <w:r w:rsidRPr="00541355">
        <w:t xml:space="preserve"> and </w:t>
      </w:r>
      <w:r w:rsidRPr="00541355">
        <w:rPr>
          <w:i/>
          <w:iCs/>
        </w:rPr>
        <w:t>mort d’ancestor</w:t>
      </w:r>
      <w:r w:rsidRPr="00541355">
        <w:t>, protected tenant rights and the power of the crown to control them: all such actions could only be initiated through a royal writ and be tried in a royal court, as discussed further in the next chapter.</w:t>
      </w:r>
      <w:r w:rsidRPr="00541355">
        <w:rPr>
          <w:rStyle w:val="FootnoteReference"/>
        </w:rPr>
        <w:footnoteReference w:id="78"/>
      </w:r>
      <w:r w:rsidRPr="00541355">
        <w:t xml:space="preserve"> </w:t>
      </w:r>
    </w:p>
    <w:p w14:paraId="1232A9BC" w14:textId="77777777" w:rsidR="007C0DA7" w:rsidRPr="00541355" w:rsidRDefault="007C0DA7" w:rsidP="007C0DA7">
      <w:r w:rsidRPr="00541355">
        <w:t>The next momentous steps in the formulation of Common Law saw the most critical stage for institutional consolidation, after the 1260s.</w:t>
      </w:r>
      <w:r w:rsidRPr="00541355">
        <w:rPr>
          <w:rStyle w:val="FootnoteReference"/>
        </w:rPr>
        <w:footnoteReference w:id="79"/>
      </w:r>
      <w:r w:rsidRPr="00541355">
        <w:t xml:space="preserve"> Parliament gradually formed in England between the 1200s and 1295.</w:t>
      </w:r>
      <w:r w:rsidRPr="00541355">
        <w:rPr>
          <w:rStyle w:val="FootnoteReference"/>
        </w:rPr>
        <w:footnoteReference w:id="80"/>
      </w:r>
      <w:r w:rsidRPr="00541355">
        <w:t xml:space="preserve"> In 1275, the king passed the Statute of Westminster I in Parliament, dealing with an array of civil, criminal, and administrative matters, from debt, to slander, extortion, murder, rape, and the timing of assizes. The Statute, “promulgated in a crowded parliament, marked the growing importance of that assembly as a focal point for reform and contact between king and subjects.”</w:t>
      </w:r>
      <w:r w:rsidRPr="00541355">
        <w:rPr>
          <w:rStyle w:val="FootnoteReference"/>
        </w:rPr>
        <w:footnoteReference w:id="81"/>
      </w:r>
      <w:r w:rsidRPr="00541355">
        <w:t xml:space="preserve"> </w:t>
      </w:r>
    </w:p>
    <w:p w14:paraId="3CA653D5" w14:textId="77777777" w:rsidR="007C0DA7" w:rsidRPr="00541355" w:rsidRDefault="007C0DA7" w:rsidP="007C0DA7">
      <w:pPr>
        <w:rPr>
          <w:lang w:eastAsia="ja-JP"/>
        </w:rPr>
      </w:pPr>
      <w:r w:rsidRPr="00541355">
        <w:t>Further ground-breaking legislation responded to magnate demands.</w:t>
      </w:r>
      <w:r w:rsidRPr="00541355">
        <w:rPr>
          <w:rStyle w:val="FootnoteReference"/>
        </w:rPr>
        <w:footnoteReference w:id="82"/>
      </w:r>
      <w:r w:rsidRPr="00541355">
        <w:t xml:space="preserve"> Westminster II (1285) enabled land-holders to bequeath property across generations and to foreclose its alienation, through the legal mechanism of entails—a law that shaped English land-holding until its abolition in 1925 and that undergirded the eventual entrenchment of the landholding class.</w:t>
      </w:r>
      <w:r w:rsidRPr="00541355">
        <w:rPr>
          <w:rStyle w:val="FootnoteReference"/>
        </w:rPr>
        <w:footnoteReference w:id="83"/>
      </w:r>
      <w:r w:rsidRPr="00541355">
        <w:t xml:space="preserve"> Another major statute, </w:t>
      </w:r>
      <w:proofErr w:type="spellStart"/>
      <w:r w:rsidRPr="00541355">
        <w:rPr>
          <w:i/>
        </w:rPr>
        <w:t>Quia</w:t>
      </w:r>
      <w:proofErr w:type="spellEnd"/>
      <w:r w:rsidRPr="00541355">
        <w:rPr>
          <w:i/>
        </w:rPr>
        <w:t xml:space="preserve"> </w:t>
      </w:r>
      <w:proofErr w:type="spellStart"/>
      <w:r w:rsidRPr="00541355">
        <w:rPr>
          <w:i/>
        </w:rPr>
        <w:t>Emptores</w:t>
      </w:r>
      <w:proofErr w:type="spellEnd"/>
      <w:r w:rsidRPr="00541355">
        <w:t xml:space="preserve"> of 1290, blocked fief-holders from acquiring subtenants, i.e. ended the practice of subinfeudation that expanded the feudal hierarchy and diluted the rights of lords and the king—and is still in force.</w:t>
      </w:r>
      <w:r w:rsidRPr="00541355">
        <w:rPr>
          <w:rStyle w:val="FootnoteReference"/>
        </w:rPr>
        <w:footnoteReference w:id="84"/>
      </w:r>
      <w:r w:rsidRPr="00541355">
        <w:t xml:space="preserve"> But this measure that protected lords from the “uncontrolled alienations of </w:t>
      </w:r>
      <w:r w:rsidRPr="00541355">
        <w:lastRenderedPageBreak/>
        <w:t>their tenants”</w:t>
      </w:r>
      <w:r w:rsidRPr="00541355">
        <w:rPr>
          <w:rStyle w:val="FootnoteReference"/>
        </w:rPr>
        <w:footnoteReference w:id="85"/>
      </w:r>
      <w:r w:rsidRPr="00541355">
        <w:t xml:space="preserve"> also asserted direct royal control over all subjects. As Weber noted, it was a key way for a feudal lord “to improve his position.”</w:t>
      </w:r>
      <w:r w:rsidRPr="00541355">
        <w:rPr>
          <w:rStyle w:val="FootnoteReference"/>
        </w:rPr>
        <w:footnoteReference w:id="86"/>
      </w:r>
      <w:r w:rsidRPr="00541355">
        <w:t xml:space="preserve"> Further, the same year, a country-wide royal inquest (</w:t>
      </w:r>
      <w:r w:rsidRPr="00541355">
        <w:rPr>
          <w:i/>
        </w:rPr>
        <w:t xml:space="preserve">Quo </w:t>
      </w:r>
      <w:proofErr w:type="spellStart"/>
      <w:r w:rsidRPr="00541355">
        <w:rPr>
          <w:i/>
        </w:rPr>
        <w:t>Warranto</w:t>
      </w:r>
      <w:proofErr w:type="spellEnd"/>
      <w:r w:rsidRPr="00541355">
        <w:t>) asked with what warrant lords held their lands and jurisdictional rights over subjects—an enquiry pursued by rulers across Europe, but which English kings were better equipped to implement. These were, however, interactions with the nobility: “The legislation…of the reign of Henry III, and most of that of Edward I, was the work of assemblies to which the commons were not summoned.”</w:t>
      </w:r>
      <w:r w:rsidRPr="00541355">
        <w:rPr>
          <w:rStyle w:val="FootnoteReference"/>
        </w:rPr>
        <w:footnoteReference w:id="87"/>
      </w:r>
    </w:p>
    <w:p w14:paraId="53EAF79B" w14:textId="77777777" w:rsidR="007C0DA7" w:rsidRPr="00541355" w:rsidRDefault="007C0DA7" w:rsidP="007C0DA7">
      <w:r w:rsidRPr="00541355">
        <w:t>Ironically, in France, the land identified with codified law, records of concrete legislation are scanty: France exemplifies Hayek’s conception of the Common Law as an organic growth through practice much more closely.</w:t>
      </w:r>
      <w:r w:rsidRPr="00541355">
        <w:rPr>
          <w:rStyle w:val="FootnoteReference"/>
        </w:rPr>
        <w:footnoteReference w:id="88"/>
      </w:r>
      <w:r w:rsidRPr="00541355">
        <w:t xml:space="preserve"> Customary law was mostly codified privately at the time, by practitioners who redacted collections called </w:t>
      </w:r>
      <w:proofErr w:type="spellStart"/>
      <w:r w:rsidRPr="00541355">
        <w:rPr>
          <w:i/>
        </w:rPr>
        <w:t>coutumiers</w:t>
      </w:r>
      <w:proofErr w:type="spellEnd"/>
      <w:r w:rsidRPr="00541355">
        <w:t>.</w:t>
      </w:r>
      <w:r w:rsidRPr="00541355">
        <w:rPr>
          <w:rStyle w:val="FootnoteReference"/>
        </w:rPr>
        <w:footnoteReference w:id="89"/>
      </w:r>
      <w:r w:rsidRPr="00541355">
        <w:t xml:space="preserve"> Jurisdictional fragmentation contributed to that. Not much royal legislation survives from the 11</w:t>
      </w:r>
      <w:r w:rsidRPr="00541355">
        <w:rPr>
          <w:vertAlign w:val="superscript"/>
        </w:rPr>
        <w:t>th</w:t>
      </w:r>
      <w:r w:rsidRPr="00541355">
        <w:t xml:space="preserve"> and 12</w:t>
      </w:r>
      <w:r w:rsidRPr="00541355">
        <w:rPr>
          <w:vertAlign w:val="superscript"/>
        </w:rPr>
        <w:t>th</w:t>
      </w:r>
      <w:r w:rsidRPr="00541355">
        <w:t xml:space="preserve"> centuries,</w:t>
      </w:r>
      <w:r w:rsidRPr="00541355">
        <w:rPr>
          <w:rStyle w:val="FootnoteReference"/>
        </w:rPr>
        <w:footnoteReference w:id="90"/>
      </w:r>
      <w:r w:rsidRPr="00541355">
        <w:t xml:space="preserve"> whilst magnates had the right to also legislate in their domains.</w:t>
      </w:r>
      <w:r w:rsidRPr="00541355">
        <w:rPr>
          <w:rStyle w:val="FootnoteReference"/>
        </w:rPr>
        <w:footnoteReference w:id="91"/>
      </w:r>
      <w:r w:rsidRPr="00541355">
        <w:t xml:space="preserve"> Royal legislation typically affirmed local customs</w:t>
      </w:r>
      <w:r w:rsidRPr="00541355">
        <w:rPr>
          <w:rStyle w:val="FootnoteReference"/>
        </w:rPr>
        <w:footnoteReference w:id="92"/>
      </w:r>
      <w:r w:rsidRPr="00541355">
        <w:t xml:space="preserve"> and it expanded in the thirteenth century.</w:t>
      </w:r>
      <w:r w:rsidRPr="00541355">
        <w:rPr>
          <w:rStyle w:val="FootnoteReference"/>
        </w:rPr>
        <w:footnoteReference w:id="93"/>
      </w:r>
      <w:r w:rsidRPr="00541355">
        <w:t xml:space="preserve"> That which applied throughout the kingdom was often religious (as were the first Estates-General in the early 1300s), such as the ordinances on Jews; as mentioned, even these were signed by no more than 26 barons.</w:t>
      </w:r>
      <w:r w:rsidRPr="00541355">
        <w:rPr>
          <w:rStyle w:val="FootnoteReference"/>
        </w:rPr>
        <w:footnoteReference w:id="94"/>
      </w:r>
      <w:r w:rsidRPr="00541355">
        <w:t xml:space="preserve"> </w:t>
      </w:r>
    </w:p>
    <w:p w14:paraId="7829DE5B" w14:textId="77777777" w:rsidR="007C0DA7" w:rsidRPr="00541355" w:rsidRDefault="007C0DA7" w:rsidP="007C0DA7">
      <w:pPr>
        <w:rPr>
          <w:rFonts w:cs="Baskerville"/>
        </w:rPr>
      </w:pPr>
      <w:r w:rsidRPr="00541355">
        <w:t xml:space="preserve">When law on property was passed, as in 1209 or 1210 on the succession of fiefs, it was limited to the royal domain. The king had no monopoly on this issue; “he could not place the ban in the land of a baron without his consent,” as affirmed in the </w:t>
      </w:r>
      <w:proofErr w:type="spellStart"/>
      <w:r w:rsidRPr="00541355">
        <w:rPr>
          <w:i/>
        </w:rPr>
        <w:t>Établissements</w:t>
      </w:r>
      <w:proofErr w:type="spellEnd"/>
      <w:r w:rsidRPr="00541355">
        <w:t xml:space="preserve"> of Saint Louis.</w:t>
      </w:r>
      <w:r w:rsidRPr="00541355">
        <w:rPr>
          <w:rStyle w:val="FootnoteReference"/>
        </w:rPr>
        <w:footnoteReference w:id="95"/>
      </w:r>
      <w:r w:rsidRPr="00541355">
        <w:rPr>
          <w:rFonts w:cs="Baskerville"/>
        </w:rPr>
        <w:t xml:space="preserve"> In England, by contrast, the Assize of Northampton in 1176 was enforced in thirty-four out of thirty-seven counties.</w:t>
      </w:r>
      <w:r w:rsidRPr="00541355">
        <w:rPr>
          <w:rStyle w:val="FootnoteReference"/>
          <w:rFonts w:cs="Baskerville"/>
        </w:rPr>
        <w:footnoteReference w:id="96"/>
      </w:r>
      <w:r w:rsidRPr="00541355">
        <w:rPr>
          <w:rFonts w:cs="Baskerville"/>
        </w:rPr>
        <w:t xml:space="preserve"> These restrictions also account for the legal particularism that gave the French nobility a privileged legal status compared to commoners.</w:t>
      </w:r>
      <w:r w:rsidRPr="00541355">
        <w:rPr>
          <w:rStyle w:val="FootnoteReference"/>
          <w:rFonts w:cs="Baskerville"/>
        </w:rPr>
        <w:footnoteReference w:id="97"/>
      </w:r>
      <w:r w:rsidRPr="00541355">
        <w:rPr>
          <w:rFonts w:cs="Baskerville"/>
        </w:rPr>
        <w:t xml:space="preserve"> Towns, however, also striving to contain the nobility, accepted royal legislation, for instance </w:t>
      </w:r>
      <w:r w:rsidRPr="00541355">
        <w:t xml:space="preserve">regulating the corruption and incompetence of town </w:t>
      </w:r>
      <w:r w:rsidRPr="00541355">
        <w:lastRenderedPageBreak/>
        <w:t>governments—though not without resistance.</w:t>
      </w:r>
      <w:r w:rsidRPr="00541355">
        <w:rPr>
          <w:rStyle w:val="FootnoteReference"/>
        </w:rPr>
        <w:footnoteReference w:id="98"/>
      </w:r>
      <w:r w:rsidRPr="00541355">
        <w:t xml:space="preserve"> This jurisdictional variation eventually shaped representation in the Estates: the nobility was not effectively integrated and the Third Estate only involved towns, not the countryside.</w:t>
      </w:r>
    </w:p>
    <w:p w14:paraId="79443C38" w14:textId="77777777" w:rsidR="007C0DA7" w:rsidRPr="00541355" w:rsidRDefault="007C0DA7" w:rsidP="007C0DA7">
      <w:pPr>
        <w:pStyle w:val="Heading3"/>
        <w:numPr>
          <w:ilvl w:val="0"/>
          <w:numId w:val="15"/>
        </w:numPr>
      </w:pPr>
      <w:bookmarkStart w:id="104" w:name="_Toc503823304"/>
      <w:r w:rsidRPr="00541355">
        <w:t>Judicial</w:t>
      </w:r>
      <w:bookmarkEnd w:id="104"/>
      <w:r w:rsidRPr="00541355">
        <w:t xml:space="preserve"> </w:t>
      </w:r>
    </w:p>
    <w:p w14:paraId="49C73797" w14:textId="77777777" w:rsidR="007C0DA7" w:rsidRPr="00541355" w:rsidRDefault="007C0DA7" w:rsidP="007C0DA7">
      <w:pPr>
        <w:pStyle w:val="Quote"/>
      </w:pPr>
      <w:r w:rsidRPr="00541355">
        <w:t xml:space="preserve">“The king has his court in his council in his parliaments, when prelates, earls, barons and others learned in the law are present.  And doubts are determined there regarding judgment, new remedies are devised for wrongs newly brought to light, and there also justice is dispensed to everyone according to his deserts.” </w:t>
      </w:r>
    </w:p>
    <w:p w14:paraId="7AAC7072" w14:textId="77777777" w:rsidR="007C0DA7" w:rsidRPr="00541355" w:rsidRDefault="007C0DA7" w:rsidP="007C0DA7">
      <w:pPr>
        <w:pStyle w:val="Quote"/>
        <w:ind w:left="5040"/>
        <w:rPr>
          <w:i/>
        </w:rPr>
      </w:pPr>
      <w:proofErr w:type="spellStart"/>
      <w:r w:rsidRPr="00541355">
        <w:rPr>
          <w:i/>
        </w:rPr>
        <w:t>Fleta</w:t>
      </w:r>
      <w:proofErr w:type="spellEnd"/>
      <w:r w:rsidRPr="00541355">
        <w:rPr>
          <w:i/>
        </w:rPr>
        <w:t xml:space="preserve">, </w:t>
      </w:r>
      <w:r w:rsidRPr="00541355">
        <w:t>late 13</w:t>
      </w:r>
      <w:r w:rsidRPr="00541355">
        <w:rPr>
          <w:vertAlign w:val="superscript"/>
        </w:rPr>
        <w:t>th</w:t>
      </w:r>
      <w:r w:rsidRPr="00541355">
        <w:t xml:space="preserve"> c.</w:t>
      </w:r>
      <w:r w:rsidRPr="00541355">
        <w:rPr>
          <w:rStyle w:val="FootnoteReference"/>
        </w:rPr>
        <w:footnoteReference w:id="99"/>
      </w:r>
    </w:p>
    <w:p w14:paraId="4462C864" w14:textId="77777777" w:rsidR="007C0DA7" w:rsidRPr="00541355" w:rsidRDefault="007C0DA7" w:rsidP="007C0DA7">
      <w:r w:rsidRPr="00541355">
        <w:rPr>
          <w:lang w:eastAsia="ja-JP"/>
        </w:rPr>
        <w:t>In a period where the law was discovered, not made, and “</w:t>
      </w:r>
      <w:r w:rsidRPr="00541355">
        <w:t>when parliaments [were] still preeminently judicial occasions,”</w:t>
      </w:r>
      <w:r w:rsidRPr="00541355">
        <w:rPr>
          <w:lang w:eastAsia="ja-JP"/>
        </w:rPr>
        <w:t xml:space="preserve"> legislation originally flowed from “the </w:t>
      </w:r>
      <w:r w:rsidRPr="00541355">
        <w:t>judgement in a particular case, formally recorded as a precedent for the direction of future judges and litigants</w:t>
      </w:r>
      <w:r w:rsidRPr="00541355">
        <w:rPr>
          <w:lang w:eastAsia="ja-JP"/>
        </w:rPr>
        <w:t>.”</w:t>
      </w:r>
      <w:r w:rsidRPr="00541355">
        <w:rPr>
          <w:rStyle w:val="FootnoteReference"/>
          <w:lang w:eastAsia="ja-JP"/>
        </w:rPr>
        <w:footnoteReference w:id="100"/>
      </w:r>
      <w:r w:rsidRPr="00541355">
        <w:t xml:space="preserve"> This judicial function was central to both institutions. The English institution became after all the “High Court of Parliament,”</w:t>
      </w:r>
      <w:r w:rsidRPr="00541355">
        <w:rPr>
          <w:rStyle w:val="FootnoteReference"/>
        </w:rPr>
        <w:footnoteReference w:id="101"/>
      </w:r>
      <w:r w:rsidRPr="00541355">
        <w:t xml:space="preserve"> a role taken up by the House of Lords until the formation of a Supreme Court in 2005, but an aspect of Parliament typically neglected. </w:t>
      </w:r>
      <w:r w:rsidRPr="00541355">
        <w:rPr>
          <w:rFonts w:cs="Baskerville"/>
        </w:rPr>
        <w:t>Most legal cases were already diverted to two institutional outgrowths of the king’s royal court, the King’s Bench and the Court of Common Pleas by the 1200s. The popularity of the royal court in general as an</w:t>
      </w:r>
      <w:r w:rsidRPr="00541355">
        <w:t xml:space="preserve"> adjudication center is attested by the fact that “suitors paid money to the king to have their cases tried there,” and by “the number of fines which litigants paid for writs, for pleas, for trials, for judgment, for expedition, or for delay.”</w:t>
      </w:r>
      <w:r w:rsidRPr="00541355">
        <w:rPr>
          <w:rStyle w:val="FootnoteReference"/>
        </w:rPr>
        <w:footnoteReference w:id="102"/>
      </w:r>
      <w:r w:rsidRPr="00541355">
        <w:rPr>
          <w:rFonts w:cs="Baskerville"/>
        </w:rPr>
        <w:t xml:space="preserve"> </w:t>
      </w:r>
    </w:p>
    <w:p w14:paraId="1CAE6B4A" w14:textId="77777777" w:rsidR="007C0DA7" w:rsidRPr="00541355" w:rsidRDefault="007C0DA7" w:rsidP="007C0DA7">
      <w:pPr>
        <w:rPr>
          <w:rFonts w:cs="Baskerville"/>
        </w:rPr>
      </w:pPr>
      <w:r w:rsidRPr="00541355">
        <w:t xml:space="preserve">But in the sessions to which the term “Parliament” was applied, kings </w:t>
      </w:r>
      <w:r w:rsidRPr="00541355">
        <w:rPr>
          <w:rFonts w:cs="Baskerville"/>
        </w:rPr>
        <w:t>dispensed extraordinary justice “and this on a very large scale,”</w:t>
      </w:r>
      <w:r w:rsidRPr="00541355">
        <w:rPr>
          <w:rStyle w:val="FootnoteReference"/>
          <w:rFonts w:cs="Baskerville"/>
        </w:rPr>
        <w:footnoteReference w:id="103"/>
      </w:r>
      <w:r w:rsidRPr="00541355">
        <w:rPr>
          <w:rFonts w:cs="Baskerville"/>
        </w:rPr>
        <w:t xml:space="preserve"> on matters as varied as land leases, fines, disputes between nobles, bishops, and laity, city franchises, reprisals against foreign enemies, corruption of judges and royal officials and more.</w:t>
      </w:r>
      <w:r w:rsidRPr="00541355">
        <w:rPr>
          <w:rFonts w:cs="Baskerville"/>
          <w:vertAlign w:val="superscript"/>
        </w:rPr>
        <w:footnoteReference w:id="104"/>
      </w:r>
      <w:r w:rsidRPr="00541355">
        <w:rPr>
          <w:rFonts w:cs="Baskerville"/>
        </w:rPr>
        <w:t xml:space="preserve"> The cases heard there were deemed “important,” either because they concerned magnates or the king himself, or they involved “grave questions of public law,” or they required the king’s equity.</w:t>
      </w:r>
      <w:r w:rsidRPr="00541355">
        <w:rPr>
          <w:rStyle w:val="FootnoteReference"/>
          <w:rFonts w:cs="Baskerville"/>
        </w:rPr>
        <w:footnoteReference w:id="105"/>
      </w:r>
      <w:r w:rsidRPr="00541355">
        <w:rPr>
          <w:rFonts w:cs="Baskerville"/>
        </w:rPr>
        <w:t xml:space="preserve"> Hence the term “parliament:” it meant “the king talking” (</w:t>
      </w:r>
      <w:proofErr w:type="spellStart"/>
      <w:r w:rsidRPr="00541355">
        <w:rPr>
          <w:rFonts w:cs="Baskerville"/>
          <w:i/>
        </w:rPr>
        <w:t>parler</w:t>
      </w:r>
      <w:proofErr w:type="spellEnd"/>
      <w:r w:rsidRPr="00541355">
        <w:rPr>
          <w:rFonts w:cs="Baskerville"/>
        </w:rPr>
        <w:t xml:space="preserve">). This was a </w:t>
      </w:r>
      <w:r w:rsidRPr="00541355">
        <w:rPr>
          <w:rFonts w:cs="Baskerville"/>
        </w:rPr>
        <w:lastRenderedPageBreak/>
        <w:t xml:space="preserve">process that, as William Stubbs noted, did not, in the beginning, include </w:t>
      </w:r>
      <w:r w:rsidRPr="00541355">
        <w:rPr>
          <w:lang w:eastAsia="ja-JP"/>
        </w:rPr>
        <w:t>the Commons.</w:t>
      </w:r>
      <w:r w:rsidRPr="00541355">
        <w:rPr>
          <w:rStyle w:val="FootnoteReference"/>
          <w:lang w:eastAsia="ja-JP"/>
        </w:rPr>
        <w:footnoteReference w:id="106"/>
      </w:r>
      <w:r w:rsidRPr="00541355">
        <w:rPr>
          <w:lang w:eastAsia="ja-JP"/>
        </w:rPr>
        <w:t xml:space="preserve"> </w:t>
      </w:r>
    </w:p>
    <w:p w14:paraId="6A56A9E1" w14:textId="77777777" w:rsidR="007C0DA7" w:rsidRPr="00541355" w:rsidRDefault="007C0DA7" w:rsidP="007C0DA7">
      <w:r w:rsidRPr="00541355">
        <w:t>Nobles thus had strong incentives to be present at court. Their property disputes were decided there, but they were also personally tried there,</w:t>
      </w:r>
      <w:r w:rsidRPr="00541355">
        <w:rPr>
          <w:rStyle w:val="FootnoteReference"/>
        </w:rPr>
        <w:footnoteReference w:id="107"/>
      </w:r>
      <w:r w:rsidRPr="00541355">
        <w:t xml:space="preserve"> </w:t>
      </w:r>
      <w:r w:rsidRPr="00541355">
        <w:rPr>
          <w:rFonts w:cs="Baskerville"/>
        </w:rPr>
        <w:t>not least after the law of treason expanded in scope from the mid-fourteenth century.</w:t>
      </w:r>
      <w:r w:rsidRPr="00541355">
        <w:rPr>
          <w:rFonts w:cs="Baskerville"/>
          <w:vertAlign w:val="superscript"/>
        </w:rPr>
        <w:footnoteReference w:id="108"/>
      </w:r>
      <w:r w:rsidRPr="00541355">
        <w:rPr>
          <w:rFonts w:cs="Baskerville"/>
        </w:rPr>
        <w:t xml:space="preserve"> </w:t>
      </w:r>
      <w:r w:rsidRPr="00541355">
        <w:t>The Parliament which tried the last native Prince of Wales, in 1283, attracted the highest number of nobles known to have been summoned, one hundred and ten.</w:t>
      </w:r>
      <w:r w:rsidRPr="00541355">
        <w:rPr>
          <w:rStyle w:val="FootnoteReference"/>
        </w:rPr>
        <w:footnoteReference w:id="109"/>
      </w:r>
      <w:r w:rsidRPr="00541355">
        <w:t xml:space="preserve"> </w:t>
      </w:r>
    </w:p>
    <w:p w14:paraId="19C01F31" w14:textId="77777777" w:rsidR="007C0DA7" w:rsidRPr="00541355" w:rsidRDefault="007C0DA7" w:rsidP="007C0DA7">
      <w:r w:rsidRPr="00541355">
        <w:t xml:space="preserve">The essential role of the French king was also that of “grand </w:t>
      </w:r>
      <w:proofErr w:type="spellStart"/>
      <w:r w:rsidRPr="00541355">
        <w:t>justicier</w:t>
      </w:r>
      <w:proofErr w:type="spellEnd"/>
      <w:r w:rsidRPr="00541355">
        <w:t>,” widely attested in contemporary literature.</w:t>
      </w:r>
      <w:r w:rsidRPr="00541355">
        <w:rPr>
          <w:rStyle w:val="FootnoteReference"/>
        </w:rPr>
        <w:footnoteReference w:id="110"/>
      </w:r>
      <w:r w:rsidRPr="00541355">
        <w:t xml:space="preserve"> Louis IX (1226-70) judging under the oak tree at Vincennes, reported by chroniclers, is a classic image.</w:t>
      </w:r>
      <w:r w:rsidRPr="00541355">
        <w:rPr>
          <w:rStyle w:val="FootnoteReference"/>
        </w:rPr>
        <w:footnoteReference w:id="111"/>
      </w:r>
      <w:r w:rsidRPr="00541355">
        <w:t xml:space="preserve"> His reign was instrumental in consolidating the </w:t>
      </w:r>
      <w:r w:rsidRPr="00541355">
        <w:rPr>
          <w:i/>
        </w:rPr>
        <w:t>Parlement</w:t>
      </w:r>
      <w:r w:rsidRPr="00541355">
        <w:t xml:space="preserve"> as an institution: the term was applied to the judicial sessions of the meetings of his court.</w:t>
      </w:r>
      <w:r w:rsidRPr="00541355">
        <w:rPr>
          <w:rStyle w:val="FootnoteReference"/>
        </w:rPr>
        <w:footnoteReference w:id="112"/>
      </w:r>
      <w:r w:rsidRPr="00541355">
        <w:t xml:space="preserve"> </w:t>
      </w:r>
    </w:p>
    <w:p w14:paraId="7A795757" w14:textId="77777777" w:rsidR="007C0DA7" w:rsidRPr="00541355" w:rsidRDefault="007C0DA7" w:rsidP="007C0DA7">
      <w:r w:rsidRPr="00541355">
        <w:t>The trajectory of the French institution also devolves around feudal property, although the jurisdictional reach of the crown was far more limited than the English one. From the 1250s, matters brought to the court ranged from the mundane, like villagers complaining that the king no longer heated the banal-oven (his obligation as a feudal lord), to feudal rights of homage, hunting, and feudal justice affecting the high nobility.</w:t>
      </w:r>
      <w:r w:rsidRPr="00541355">
        <w:rPr>
          <w:rStyle w:val="FootnoteReference"/>
        </w:rPr>
        <w:footnoteReference w:id="113"/>
      </w:r>
      <w:r w:rsidRPr="00541355">
        <w:t xml:space="preserve"> Conditional land-holding was a central preoccupation. Many of the </w:t>
      </w:r>
      <w:proofErr w:type="spellStart"/>
      <w:r w:rsidRPr="00541355">
        <w:rPr>
          <w:i/>
        </w:rPr>
        <w:t>Parlement</w:t>
      </w:r>
      <w:r w:rsidRPr="00541355">
        <w:t>’</w:t>
      </w:r>
      <w:r w:rsidRPr="00541355">
        <w:rPr>
          <w:i/>
        </w:rPr>
        <w:t>s</w:t>
      </w:r>
      <w:proofErr w:type="spellEnd"/>
      <w:r w:rsidRPr="00541355">
        <w:t xml:space="preserve"> judgments were “enforcements of the king’s rights to homage and jurisdiction in the fiefs of his tenants-in-chief; or the punishment of unlicensed alienations of royal fiefs, especially into the “dead hand” of the Church (churches never died, so their fiefs never escheated to the king).”</w:t>
      </w:r>
      <w:r w:rsidRPr="00541355">
        <w:rPr>
          <w:rStyle w:val="FootnoteReference"/>
        </w:rPr>
        <w:footnoteReference w:id="114"/>
      </w:r>
      <w:r w:rsidRPr="00541355">
        <w:t xml:space="preserve"> Ecclesiastics also complained of noble incursions, as the king had a special duty to protect the lands held of him. When royal judgments affected broad groups of tenants, decisions amounted to legislation.</w:t>
      </w:r>
      <w:r w:rsidRPr="00541355">
        <w:rPr>
          <w:rStyle w:val="FootnoteReference"/>
        </w:rPr>
        <w:footnoteReference w:id="115"/>
      </w:r>
      <w:r w:rsidRPr="00541355">
        <w:t xml:space="preserve"> </w:t>
      </w:r>
    </w:p>
    <w:p w14:paraId="1C189BD2" w14:textId="77777777" w:rsidR="007C0DA7" w:rsidRPr="00541355" w:rsidRDefault="007C0DA7" w:rsidP="007C0DA7">
      <w:r w:rsidRPr="00541355">
        <w:t>Traffic was so high, eligibility had to be regulated: for instance, actions to recover land seized</w:t>
      </w:r>
      <w:r w:rsidRPr="00541355">
        <w:rPr>
          <w:i/>
        </w:rPr>
        <w:t xml:space="preserve"> </w:t>
      </w:r>
      <w:r w:rsidRPr="00541355">
        <w:t xml:space="preserve">(the same act of </w:t>
      </w:r>
      <w:r w:rsidRPr="00541355">
        <w:rPr>
          <w:i/>
        </w:rPr>
        <w:t>novel disseisin</w:t>
      </w:r>
      <w:r w:rsidRPr="00541355">
        <w:t xml:space="preserve"> that helped spread the Common Law in English </w:t>
      </w:r>
      <w:r w:rsidRPr="00541355">
        <w:lastRenderedPageBreak/>
        <w:t xml:space="preserve">royal courts) were sent to the local tribunals of the </w:t>
      </w:r>
      <w:r w:rsidRPr="00541355">
        <w:rPr>
          <w:i/>
        </w:rPr>
        <w:t>baillis</w:t>
      </w:r>
      <w:r w:rsidRPr="00541355">
        <w:t xml:space="preserve"> and </w:t>
      </w:r>
      <w:proofErr w:type="spellStart"/>
      <w:r w:rsidRPr="00541355">
        <w:rPr>
          <w:i/>
        </w:rPr>
        <w:t>sénéchaux</w:t>
      </w:r>
      <w:proofErr w:type="spellEnd"/>
      <w:r w:rsidRPr="00541355">
        <w:t xml:space="preserve"> instead (the bailiffs of north and south, respectively).</w:t>
      </w:r>
      <w:r w:rsidRPr="00541355">
        <w:rPr>
          <w:rStyle w:val="FootnoteReference"/>
        </w:rPr>
        <w:footnoteReference w:id="116"/>
      </w:r>
    </w:p>
    <w:p w14:paraId="771E7A76" w14:textId="77777777" w:rsidR="007C0DA7" w:rsidRPr="00541355" w:rsidRDefault="007C0DA7" w:rsidP="007C0DA7">
      <w:r w:rsidRPr="00541355">
        <w:t>The communes especially sought justice at the royal court, as they did with legislation.</w:t>
      </w:r>
      <w:r w:rsidRPr="00541355">
        <w:rPr>
          <w:rStyle w:val="FootnoteReference"/>
        </w:rPr>
        <w:footnoteReference w:id="117"/>
      </w:r>
      <w:r w:rsidRPr="00541355">
        <w:t xml:space="preserve"> They needed royal assistance to stake out their own growing jurisdiction vis-à-vis the local lords with whom they competed for power, not least in the creation and patronage of markets and fairs. The </w:t>
      </w:r>
      <w:r w:rsidRPr="00541355">
        <w:rPr>
          <w:i/>
        </w:rPr>
        <w:t>Parlement</w:t>
      </w:r>
      <w:r w:rsidRPr="00541355">
        <w:t xml:space="preserve"> was called in to adjudicate in conflicts, often splitting jurisdiction across litigants.</w:t>
      </w:r>
      <w:r w:rsidRPr="00541355">
        <w:rPr>
          <w:rStyle w:val="FootnoteReference"/>
        </w:rPr>
        <w:footnoteReference w:id="118"/>
      </w:r>
      <w:r w:rsidRPr="00541355">
        <w:t xml:space="preserve"> The alliance that Hendrik </w:t>
      </w:r>
      <w:proofErr w:type="spellStart"/>
      <w:r w:rsidRPr="00541355">
        <w:t>Spruyt</w:t>
      </w:r>
      <w:proofErr w:type="spellEnd"/>
      <w:r w:rsidRPr="00541355">
        <w:t xml:space="preserve"> focused on in his analysis of the emergence of the state was forged through the courts.</w:t>
      </w:r>
      <w:r w:rsidRPr="00541355">
        <w:rPr>
          <w:rStyle w:val="FootnoteReference"/>
        </w:rPr>
        <w:footnoteReference w:id="119"/>
      </w:r>
      <w:r w:rsidRPr="00541355">
        <w:t xml:space="preserve"> </w:t>
      </w:r>
    </w:p>
    <w:p w14:paraId="674D0364" w14:textId="77777777" w:rsidR="007C0DA7" w:rsidRPr="00541355" w:rsidRDefault="007C0DA7" w:rsidP="007C0DA7">
      <w:pPr>
        <w:rPr>
          <w:lang w:eastAsia="ja-JP"/>
        </w:rPr>
      </w:pPr>
      <w:r w:rsidRPr="00541355">
        <w:t xml:space="preserve">The nobility was thus affected by the growth in jurisdiction of the </w:t>
      </w:r>
      <w:r w:rsidRPr="00541355">
        <w:rPr>
          <w:i/>
        </w:rPr>
        <w:t xml:space="preserve">Parlement. </w:t>
      </w:r>
      <w:r w:rsidRPr="00541355">
        <w:t>Resistance was strong, also regarding serious crime and as the crown sought to abolish the privilege of judicial duel.</w:t>
      </w:r>
      <w:r w:rsidRPr="00541355">
        <w:rPr>
          <w:rStyle w:val="FootnoteReference"/>
        </w:rPr>
        <w:footnoteReference w:id="120"/>
      </w:r>
      <w:r w:rsidRPr="00541355">
        <w:t xml:space="preserve"> Yet nobles sometimes brought their own disputes to court. In 1312, the count of Namur submitted his dispute with Charles of Valois, brother of king Philip IV, to the </w:t>
      </w:r>
      <w:r w:rsidRPr="00541355">
        <w:rPr>
          <w:i/>
          <w:iCs/>
        </w:rPr>
        <w:t>Parlement</w:t>
      </w:r>
      <w:r w:rsidRPr="00541355">
        <w:t xml:space="preserve">; in 1342, the duke of Lorraine and his brother-in-law did the same. The </w:t>
      </w:r>
      <w:r w:rsidRPr="00541355">
        <w:rPr>
          <w:i/>
        </w:rPr>
        <w:t>Parlement</w:t>
      </w:r>
      <w:r w:rsidRPr="00541355">
        <w:t xml:space="preserve"> was also where the peers (</w:t>
      </w:r>
      <w:r w:rsidRPr="00541355">
        <w:rPr>
          <w:i/>
        </w:rPr>
        <w:t>Pairs de France</w:t>
      </w:r>
      <w:r w:rsidRPr="00541355">
        <w:t>) were judged by the king.</w:t>
      </w:r>
      <w:r w:rsidRPr="00541355">
        <w:rPr>
          <w:rStyle w:val="FootnoteReference"/>
        </w:rPr>
        <w:footnoteReference w:id="121"/>
      </w:r>
      <w:r w:rsidRPr="00541355">
        <w:t>But local seigneurial conflict remained rampant, suggesting the limits of royal jurisdiction.</w:t>
      </w:r>
      <w:r w:rsidRPr="00541355">
        <w:rPr>
          <w:rStyle w:val="FootnoteReference"/>
        </w:rPr>
        <w:footnoteReference w:id="122"/>
      </w:r>
      <w:r w:rsidRPr="00541355">
        <w:t xml:space="preserve"> </w:t>
      </w:r>
    </w:p>
    <w:p w14:paraId="1087FD5B" w14:textId="77777777" w:rsidR="007C0DA7" w:rsidRPr="00541355" w:rsidRDefault="007C0DA7" w:rsidP="007C0DA7">
      <w:r w:rsidRPr="00541355">
        <w:t>The increasing demand even under “weak kings,” from Louis VII (1137-80)</w:t>
      </w:r>
      <w:r w:rsidRPr="00541355">
        <w:rPr>
          <w:rStyle w:val="FootnoteReference"/>
        </w:rPr>
        <w:footnoteReference w:id="123"/>
      </w:r>
      <w:r w:rsidRPr="00541355">
        <w:t xml:space="preserve"> to Charles VI (1380-1422), demonstrates that justice is a genuine bottom-up demand, not one predicated on the organizational powers of the crown. But this justice was delivered from a condition of relative weakness. Initially the king’s jurisdiction effectively applied only in the royal domain, around the Île-de-France, though in theory all his direct subjects could be tried in his Court, including the dukes of Normandy, Burgundy, Aquitaine, as well as the counts of Flanders, Champagne, Anjou etc. Even the English king was due in his court. But these were vassals who competed with him in strength and holdings—a power balance English kings were never forced to face.</w:t>
      </w:r>
    </w:p>
    <w:p w14:paraId="4C0F405C" w14:textId="77777777" w:rsidR="007C0DA7" w:rsidRPr="00541355" w:rsidRDefault="007C0DA7" w:rsidP="007C0DA7">
      <w:pPr>
        <w:pStyle w:val="Heading3"/>
        <w:numPr>
          <w:ilvl w:val="0"/>
          <w:numId w:val="15"/>
        </w:numPr>
      </w:pPr>
      <w:bookmarkStart w:id="105" w:name="_Toc503823305"/>
      <w:r w:rsidRPr="00541355">
        <w:t>Petitions</w:t>
      </w:r>
      <w:bookmarkEnd w:id="105"/>
      <w:r w:rsidRPr="00541355">
        <w:t xml:space="preserve">  </w:t>
      </w:r>
    </w:p>
    <w:p w14:paraId="0024DB06" w14:textId="77777777" w:rsidR="007C0DA7" w:rsidRPr="00541355" w:rsidRDefault="007C0DA7" w:rsidP="007C0DA7">
      <w:r w:rsidRPr="00541355">
        <w:t xml:space="preserve">One specific form of adjudication, however, was to prove a </w:t>
      </w:r>
      <w:r w:rsidRPr="00541355">
        <w:rPr>
          <w:rFonts w:cs="Baskerville"/>
        </w:rPr>
        <w:t xml:space="preserve">“momentous innovation,” </w:t>
      </w:r>
      <w:r w:rsidRPr="00541355">
        <w:t>in the words of John Maddicott:</w:t>
      </w:r>
      <w:r w:rsidRPr="00541355">
        <w:rPr>
          <w:rStyle w:val="FootnoteReference"/>
        </w:rPr>
        <w:footnoteReference w:id="124"/>
      </w:r>
      <w:r w:rsidRPr="00541355">
        <w:t xml:space="preserve"> </w:t>
      </w:r>
      <w:r w:rsidRPr="00541355">
        <w:rPr>
          <w:rFonts w:cs="Baskerville"/>
        </w:rPr>
        <w:t xml:space="preserve">petitions flowing from subjects around </w:t>
      </w:r>
      <w:r w:rsidRPr="00541355">
        <w:rPr>
          <w:rFonts w:cs="Baskerville"/>
        </w:rPr>
        <w:lastRenderedPageBreak/>
        <w:t>the realm to the center.</w:t>
      </w:r>
      <w:r w:rsidRPr="00541355">
        <w:rPr>
          <w:rStyle w:val="FootnoteReference"/>
          <w:rFonts w:cs="Baskerville"/>
        </w:rPr>
        <w:footnoteReference w:id="125"/>
      </w:r>
      <w:r w:rsidRPr="00541355">
        <w:rPr>
          <w:rFonts w:cs="Baskerville"/>
        </w:rPr>
        <w:t xml:space="preserve"> Petitions were the vehicle that tied local grievances to central deliberative action: </w:t>
      </w:r>
      <w:r w:rsidRPr="00541355">
        <w:t xml:space="preserve">“for the first time the voice of the aggrieved and of the socially insignificant could be heard at the </w:t>
      </w:r>
      <w:proofErr w:type="spellStart"/>
      <w:r w:rsidRPr="00541355">
        <w:t>centre</w:t>
      </w:r>
      <w:proofErr w:type="spellEnd"/>
      <w:r w:rsidRPr="00541355">
        <w:t xml:space="preserve"> of government.”</w:t>
      </w:r>
      <w:r w:rsidRPr="00541355">
        <w:rPr>
          <w:rStyle w:val="FootnoteReference"/>
          <w:rFonts w:cs="Baskerville"/>
        </w:rPr>
        <w:footnoteReference w:id="126"/>
      </w:r>
      <w:r w:rsidRPr="00541355">
        <w:t xml:space="preserve"> It is petitions that allowed the people to contribute to government; as Stubbs noted, “Counsel and consent are ascribed to the magnates.”</w:t>
      </w:r>
      <w:r w:rsidRPr="00541355">
        <w:rPr>
          <w:rStyle w:val="FootnoteReference"/>
        </w:rPr>
        <w:footnoteReference w:id="127"/>
      </w:r>
      <w:r w:rsidRPr="00541355">
        <w:t xml:space="preserve"> </w:t>
      </w:r>
    </w:p>
    <w:p w14:paraId="20F3213D" w14:textId="77777777" w:rsidR="007C0DA7" w:rsidRPr="00541355" w:rsidRDefault="007C0DA7" w:rsidP="007C0DA7">
      <w:r w:rsidRPr="00541355">
        <w:rPr>
          <w:rFonts w:cs="Baskerville"/>
        </w:rPr>
        <w:t>Eventually petitions formed the basis for bills of legislation and statutes. This is, after all, what became the definitional function of parliament: popularly-based legislation. No account of origins can be complete if it does not account for how this link was forged. Taxation was secondary and war cannot account for the variation between the two cases, because it afflicted England, if anything, worse, as we will see.</w:t>
      </w:r>
    </w:p>
    <w:p w14:paraId="2A4EF382" w14:textId="77777777" w:rsidR="007C0DA7" w:rsidRPr="00541355" w:rsidRDefault="007C0DA7" w:rsidP="007C0DA7">
      <w:pPr>
        <w:rPr>
          <w:rFonts w:cs="Baskerville"/>
        </w:rPr>
      </w:pPr>
      <w:r w:rsidRPr="00541355">
        <w:t>Petitions were extra-judicial, i.e. they were used where regular law offered no remedy or where court decisions conflicted.</w:t>
      </w:r>
      <w:r w:rsidRPr="00541355">
        <w:rPr>
          <w:rStyle w:val="FootnoteReference"/>
        </w:rPr>
        <w:footnoteReference w:id="128"/>
      </w:r>
      <w:r w:rsidRPr="00541355">
        <w:t xml:space="preserve"> </w:t>
      </w:r>
      <w:r w:rsidRPr="00541355">
        <w:rPr>
          <w:rFonts w:cs="Baskerville"/>
        </w:rPr>
        <w:t xml:space="preserve">A slow trickle in the twelfth century became an unstoppable flood in the thirteenth, of requests submitted to kings to respond to grievances that could not be addressed through normal judicial channels. </w:t>
      </w:r>
      <w:r w:rsidRPr="00541355">
        <w:t>Addressing petitions was part of the core responsibility of rulers, a practice that was far from exclusive to western Europe and the Middle Ages, but was, instead, prevalent since antiquity from East to West and continues to this day.</w:t>
      </w:r>
      <w:r w:rsidRPr="00541355">
        <w:rPr>
          <w:rStyle w:val="FootnoteReference"/>
        </w:rPr>
        <w:footnoteReference w:id="129"/>
      </w:r>
      <w:r w:rsidRPr="00541355">
        <w:t xml:space="preserve"> Petitions to the Pope were a critical precedent—tens of thousands survive from this period.</w:t>
      </w:r>
      <w:r w:rsidRPr="00541355">
        <w:rPr>
          <w:rStyle w:val="FootnoteReference"/>
        </w:rPr>
        <w:footnoteReference w:id="130"/>
      </w:r>
      <w:r w:rsidRPr="00541355">
        <w:t xml:space="preserve"> </w:t>
      </w:r>
      <w:r w:rsidRPr="00541355">
        <w:rPr>
          <w:rFonts w:cs="Baskerville"/>
        </w:rPr>
        <w:t>The king dispensing justice through petitions was a central feature of medieval kingship and it is perhaps no accident that petitions are a re-emerging part of modern governance in a period of democratic crisis.</w:t>
      </w:r>
      <w:r w:rsidRPr="00541355">
        <w:rPr>
          <w:rStyle w:val="FootnoteReference"/>
          <w:rFonts w:cs="Baskerville"/>
        </w:rPr>
        <w:footnoteReference w:id="131"/>
      </w:r>
      <w:r w:rsidRPr="00541355">
        <w:rPr>
          <w:rFonts w:cs="Baskerville"/>
        </w:rPr>
        <w:t xml:space="preserve"> </w:t>
      </w:r>
    </w:p>
    <w:p w14:paraId="31E09BFE" w14:textId="77777777" w:rsidR="007C0DA7" w:rsidRPr="00541355" w:rsidRDefault="007C0DA7" w:rsidP="007C0DA7">
      <w:pPr>
        <w:rPr>
          <w:rFonts w:cs="Baskerville"/>
        </w:rPr>
      </w:pPr>
      <w:r w:rsidRPr="00541355">
        <w:t>Petitioning was, moreover, pervasive: in England, “</w:t>
      </w:r>
      <w:r w:rsidRPr="00541355">
        <w:rPr>
          <w:rFonts w:cs="Baskerville"/>
        </w:rPr>
        <w:t>in the late Middle Ages assiduous petitioners sought out the king in all manner of locations and occasions, and by the seventeenth century it was necessary to provide the monarch with a special bodyguard on state days specifically to prevent unwanted (and unwashed) supplicants from thrusting petitions into his hand.”</w:t>
      </w:r>
      <w:bookmarkStart w:id="106" w:name="_Ref282203755"/>
      <w:r w:rsidRPr="00541355">
        <w:rPr>
          <w:rStyle w:val="FootnoteReference"/>
          <w:rFonts w:cs="Baskerville"/>
        </w:rPr>
        <w:footnoteReference w:id="132"/>
      </w:r>
      <w:bookmarkEnd w:id="106"/>
      <w:r w:rsidRPr="00541355">
        <w:rPr>
          <w:rFonts w:cs="Baskerville"/>
        </w:rPr>
        <w:t xml:space="preserve"> French kings had clerks (</w:t>
      </w:r>
      <w:proofErr w:type="spellStart"/>
      <w:r w:rsidRPr="00541355">
        <w:rPr>
          <w:rFonts w:cs="Baskerville"/>
          <w:i/>
        </w:rPr>
        <w:t>juges</w:t>
      </w:r>
      <w:proofErr w:type="spellEnd"/>
      <w:r w:rsidRPr="00541355">
        <w:rPr>
          <w:rFonts w:cs="Baskerville"/>
          <w:i/>
        </w:rPr>
        <w:t xml:space="preserve"> de la </w:t>
      </w:r>
      <w:proofErr w:type="spellStart"/>
      <w:r w:rsidRPr="00541355">
        <w:rPr>
          <w:rFonts w:cs="Baskerville"/>
          <w:i/>
        </w:rPr>
        <w:t>porte</w:t>
      </w:r>
      <w:proofErr w:type="spellEnd"/>
      <w:r w:rsidRPr="00541355">
        <w:rPr>
          <w:rFonts w:cs="Baskerville"/>
        </w:rPr>
        <w:t>) following them around the country to handle petitions submitted to them personally.</w:t>
      </w:r>
      <w:r w:rsidRPr="00541355">
        <w:rPr>
          <w:rStyle w:val="FootnoteReference"/>
          <w:rFonts w:cs="Baskerville"/>
        </w:rPr>
        <w:footnoteReference w:id="133"/>
      </w:r>
      <w:r w:rsidRPr="00541355">
        <w:rPr>
          <w:rFonts w:cs="Baskerville"/>
        </w:rPr>
        <w:t xml:space="preserve"> Parliaments transformed kings from roving to stationary judges, but itineration never ceased to be part of royal activity.</w:t>
      </w:r>
    </w:p>
    <w:p w14:paraId="10CD29FB" w14:textId="77777777" w:rsidR="007C0DA7" w:rsidRPr="00541355" w:rsidRDefault="007C0DA7" w:rsidP="007C0DA7">
      <w:r w:rsidRPr="00541355">
        <w:lastRenderedPageBreak/>
        <w:t>The English Parliament became the “focal point” for petitions, which were presented to the king and his Council, not Parliament per se, starting in the 1270s,</w:t>
      </w:r>
      <w:r w:rsidRPr="00541355">
        <w:rPr>
          <w:rStyle w:val="FootnoteReference"/>
        </w:rPr>
        <w:footnoteReference w:id="134"/>
      </w:r>
      <w:r w:rsidRPr="00541355">
        <w:t xml:space="preserve"> the same period Parliament is considered to become fully formed (</w:t>
      </w:r>
      <w:r w:rsidRPr="00541355">
        <w:fldChar w:fldCharType="begin"/>
      </w:r>
      <w:r w:rsidRPr="00541355">
        <w:instrText xml:space="preserve"> REF _Ref496806994 \h </w:instrText>
      </w:r>
      <w:r w:rsidRPr="00541355">
        <w:fldChar w:fldCharType="separate"/>
      </w:r>
      <w:r w:rsidRPr="00541355">
        <w:t xml:space="preserve">Figure </w:t>
      </w:r>
      <w:r>
        <w:rPr>
          <w:noProof/>
        </w:rPr>
        <w:t>1</w:t>
      </w:r>
      <w:r w:rsidRPr="00541355">
        <w:fldChar w:fldCharType="end"/>
      </w:r>
      <w:r w:rsidRPr="00541355">
        <w:t>).</w:t>
      </w:r>
      <w:r w:rsidRPr="00541355">
        <w:rPr>
          <w:rStyle w:val="FootnoteReference"/>
        </w:rPr>
        <w:footnoteReference w:id="135"/>
      </w:r>
      <w:r w:rsidRPr="00541355">
        <w:t xml:space="preserve"> This followed a process the historian Alan Harding has called “the bill revolution,”</w:t>
      </w:r>
      <w:r w:rsidRPr="00541355">
        <w:rPr>
          <w:rStyle w:val="FootnoteReference"/>
        </w:rPr>
        <w:footnoteReference w:id="136"/>
      </w:r>
      <w:r w:rsidRPr="00541355">
        <w:t xml:space="preserve"> which occurred not only in France and England, but throughout Europe, from Spain, to Germany, to Poland and elsewhere; it is the level of organization that varied.</w:t>
      </w:r>
      <w:r w:rsidRPr="00541355">
        <w:rPr>
          <w:rStyle w:val="FootnoteReference"/>
        </w:rPr>
        <w:footnoteReference w:id="137"/>
      </w:r>
      <w:r w:rsidRPr="00541355">
        <w:t xml:space="preserve"> Kings would seek information about the state of their realm and the behavior of their agents through formal inquests or informal requests for information.</w:t>
      </w:r>
      <w:r w:rsidRPr="00541355">
        <w:rPr>
          <w:rStyle w:val="FootnoteReference"/>
        </w:rPr>
        <w:footnoteReference w:id="138"/>
      </w:r>
      <w:r w:rsidRPr="00541355">
        <w:t xml:space="preserve"> Formal, written complaints were submitted by a broad spectrum of subjects to the royal court for resolution by the king or his officers. </w:t>
      </w:r>
    </w:p>
    <w:p w14:paraId="29D03955" w14:textId="77777777" w:rsidR="007C0DA7" w:rsidRPr="00541355" w:rsidRDefault="007C0DA7" w:rsidP="007C0DA7">
      <w:pPr>
        <w:pStyle w:val="Caption"/>
      </w:pPr>
      <w:bookmarkStart w:id="107" w:name="_Ref496806994"/>
      <w:bookmarkStart w:id="108" w:name="_Toc503826304"/>
      <w:bookmarkStart w:id="109" w:name="_Toc503826424"/>
      <w:bookmarkStart w:id="110" w:name="_Toc503826767"/>
      <w:r w:rsidRPr="00541355">
        <w:lastRenderedPageBreak/>
        <w:t xml:space="preserve">Figure </w:t>
      </w:r>
      <w:r w:rsidR="00125982">
        <w:fldChar w:fldCharType="begin"/>
      </w:r>
      <w:r w:rsidR="00125982">
        <w:instrText xml:space="preserve"> SEQ Figure \* ARABIC </w:instrText>
      </w:r>
      <w:r w:rsidR="00125982">
        <w:fldChar w:fldCharType="separate"/>
      </w:r>
      <w:r>
        <w:rPr>
          <w:noProof/>
        </w:rPr>
        <w:t>1</w:t>
      </w:r>
      <w:r w:rsidR="00125982">
        <w:rPr>
          <w:noProof/>
        </w:rPr>
        <w:fldChar w:fldCharType="end"/>
      </w:r>
      <w:bookmarkEnd w:id="107"/>
      <w:r w:rsidRPr="00541355">
        <w:t>: Number of Petitions and Parliamentary Frequency, England, 1270-1399</w:t>
      </w:r>
      <w:bookmarkEnd w:id="108"/>
      <w:bookmarkEnd w:id="109"/>
      <w:bookmarkEnd w:id="110"/>
    </w:p>
    <w:p w14:paraId="34343FBB" w14:textId="77777777" w:rsidR="007C0DA7" w:rsidRPr="00541355" w:rsidRDefault="007C0DA7" w:rsidP="007C0DA7">
      <w:pPr>
        <w:keepNext/>
      </w:pPr>
      <w:r w:rsidRPr="00541355">
        <w:rPr>
          <w:noProof/>
        </w:rPr>
        <w:drawing>
          <wp:inline distT="0" distB="0" distL="0" distR="0" wp14:anchorId="1BFB7269" wp14:editId="1860D487">
            <wp:extent cx="4572000" cy="3390900"/>
            <wp:effectExtent l="0" t="0" r="0"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541355">
        <w:t xml:space="preserve">                                                                                                                                                                                                                                                                                                                                                                                                                                                                                             </w:t>
      </w:r>
    </w:p>
    <w:p w14:paraId="537DB835" w14:textId="34E1B269" w:rsidR="007C0DA7" w:rsidRPr="00541355" w:rsidRDefault="007C0DA7" w:rsidP="007C0DA7">
      <w:pPr>
        <w:pStyle w:val="TableSources"/>
      </w:pPr>
      <w:r w:rsidRPr="00541355">
        <w:t>Sources: Ancient Petition</w:t>
      </w:r>
      <w:r w:rsidR="00305880">
        <w:t>s (SC8), National Archives</w:t>
      </w:r>
      <w:r w:rsidRPr="00541355">
        <w:t>. Note that the number of petitions is only the surviving records in the special collection that aggregated existing petitions.</w:t>
      </w:r>
      <w:r w:rsidRPr="00541355">
        <w:rPr>
          <w:rStyle w:val="FootnoteReference"/>
        </w:rPr>
        <w:footnoteReference w:id="139"/>
      </w:r>
    </w:p>
    <w:p w14:paraId="1910A9D7" w14:textId="77777777" w:rsidR="007C0DA7" w:rsidRPr="00541355" w:rsidRDefault="007C0DA7" w:rsidP="007C0DA7">
      <w:r w:rsidRPr="00541355">
        <w:t>Originally in England, complaining required purchasing a writ from Chancery, which authorized a legal action from a fixed number of available templates.</w:t>
      </w:r>
      <w:r w:rsidRPr="00541355">
        <w:rPr>
          <w:rStyle w:val="FootnoteReference"/>
        </w:rPr>
        <w:footnoteReference w:id="140"/>
      </w:r>
      <w:r w:rsidRPr="00541355">
        <w:t xml:space="preserve"> This was accessible, though not easily to everyone.</w:t>
      </w:r>
      <w:r w:rsidRPr="00541355">
        <w:rPr>
          <w:rStyle w:val="FootnoteReference"/>
        </w:rPr>
        <w:footnoteReference w:id="141"/>
      </w:r>
      <w:r w:rsidRPr="00541355">
        <w:t xml:space="preserve"> However, from the 1270s, oral complaints were accepted locally (“in eyre”) and transcribed into written “bills” that were sent to the center, thus opening the petition process to broader sections of the population and “poor people” and establishing an institutional connection between local grievance and government response.</w:t>
      </w:r>
      <w:r w:rsidRPr="00541355">
        <w:rPr>
          <w:rStyle w:val="FootnoteReference"/>
        </w:rPr>
        <w:footnoteReference w:id="142"/>
      </w:r>
      <w:r w:rsidRPr="00541355">
        <w:t xml:space="preserve"> This was a major step in enabling popularly-supplied legislation in Parliament, in response to vibrant bottom-up demand.</w:t>
      </w:r>
    </w:p>
    <w:p w14:paraId="2F5055C1" w14:textId="77777777" w:rsidR="007C0DA7" w:rsidRPr="00541355" w:rsidRDefault="007C0DA7" w:rsidP="007C0DA7">
      <w:pPr>
        <w:rPr>
          <w:bCs/>
        </w:rPr>
      </w:pPr>
      <w:r w:rsidRPr="00541355">
        <w:t>Petitions originated from all social strata, from the lay and ecclesiastical nobility to knights and burgesses and religious houses.</w:t>
      </w:r>
      <w:r w:rsidRPr="00541355">
        <w:rPr>
          <w:bCs/>
        </w:rPr>
        <w:t xml:space="preserve"> Members of the higher nobility would press claims to lands, franchises, and money. L</w:t>
      </w:r>
      <w:r w:rsidRPr="00541355">
        <w:t xml:space="preserve">and disputes were brought to the king directly, since all land was held of him; major spikes came after internal war, such as the Baron’s </w:t>
      </w:r>
      <w:r w:rsidRPr="00541355">
        <w:lastRenderedPageBreak/>
        <w:t>War of 1263-5.</w:t>
      </w:r>
      <w:r w:rsidRPr="00541355">
        <w:rPr>
          <w:rStyle w:val="FootnoteReference"/>
        </w:rPr>
        <w:footnoteReference w:id="143"/>
      </w:r>
      <w:r w:rsidRPr="00541355">
        <w:t xml:space="preserve"> </w:t>
      </w:r>
      <w:r w:rsidRPr="00541355">
        <w:rPr>
          <w:bCs/>
        </w:rPr>
        <w:t xml:space="preserve">But shire and borough communities would also petition, for instance, to challenge the exchequer’s fiscal claims upon them or to make “requests for keeping roads and bridges in repair and complaints of the abuse of tolls, the privileges of the </w:t>
      </w:r>
      <w:proofErr w:type="spellStart"/>
      <w:r w:rsidRPr="00541355">
        <w:rPr>
          <w:bCs/>
        </w:rPr>
        <w:t>stannaries</w:t>
      </w:r>
      <w:proofErr w:type="spellEnd"/>
      <w:r w:rsidRPr="00541355">
        <w:rPr>
          <w:bCs/>
        </w:rPr>
        <w:t xml:space="preserve">, or the inconvenient situation of a county </w:t>
      </w:r>
      <w:proofErr w:type="spellStart"/>
      <w:r w:rsidRPr="00541355">
        <w:rPr>
          <w:bCs/>
        </w:rPr>
        <w:t>gaol</w:t>
      </w:r>
      <w:proofErr w:type="spellEnd"/>
      <w:r w:rsidRPr="00541355">
        <w:rPr>
          <w:bCs/>
        </w:rPr>
        <w:t>.”</w:t>
      </w:r>
      <w:r w:rsidRPr="00541355">
        <w:rPr>
          <w:rStyle w:val="FootnoteReference"/>
        </w:rPr>
        <w:footnoteReference w:id="144"/>
      </w:r>
      <w:r w:rsidRPr="00541355">
        <w:rPr>
          <w:bCs/>
        </w:rPr>
        <w:t xml:space="preserve"> The gentry would seek redress from intimidation or other miscarriage of justice. Even free tenants and villains would petition against the exercise of lordship and “communities of places or estates of men, for instance, the tin-miners in Cornwall or the king's clerks in chancery” would submit.</w:t>
      </w:r>
      <w:r w:rsidRPr="00541355">
        <w:rPr>
          <w:rStyle w:val="FootnoteReference"/>
        </w:rPr>
        <w:footnoteReference w:id="145"/>
      </w:r>
      <w:r w:rsidRPr="00541355">
        <w:rPr>
          <w:bCs/>
        </w:rPr>
        <w:t xml:space="preserve"> </w:t>
      </w:r>
    </w:p>
    <w:p w14:paraId="37F68CE1" w14:textId="77777777" w:rsidR="007C0DA7" w:rsidRPr="00541355" w:rsidRDefault="007C0DA7" w:rsidP="007C0DA7">
      <w:pPr>
        <w:rPr>
          <w:rFonts w:cs="Baskerville"/>
        </w:rPr>
      </w:pPr>
      <w:r w:rsidRPr="00541355">
        <w:rPr>
          <w:bCs/>
        </w:rPr>
        <w:t>C</w:t>
      </w:r>
      <w:r w:rsidRPr="00541355">
        <w:t xml:space="preserve">ommunities could be “formally constituted,” such as the </w:t>
      </w:r>
      <w:proofErr w:type="spellStart"/>
      <w:r w:rsidRPr="00541355">
        <w:t>villeins</w:t>
      </w:r>
      <w:proofErr w:type="spellEnd"/>
      <w:r w:rsidRPr="00541355">
        <w:t xml:space="preserve"> on a manor in the king’s demesne or the company of the Hanse, or “pragmatically imagined,” such as the “poor commons of various cities and boroughs.”</w:t>
      </w:r>
      <w:r w:rsidRPr="00541355">
        <w:rPr>
          <w:rStyle w:val="FootnoteReference"/>
        </w:rPr>
        <w:footnoteReference w:id="146"/>
      </w:r>
      <w:r w:rsidRPr="00541355">
        <w:t xml:space="preserve"> They presented grievances about universal problems: abuses and corruption of royal officials (about a third of the total in the early period),</w:t>
      </w:r>
      <w:r w:rsidRPr="00541355">
        <w:rPr>
          <w:rStyle w:val="FootnoteReference"/>
        </w:rPr>
        <w:footnoteReference w:id="147"/>
      </w:r>
      <w:r w:rsidRPr="00541355">
        <w:t xml:space="preserve"> but also rampant crime and wrongdoing.</w:t>
      </w:r>
      <w:r w:rsidRPr="00541355">
        <w:rPr>
          <w:rStyle w:val="FootnoteReference"/>
        </w:rPr>
        <w:footnoteReference w:id="148"/>
      </w:r>
      <w:r w:rsidRPr="00541355">
        <w:t xml:space="preserve"> Fundamentally petitions appealed to royal grace.</w:t>
      </w:r>
      <w:r w:rsidRPr="00541355">
        <w:rPr>
          <w:rFonts w:cs="Baskerville"/>
        </w:rPr>
        <w:t xml:space="preserve"> </w:t>
      </w:r>
    </w:p>
    <w:p w14:paraId="08875D52" w14:textId="77777777" w:rsidR="007C0DA7" w:rsidRPr="00541355" w:rsidRDefault="007C0DA7" w:rsidP="007C0DA7">
      <w:r w:rsidRPr="00541355">
        <w:t>Petitions and the king’s presence were soon considered central to parliament.</w:t>
      </w:r>
      <w:r w:rsidRPr="00541355">
        <w:rPr>
          <w:rStyle w:val="FootnoteReference"/>
        </w:rPr>
        <w:footnoteReference w:id="149"/>
      </w:r>
      <w:r w:rsidRPr="00541355">
        <w:t xml:space="preserve"> </w:t>
      </w:r>
      <w:r w:rsidRPr="00541355">
        <w:rPr>
          <w:rFonts w:cs="Baskerville"/>
        </w:rPr>
        <w:t>“It was widely accepted that the king had a responsibility to provide answers to all petitions before a parliament closed.”</w:t>
      </w:r>
      <w:r w:rsidRPr="00541355">
        <w:rPr>
          <w:rStyle w:val="FootnoteReference"/>
          <w:rFonts w:cs="Baskerville"/>
        </w:rPr>
        <w:footnoteReference w:id="150"/>
      </w:r>
      <w:r w:rsidRPr="00541355">
        <w:t xml:space="preserve"> Edward I thus had to request, in 1280 and 1293, that the “flood” of petitions reaching hundreds per session be regulated because they distracted him from the “</w:t>
      </w:r>
      <w:r w:rsidRPr="00541355">
        <w:rPr>
          <w:i/>
        </w:rPr>
        <w:t xml:space="preserve">grosses </w:t>
      </w:r>
      <w:proofErr w:type="spellStart"/>
      <w:r w:rsidRPr="00541355">
        <w:rPr>
          <w:i/>
        </w:rPr>
        <w:t>busoignes</w:t>
      </w:r>
      <w:proofErr w:type="spellEnd"/>
      <w:r w:rsidRPr="00541355">
        <w:rPr>
          <w:i/>
        </w:rPr>
        <w:t xml:space="preserve"> de sun </w:t>
      </w:r>
      <w:proofErr w:type="spellStart"/>
      <w:r w:rsidRPr="00541355">
        <w:rPr>
          <w:i/>
        </w:rPr>
        <w:t>reaume</w:t>
      </w:r>
      <w:proofErr w:type="spellEnd"/>
      <w:r w:rsidRPr="00541355">
        <w:t>.”</w:t>
      </w:r>
      <w:r w:rsidRPr="00541355">
        <w:rPr>
          <w:rStyle w:val="FootnoteReference"/>
        </w:rPr>
        <w:footnoteReference w:id="151"/>
      </w:r>
      <w:r w:rsidRPr="00541355">
        <w:t xml:space="preserve"> When fewer were admitted in the 1280s, social reaction was sharp. The anonymous author of the </w:t>
      </w:r>
      <w:r w:rsidRPr="00541355">
        <w:rPr>
          <w:i/>
        </w:rPr>
        <w:t>Mirror of Justices</w:t>
      </w:r>
      <w:r w:rsidRPr="00541355">
        <w:t>, from the early 1300s, protested that “it is an abuse that whereas parliaments ought to be held for the salvation of the souls of trespassers, twice a year and in London, they are now held but rarely and at the king’s will for the purpose of obtaining aids and collection of treasure.”</w:t>
      </w:r>
      <w:r w:rsidRPr="00541355">
        <w:rPr>
          <w:rStyle w:val="FootnoteReference"/>
        </w:rPr>
        <w:footnoteReference w:id="152"/>
      </w:r>
      <w:r w:rsidRPr="00541355">
        <w:t xml:space="preserve"> Whatever the </w:t>
      </w:r>
      <w:r w:rsidRPr="00541355">
        <w:rPr>
          <w:i/>
        </w:rPr>
        <w:t>crown’s</w:t>
      </w:r>
      <w:r w:rsidRPr="00541355">
        <w:t xml:space="preserve"> purposes for convening Parliament, bottom-up demand viewed it through the prism of justice and the imposition of fiscal demands as a perversion. </w:t>
      </w:r>
    </w:p>
    <w:p w14:paraId="4C13D480" w14:textId="77777777" w:rsidR="007C0DA7" w:rsidRPr="00541355" w:rsidRDefault="007C0DA7" w:rsidP="007C0DA7">
      <w:pPr>
        <w:ind w:firstLine="0"/>
      </w:pPr>
      <w:r w:rsidRPr="00541355">
        <w:lastRenderedPageBreak/>
        <w:tab/>
      </w:r>
      <w:r w:rsidRPr="00541355">
        <w:rPr>
          <w:bCs/>
        </w:rPr>
        <w:t>The impact of these petitions was profound: they were increasingly the conduit for legislation.</w:t>
      </w:r>
      <w:r w:rsidRPr="00541355">
        <w:rPr>
          <w:rStyle w:val="FootnoteReference"/>
        </w:rPr>
        <w:footnoteReference w:id="153"/>
      </w:r>
      <w:r w:rsidRPr="00541355">
        <w:rPr>
          <w:bCs/>
        </w:rPr>
        <w:t xml:space="preserve"> </w:t>
      </w:r>
      <w:r w:rsidRPr="00541355">
        <w:t>“As Stubbs said long ago, nearly all the legislation of the fourteenth century is based upon parliamentary petitions.”</w:t>
      </w:r>
      <w:r w:rsidRPr="00541355">
        <w:rPr>
          <w:rStyle w:val="FootnoteReference"/>
        </w:rPr>
        <w:footnoteReference w:id="154"/>
      </w:r>
      <w:r w:rsidRPr="00541355">
        <w:t xml:space="preserve"> The first known “bills” to parliament date from 1278.</w:t>
      </w:r>
      <w:r w:rsidRPr="00541355">
        <w:rPr>
          <w:rStyle w:val="FootnoteReference"/>
        </w:rPr>
        <w:footnoteReference w:id="155"/>
      </w:r>
      <w:r w:rsidRPr="00541355">
        <w:t xml:space="preserve"> But the process accelerated when petitions started being submitted in “common,” aggregating local demands into generalizable requests after the 1330s.</w:t>
      </w:r>
      <w:r w:rsidRPr="00541355">
        <w:rPr>
          <w:rStyle w:val="FootnoteReference"/>
        </w:rPr>
        <w:footnoteReference w:id="156"/>
      </w:r>
      <w:r w:rsidRPr="00541355">
        <w:t xml:space="preserve"> Originally, such petitions invoked the ‘community of England’, whereby “it is clearly the lords who are meant.”</w:t>
      </w:r>
      <w:r w:rsidRPr="00541355">
        <w:rPr>
          <w:rStyle w:val="FootnoteReference"/>
        </w:rPr>
        <w:footnoteReference w:id="157"/>
      </w:r>
      <w:r w:rsidRPr="00541355">
        <w:t xml:space="preserve"> But by 1315, “the public and frequent complaint of middling people” could secure legislation in response to demands, for instance appointing sufficient people to juries.</w:t>
      </w:r>
      <w:r w:rsidRPr="00541355">
        <w:rPr>
          <w:rStyle w:val="FootnoteReference"/>
        </w:rPr>
        <w:footnoteReference w:id="158"/>
      </w:r>
      <w:r w:rsidRPr="00541355">
        <w:t xml:space="preserve"> </w:t>
      </w:r>
    </w:p>
    <w:p w14:paraId="2FCC17CE" w14:textId="77777777" w:rsidR="007C0DA7" w:rsidRPr="00541355" w:rsidRDefault="007C0DA7" w:rsidP="007C0DA7">
      <w:r w:rsidRPr="00541355">
        <w:t>The Commons had an “agenda for legislation” by the 1320s.</w:t>
      </w:r>
      <w:r w:rsidRPr="00541355">
        <w:rPr>
          <w:rStyle w:val="FootnoteReference"/>
        </w:rPr>
        <w:footnoteReference w:id="159"/>
      </w:r>
      <w:r w:rsidRPr="00541355">
        <w:t xml:space="preserve"> By the 1340s, only “common petitions” were enrolled,</w:t>
      </w:r>
      <w:r w:rsidRPr="00541355">
        <w:rPr>
          <w:rStyle w:val="FootnoteReference"/>
        </w:rPr>
        <w:footnoteReference w:id="160"/>
      </w:r>
      <w:r w:rsidRPr="00541355">
        <w:t xml:space="preserve"> making the Commons the conduit for popularly-supplied legislation in Parliament.</w:t>
      </w:r>
      <w:r w:rsidRPr="00541355">
        <w:rPr>
          <w:rStyle w:val="FootnoteReference"/>
        </w:rPr>
        <w:footnoteReference w:id="161"/>
      </w:r>
      <w:r w:rsidRPr="00541355">
        <w:t xml:space="preserve"> By the 1370s, various actors would seek to have their petitions presented through the Commons, because this route ensured they were heard by the king in Parliament, rather than by committees of nobles.</w:t>
      </w:r>
      <w:r w:rsidRPr="00541355">
        <w:rPr>
          <w:rStyle w:val="FootnoteReference"/>
        </w:rPr>
        <w:footnoteReference w:id="162"/>
      </w:r>
      <w:r w:rsidRPr="00541355">
        <w:t xml:space="preserve"> By 1377, all statutes required the assent of the full parliament.</w:t>
      </w:r>
      <w:r w:rsidRPr="00541355">
        <w:rPr>
          <w:rStyle w:val="FootnoteReference"/>
        </w:rPr>
        <w:footnoteReference w:id="163"/>
      </w:r>
      <w:r w:rsidRPr="00541355">
        <w:t xml:space="preserve"> By 1450, the Commons were not only presenting the issues via petitions; they were proposing the remedy that became legislation.</w:t>
      </w:r>
      <w:r w:rsidRPr="00541355">
        <w:rPr>
          <w:rStyle w:val="FootnoteReference"/>
        </w:rPr>
        <w:footnoteReference w:id="164"/>
      </w:r>
    </w:p>
    <w:p w14:paraId="43BA037E" w14:textId="77777777" w:rsidR="007C0DA7" w:rsidRPr="00541355" w:rsidRDefault="007C0DA7" w:rsidP="007C0DA7">
      <w:r w:rsidRPr="00541355">
        <w:t>In France, royal justice also spread in response to petitions (</w:t>
      </w:r>
      <w:proofErr w:type="spellStart"/>
      <w:r w:rsidRPr="00541355">
        <w:rPr>
          <w:i/>
        </w:rPr>
        <w:t>supplicatio</w:t>
      </w:r>
      <w:proofErr w:type="spellEnd"/>
      <w:r w:rsidRPr="00541355">
        <w:rPr>
          <w:i/>
        </w:rPr>
        <w:t xml:space="preserve">, </w:t>
      </w:r>
      <w:proofErr w:type="spellStart"/>
      <w:r w:rsidRPr="00541355">
        <w:rPr>
          <w:i/>
        </w:rPr>
        <w:t>requesta</w:t>
      </w:r>
      <w:proofErr w:type="spellEnd"/>
      <w:r w:rsidRPr="00541355">
        <w:t>), especially by the church.</w:t>
      </w:r>
      <w:r w:rsidRPr="00541355">
        <w:rPr>
          <w:rStyle w:val="FootnoteReference"/>
        </w:rPr>
        <w:footnoteReference w:id="165"/>
      </w:r>
      <w:r w:rsidRPr="00541355">
        <w:t xml:space="preserve"> Supplications appealed to the king’s grace, on issues outside ordinary justice.</w:t>
      </w:r>
      <w:r w:rsidRPr="00541355">
        <w:rPr>
          <w:rStyle w:val="FootnoteReference"/>
        </w:rPr>
        <w:footnoteReference w:id="166"/>
      </w:r>
      <w:r w:rsidRPr="00541355">
        <w:t xml:space="preserve"> But any “plaintiff seeking to bring a civil action before the Parlement, whether on appeal or in first instance, had to present a formal written request to the king.”</w:t>
      </w:r>
      <w:r w:rsidRPr="00541355">
        <w:rPr>
          <w:rStyle w:val="FootnoteReference"/>
        </w:rPr>
        <w:footnoteReference w:id="167"/>
      </w:r>
      <w:r w:rsidRPr="00541355">
        <w:t xml:space="preserve"> The role of the </w:t>
      </w:r>
      <w:r w:rsidRPr="00541355">
        <w:rPr>
          <w:i/>
        </w:rPr>
        <w:t>Parlement</w:t>
      </w:r>
      <w:r w:rsidRPr="00541355">
        <w:t xml:space="preserve">, specifically of the </w:t>
      </w:r>
      <w:r w:rsidRPr="00541355">
        <w:rPr>
          <w:i/>
        </w:rPr>
        <w:t>Chambre de Requêtes</w:t>
      </w:r>
      <w:r w:rsidRPr="00541355">
        <w:t xml:space="preserve">, was to handle these cases from customary law and issue “letters of justice” that referred the case to a </w:t>
      </w:r>
      <w:r w:rsidRPr="00541355">
        <w:lastRenderedPageBreak/>
        <w:t>different authority, whether to the Grand Chambre or to local authorities.</w:t>
      </w:r>
      <w:r w:rsidRPr="00541355">
        <w:rPr>
          <w:rStyle w:val="FootnoteReference"/>
        </w:rPr>
        <w:footnoteReference w:id="168"/>
      </w:r>
      <w:r w:rsidRPr="00541355">
        <w:t xml:space="preserve"> However, originally, “only aggrieved churches and substantial landowners” could access the king.</w:t>
      </w:r>
      <w:r w:rsidRPr="00541355">
        <w:rPr>
          <w:rStyle w:val="FootnoteReference"/>
        </w:rPr>
        <w:footnoteReference w:id="169"/>
      </w:r>
      <w:r w:rsidRPr="00541355">
        <w:t xml:space="preserve"> But with the great inquest (</w:t>
      </w:r>
      <w:r w:rsidRPr="00541355">
        <w:rPr>
          <w:i/>
        </w:rPr>
        <w:t>enquête</w:t>
      </w:r>
      <w:r w:rsidRPr="00541355">
        <w:t>) of 1247, the crown ushered its own “bill revolution,” as in England.</w:t>
      </w:r>
      <w:r w:rsidRPr="00541355">
        <w:rPr>
          <w:rStyle w:val="FootnoteReference"/>
        </w:rPr>
        <w:footnoteReference w:id="170"/>
      </w:r>
      <w:r w:rsidRPr="00541355">
        <w:t xml:space="preserve"> Oral complaints against the king and his officers could now be accepted from broad sections of the population and submission to the local clergy meant they were written down and submitted to the </w:t>
      </w:r>
      <w:r w:rsidRPr="00541355">
        <w:rPr>
          <w:i/>
        </w:rPr>
        <w:t xml:space="preserve">curia regis. </w:t>
      </w:r>
      <w:r w:rsidRPr="00541355">
        <w:t xml:space="preserve">Complaints targeted the local representatives of the crown with judicial, military, fiscal, and administrative powers, the </w:t>
      </w:r>
      <w:r w:rsidRPr="00541355">
        <w:rPr>
          <w:i/>
        </w:rPr>
        <w:t xml:space="preserve">baillis </w:t>
      </w:r>
      <w:r w:rsidRPr="00541355">
        <w:t xml:space="preserve">and the </w:t>
      </w:r>
      <w:r w:rsidRPr="00541355">
        <w:rPr>
          <w:i/>
        </w:rPr>
        <w:t xml:space="preserve">sénéschaux </w:t>
      </w:r>
      <w:r w:rsidRPr="00541355">
        <w:t xml:space="preserve">(bailiffs of the south). They could range from a </w:t>
      </w:r>
      <w:r w:rsidRPr="00541355">
        <w:rPr>
          <w:i/>
        </w:rPr>
        <w:t xml:space="preserve">bailli </w:t>
      </w:r>
      <w:r w:rsidRPr="00541355">
        <w:t xml:space="preserve">favoring the cases of the rich over the poor to extorting money from a prisoner. Crime was also pervasive and complaints could now be directed against other subjects. </w:t>
      </w:r>
    </w:p>
    <w:p w14:paraId="5224C174" w14:textId="77777777" w:rsidR="007C0DA7" w:rsidRPr="00541355" w:rsidRDefault="007C0DA7" w:rsidP="007C0DA7">
      <w:r w:rsidRPr="00541355">
        <w:t>Grievances often led to legislation, as with the “</w:t>
      </w:r>
      <w:r w:rsidRPr="00541355">
        <w:rPr>
          <w:i/>
        </w:rPr>
        <w:t>établissement général</w:t>
      </w:r>
      <w:r w:rsidRPr="00541355">
        <w:t>” of Louis the Pious in 1254.</w:t>
      </w:r>
      <w:r w:rsidRPr="00541355">
        <w:rPr>
          <w:rStyle w:val="FootnoteReference"/>
        </w:rPr>
        <w:footnoteReference w:id="171"/>
      </w:r>
      <w:r w:rsidRPr="00541355">
        <w:t xml:space="preserve"> All the reforming ordinances of the fourteenth and fifteenth centuries were responding to public petitions or requests, for instance the one from1303 on royal officials or the provincial charters of 1315.</w:t>
      </w:r>
      <w:r w:rsidRPr="00541355">
        <w:rPr>
          <w:rStyle w:val="FootnoteReference"/>
        </w:rPr>
        <w:footnoteReference w:id="172"/>
      </w:r>
      <w:r w:rsidRPr="00541355">
        <w:t xml:space="preserve"> More well-known from later history are the related </w:t>
      </w:r>
      <w:r w:rsidRPr="00541355">
        <w:rPr>
          <w:i/>
        </w:rPr>
        <w:t>doléances</w:t>
      </w:r>
      <w:r w:rsidRPr="00541355">
        <w:t>, associated with the Estates-General.</w:t>
      </w:r>
      <w:r w:rsidRPr="00541355">
        <w:rPr>
          <w:rStyle w:val="FootnoteReference"/>
        </w:rPr>
        <w:footnoteReference w:id="173"/>
      </w:r>
      <w:r w:rsidRPr="00541355">
        <w:t xml:space="preserve"> But they were effectively petitions. The French trajectory splintered their submission process, weakening the institutional mechanisms of centralization. </w:t>
      </w:r>
    </w:p>
    <w:p w14:paraId="671E6052" w14:textId="77777777" w:rsidR="007C0DA7" w:rsidRPr="00541355" w:rsidRDefault="007C0DA7" w:rsidP="007C0DA7">
      <w:r w:rsidRPr="00541355">
        <w:t>A critical condition for this interdependent set of practices was whether the king was present in Parliament, which incentivized other groups to attend. In France, the increasing absence of the king after 1290 occurred at the same time as the nobility was sidelined in court activities.</w:t>
      </w:r>
      <w:r w:rsidRPr="00541355">
        <w:rPr>
          <w:rStyle w:val="FootnoteReference"/>
        </w:rPr>
        <w:footnoteReference w:id="174"/>
      </w:r>
      <w:r w:rsidRPr="00541355">
        <w:t xml:space="preserve"> Louis IX had a personal investment in justice, but his successor only appeared in court to bestow favor on a plaintiff or due to the importance of the case.</w:t>
      </w:r>
      <w:r w:rsidRPr="00541355">
        <w:rPr>
          <w:rStyle w:val="FootnoteReference"/>
        </w:rPr>
        <w:footnoteReference w:id="175"/>
      </w:r>
      <w:r w:rsidRPr="00541355">
        <w:t xml:space="preserve"> The English king remained present in the formative period; his presence is sometimes considered the difference between parliaments and other assemblies.</w:t>
      </w:r>
      <w:r w:rsidRPr="00541355">
        <w:rPr>
          <w:rStyle w:val="FootnoteReference"/>
        </w:rPr>
        <w:footnoteReference w:id="176"/>
      </w:r>
      <w:r w:rsidRPr="00541355">
        <w:t xml:space="preserve"> This did not mean that in a later period he could not go rowing whilst appointing nobles to hear petitions;</w:t>
      </w:r>
      <w:r w:rsidRPr="00541355">
        <w:rPr>
          <w:rStyle w:val="FootnoteReference"/>
        </w:rPr>
        <w:footnoteReference w:id="177"/>
      </w:r>
      <w:r w:rsidRPr="00541355">
        <w:t xml:space="preserve"> but by that time, Parliament was regular and nobles and all subjects had incentives to be present as well. </w:t>
      </w:r>
    </w:p>
    <w:p w14:paraId="13621A2F" w14:textId="77777777" w:rsidR="007C0DA7" w:rsidRPr="00541355" w:rsidRDefault="007C0DA7" w:rsidP="007C0DA7">
      <w:pPr>
        <w:rPr>
          <w:rFonts w:cs="Baskerville"/>
        </w:rPr>
      </w:pPr>
      <w:r w:rsidRPr="00541355">
        <w:rPr>
          <w:rFonts w:cs="Baskerville"/>
        </w:rPr>
        <w:t xml:space="preserve">Demand for institutional regularity therefore came from the constant and polity-wide demand for royal justice or grace. This was common to the two cases, as it was throughout Europe and beyond (later chapters will support this). Demand for rights or law across cases cannot be assumed to have varied in obvious ways. Neither, however, can we say did the demand for taxation differ across cases, which many Whiggish </w:t>
      </w:r>
      <w:r w:rsidRPr="00541355">
        <w:rPr>
          <w:rFonts w:cs="Baskerville"/>
        </w:rPr>
        <w:lastRenderedPageBreak/>
        <w:t>accounts place at the center of the rise of English constitutionalism.</w:t>
      </w:r>
      <w:r w:rsidRPr="00541355">
        <w:rPr>
          <w:rStyle w:val="FootnoteReference"/>
          <w:rFonts w:cs="Baskerville"/>
        </w:rPr>
        <w:footnoteReference w:id="178"/>
      </w:r>
      <w:r w:rsidRPr="00541355">
        <w:rPr>
          <w:rFonts w:cs="Baskerville"/>
        </w:rPr>
        <w:t xml:space="preserve"> All European rulers were asking for taxation and subjects were uniformly asking for redress of wrongs. Yet Parliament only consolidated as a polity-wide institution in England. Why? What follows probes the comparison with France.</w:t>
      </w:r>
    </w:p>
    <w:p w14:paraId="3593423C" w14:textId="77777777" w:rsidR="007C0DA7" w:rsidRPr="00541355" w:rsidRDefault="007C0DA7" w:rsidP="007C0DA7">
      <w:pPr>
        <w:pStyle w:val="Heading3"/>
        <w:numPr>
          <w:ilvl w:val="0"/>
          <w:numId w:val="15"/>
        </w:numPr>
      </w:pPr>
      <w:bookmarkStart w:id="111" w:name="_Toc503823306"/>
      <w:r w:rsidRPr="00541355">
        <w:t>Regularity and Taxation?</w:t>
      </w:r>
      <w:bookmarkEnd w:id="111"/>
    </w:p>
    <w:p w14:paraId="6D60C45F" w14:textId="77777777" w:rsidR="007C0DA7" w:rsidRPr="00541355" w:rsidRDefault="007C0DA7" w:rsidP="007C0DA7">
      <w:r w:rsidRPr="00541355">
        <w:t xml:space="preserve">If regularity, and therefore institutionalization, was provided by the constant demand for justice, what was the role of taxation in the process of parliamentary emergence? Although this role will only become fully clear in Part three, here I demonstrate that taxation was so irregular that, had it been relied on for institutional emergence in England, outcomes would have followed the French trajectory to absolutism. To see this, we need to note that judicial functions endowed both Parliament and </w:t>
      </w:r>
      <w:r w:rsidRPr="00541355">
        <w:rPr>
          <w:i/>
        </w:rPr>
        <w:t>Parlement</w:t>
      </w:r>
      <w:r w:rsidRPr="00541355">
        <w:t xml:space="preserve"> with an almost identical regularity. By contrast, the main French representative institution, the Estates-General, met only rarely (</w:t>
      </w:r>
      <w:r w:rsidRPr="00541355">
        <w:fldChar w:fldCharType="begin"/>
      </w:r>
      <w:r w:rsidRPr="00541355">
        <w:instrText xml:space="preserve"> REF _Ref304732678 \h  \* MERGEFORMAT </w:instrText>
      </w:r>
      <w:r w:rsidRPr="00541355">
        <w:fldChar w:fldCharType="separate"/>
      </w:r>
      <w:r w:rsidRPr="00541355">
        <w:t xml:space="preserve">Figure </w:t>
      </w:r>
      <w:r>
        <w:t>2</w:t>
      </w:r>
      <w:r w:rsidRPr="00541355">
        <w:fldChar w:fldCharType="end"/>
      </w:r>
      <w:r w:rsidRPr="00541355">
        <w:t>).</w:t>
      </w:r>
      <w:r w:rsidRPr="00541355">
        <w:rPr>
          <w:rStyle w:val="FootnoteReference"/>
        </w:rPr>
        <w:footnoteReference w:id="179"/>
      </w:r>
      <w:r w:rsidRPr="00541355">
        <w:t xml:space="preserve"> It was suppressed between 1484 and 1560 and also from 1614 until the French Revolution. This irregularity accounts for the French regime being labeled “absolutist.” It derives in key ways, I argue, from institutionally divorcing fiscal functions from the regular judicial ones. </w:t>
      </w:r>
    </w:p>
    <w:p w14:paraId="345A62C7" w14:textId="77777777" w:rsidR="007C0DA7" w:rsidRPr="00541355" w:rsidRDefault="007C0DA7" w:rsidP="007C0DA7">
      <w:pPr>
        <w:pStyle w:val="Caption"/>
      </w:pPr>
      <w:bookmarkStart w:id="112" w:name="_Ref304732678"/>
      <w:bookmarkStart w:id="113" w:name="_Toc491161724"/>
      <w:bookmarkStart w:id="114" w:name="_Toc503826305"/>
      <w:bookmarkStart w:id="115" w:name="_Toc503826425"/>
      <w:bookmarkStart w:id="116" w:name="_Toc503826768"/>
      <w:r w:rsidRPr="00541355">
        <w:lastRenderedPageBreak/>
        <w:t xml:space="preserve">Figure </w:t>
      </w:r>
      <w:r w:rsidR="00125982">
        <w:fldChar w:fldCharType="begin"/>
      </w:r>
      <w:r w:rsidR="00125982">
        <w:instrText xml:space="preserve"> SEQ Figure \* ARABIC </w:instrText>
      </w:r>
      <w:r w:rsidR="00125982">
        <w:fldChar w:fldCharType="separate"/>
      </w:r>
      <w:r>
        <w:rPr>
          <w:noProof/>
        </w:rPr>
        <w:t>2</w:t>
      </w:r>
      <w:r w:rsidR="00125982">
        <w:rPr>
          <w:noProof/>
        </w:rPr>
        <w:fldChar w:fldCharType="end"/>
      </w:r>
      <w:bookmarkEnd w:id="112"/>
      <w:r w:rsidRPr="00541355">
        <w:t xml:space="preserve">: Comparison of Meeting Frequency of English Parliament, French Estates-General, and Paris </w:t>
      </w:r>
      <w:r w:rsidRPr="00541355">
        <w:rPr>
          <w:i/>
          <w:iCs/>
        </w:rPr>
        <w:t>Parlement</w:t>
      </w:r>
      <w:r w:rsidRPr="00541355">
        <w:t xml:space="preserve"> Per Decade</w:t>
      </w:r>
      <w:bookmarkEnd w:id="113"/>
      <w:bookmarkEnd w:id="114"/>
      <w:bookmarkEnd w:id="115"/>
      <w:bookmarkEnd w:id="116"/>
    </w:p>
    <w:p w14:paraId="0A8C4649" w14:textId="77777777" w:rsidR="007C0DA7" w:rsidRPr="00541355" w:rsidRDefault="007C0DA7" w:rsidP="007C0DA7">
      <w:pPr>
        <w:keepNext/>
        <w:keepLines/>
      </w:pPr>
      <w:r w:rsidRPr="00541355">
        <w:rPr>
          <w:noProof/>
        </w:rPr>
        <w:drawing>
          <wp:inline distT="0" distB="0" distL="0" distR="0" wp14:anchorId="55C6033A" wp14:editId="2876AD26">
            <wp:extent cx="5943600" cy="40448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44883"/>
                    </a:xfrm>
                    <a:prstGeom prst="rect">
                      <a:avLst/>
                    </a:prstGeom>
                    <a:noFill/>
                    <a:ln>
                      <a:noFill/>
                    </a:ln>
                  </pic:spPr>
                </pic:pic>
              </a:graphicData>
            </a:graphic>
          </wp:inline>
        </w:drawing>
      </w:r>
    </w:p>
    <w:p w14:paraId="427117C4" w14:textId="128DB8B5" w:rsidR="007C0DA7" w:rsidRPr="00541355" w:rsidRDefault="007C0DA7" w:rsidP="007C0DA7">
      <w:pPr>
        <w:pStyle w:val="TableSources"/>
      </w:pPr>
      <w:r w:rsidRPr="00541355">
        <w:t xml:space="preserve">Sources: </w:t>
      </w:r>
      <w:r w:rsidRPr="00541355">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Ck8L0Rpc3BsYXlUZXh0PjxyZWNvcmQ+PHJlYy1udW1iZXI+MjkxPC9y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==
</w:fldData>
        </w:fldChar>
      </w:r>
      <w:r>
        <w:instrText xml:space="preserve"> ADDIN EN.CITE </w:instrTex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Ck8L0Rpc3BsYXlUZXh0PjxyZWNvcmQ+PHJlYy1udW1iZXI+MjkxPC9y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==
</w:fldData>
        </w:fldChar>
      </w:r>
      <w:r>
        <w:instrText xml:space="preserve"> ADDIN EN.CITE.DATA </w:instrText>
      </w:r>
      <w:r>
        <w:fldChar w:fldCharType="end"/>
      </w:r>
      <w:r w:rsidRPr="00541355">
        <w:fldChar w:fldCharType="separate"/>
      </w:r>
      <w:r>
        <w:rPr>
          <w:noProof/>
        </w:rPr>
        <w:t>(Fryde 1996; Actes Du Parlement de Paris 1863; Furgeot 1920; Soule 1968)</w:t>
      </w:r>
      <w:r w:rsidRPr="00541355">
        <w:fldChar w:fldCharType="end"/>
      </w:r>
      <w:r w:rsidRPr="00541355">
        <w:t xml:space="preserve">. The English Parliament has fewer sessions over time, although they lasted longer. The English list in Fryde includes both councils and meetings designated as “parliaments,” but I include both as most likely “contemporaries were far less concerned than modern scholarship” about these distinctions; </w:t>
      </w:r>
      <w:r w:rsidRPr="00541355">
        <w:fldChar w:fldCharType="begin"/>
      </w:r>
      <w:r w:rsidRPr="00541355">
        <w:instrText xml:space="preserve"> ADDIN EN.CITE &lt;EndNote&gt;&lt;Cite&gt;&lt;Author&gt;Dodd&lt;/Author&gt;&lt;Year&gt;2007&lt;/Year&gt;&lt;RecNum&gt;6421&lt;/RecNum&gt;&lt;Pages&gt;70`, n.58&lt;/Pages&gt;&lt;DisplayText&gt;(Dodd 2007, 70, n.58)&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sidRPr="00541355">
        <w:fldChar w:fldCharType="separate"/>
      </w:r>
      <w:r w:rsidRPr="00541355">
        <w:t>(Dodd 2007, 70, n.58)</w:t>
      </w:r>
      <w:r w:rsidRPr="00541355">
        <w:fldChar w:fldCharType="end"/>
      </w:r>
      <w:r w:rsidRPr="00541355">
        <w:t>. The Paris Parlement changed location during the Hundred Years' War but continued its functions; see chapter 3.</w:t>
      </w:r>
    </w:p>
    <w:p w14:paraId="07A98B5B" w14:textId="77777777" w:rsidR="007C0DA7" w:rsidRPr="00541355" w:rsidRDefault="007C0DA7" w:rsidP="007C0DA7"/>
    <w:p w14:paraId="0E53CAAC" w14:textId="77777777" w:rsidR="007C0DA7" w:rsidRPr="00541355" w:rsidRDefault="007C0DA7" w:rsidP="007C0DA7">
      <w:pPr>
        <w:pStyle w:val="Caption"/>
      </w:pPr>
      <w:bookmarkStart w:id="117" w:name="_Ref320132806"/>
      <w:bookmarkStart w:id="118" w:name="_Toc491161725"/>
      <w:bookmarkStart w:id="119" w:name="_Toc503826306"/>
      <w:bookmarkStart w:id="120" w:name="_Toc503826426"/>
      <w:bookmarkStart w:id="121" w:name="_Toc503826769"/>
      <w:r w:rsidRPr="00541355">
        <w:lastRenderedPageBreak/>
        <w:t xml:space="preserve">Figure </w:t>
      </w:r>
      <w:r w:rsidR="00125982">
        <w:fldChar w:fldCharType="begin"/>
      </w:r>
      <w:r w:rsidR="00125982">
        <w:instrText xml:space="preserve"> SEQ Fig</w:instrText>
      </w:r>
      <w:r w:rsidR="00125982">
        <w:instrText xml:space="preserve">ure \* ARABIC </w:instrText>
      </w:r>
      <w:r w:rsidR="00125982">
        <w:fldChar w:fldCharType="separate"/>
      </w:r>
      <w:r>
        <w:rPr>
          <w:noProof/>
        </w:rPr>
        <w:t>3</w:t>
      </w:r>
      <w:r w:rsidR="00125982">
        <w:rPr>
          <w:noProof/>
        </w:rPr>
        <w:fldChar w:fldCharType="end"/>
      </w:r>
      <w:bookmarkEnd w:id="117"/>
      <w:r w:rsidRPr="00541355">
        <w:t xml:space="preserve">: Comparison of Frequency of Meetings Per Decade of the English Parliament, English Parliament Sessions Granting Taxation, French Estates-General, and Paris </w:t>
      </w:r>
      <w:r w:rsidRPr="00541355">
        <w:rPr>
          <w:i/>
          <w:iCs/>
        </w:rPr>
        <w:t>Parlement</w:t>
      </w:r>
      <w:bookmarkEnd w:id="118"/>
      <w:bookmarkEnd w:id="119"/>
      <w:bookmarkEnd w:id="120"/>
      <w:bookmarkEnd w:id="121"/>
    </w:p>
    <w:p w14:paraId="3F92ED32" w14:textId="77777777" w:rsidR="007C0DA7" w:rsidRPr="00541355" w:rsidRDefault="007C0DA7" w:rsidP="007C0DA7">
      <w:r w:rsidRPr="00541355">
        <w:rPr>
          <w:noProof/>
        </w:rPr>
        <w:drawing>
          <wp:inline distT="0" distB="0" distL="0" distR="0" wp14:anchorId="6BDD65EA" wp14:editId="279BBD6B">
            <wp:extent cx="5411641" cy="3685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1641" cy="3685032"/>
                    </a:xfrm>
                    <a:prstGeom prst="rect">
                      <a:avLst/>
                    </a:prstGeom>
                    <a:noFill/>
                    <a:ln>
                      <a:noFill/>
                    </a:ln>
                  </pic:spPr>
                </pic:pic>
              </a:graphicData>
            </a:graphic>
          </wp:inline>
        </w:drawing>
      </w:r>
    </w:p>
    <w:p w14:paraId="02A2604C" w14:textId="6718A8B2" w:rsidR="007C0DA7" w:rsidRPr="00541355" w:rsidRDefault="007C0DA7" w:rsidP="007C0DA7">
      <w:r w:rsidRPr="00541355">
        <w:rPr>
          <w:i/>
          <w:iCs/>
        </w:rPr>
        <w:t>Sources:</w:t>
      </w:r>
      <w:r w:rsidRPr="00541355">
        <w:t xml:space="preserve"> </w:t>
      </w:r>
      <w:r w:rsidRPr="00541355">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DsgQnJhZGZvcmQgMjAwNyk8L0Rpc3BsYXlUZXh0PjxyZWNvcmQ+PHJl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</w:fldData>
        </w:fldChar>
      </w:r>
      <w:r>
        <w:instrText xml:space="preserve"> ADDIN EN.CITE </w:instrTex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DsgQnJhZGZvcmQgMjAwNyk8L0Rpc3BsYXlUZXh0PjxyZWNvcmQ+PHJl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</w:fldData>
        </w:fldChar>
      </w:r>
      <w:r>
        <w:instrText xml:space="preserve"> ADDIN EN.CITE.DATA </w:instrText>
      </w:r>
      <w:r>
        <w:fldChar w:fldCharType="end"/>
      </w:r>
      <w:r w:rsidRPr="00541355">
        <w:fldChar w:fldCharType="separate"/>
      </w:r>
      <w:r>
        <w:rPr>
          <w:noProof/>
        </w:rPr>
        <w:t xml:space="preserve">(Fryde 1996; </w:t>
      </w:r>
      <w:r w:rsidRPr="007C0DA7">
        <w:rPr>
          <w:i/>
          <w:noProof/>
        </w:rPr>
        <w:t>Actes Du Parlement de Paris</w:t>
      </w:r>
      <w:r>
        <w:rPr>
          <w:noProof/>
        </w:rPr>
        <w:t xml:space="preserve"> 1863; Furgeot 1920; Soule 1968; Bradford 2007)</w:t>
      </w:r>
      <w:r w:rsidRPr="00541355">
        <w:fldChar w:fldCharType="end"/>
      </w:r>
      <w:r w:rsidRPr="00541355">
        <w:t xml:space="preserve">. </w:t>
      </w:r>
    </w:p>
    <w:p w14:paraId="2A5501E0" w14:textId="77777777" w:rsidR="007C0DA7" w:rsidRPr="00541355" w:rsidRDefault="007C0DA7" w:rsidP="007C0DA7">
      <w:r w:rsidRPr="00541355">
        <w:t>That the judicial function accounts for regularity is shown by disaggregating the English meetings into those that involved taxation and those that did not. On average, only about 25% of the sessions of the English Parliament dealt with taxation in the critical period of emergence, around the turn of the thirteenth century (</w:t>
      </w:r>
      <w:r w:rsidRPr="00541355">
        <w:fldChar w:fldCharType="begin"/>
      </w:r>
      <w:r w:rsidRPr="00541355">
        <w:instrText xml:space="preserve"> REF _Ref320132806 \h  \* MERGEFORMAT </w:instrText>
      </w:r>
      <w:r w:rsidRPr="00541355">
        <w:fldChar w:fldCharType="separate"/>
      </w:r>
      <w:r w:rsidRPr="00541355">
        <w:t xml:space="preserve">Figure </w:t>
      </w:r>
      <w:r>
        <w:t>3</w:t>
      </w:r>
      <w:r w:rsidRPr="00541355">
        <w:fldChar w:fldCharType="end"/>
      </w:r>
      <w:r w:rsidRPr="00541355">
        <w:t>). Later we will see that tax sessions broadly coincide with the representation of the non-noble classes, from the towns and counties. But if the English Parliament had had an exclusively fiscal purpose, its frequency would have been similar to that of the Estates-General. Such low frequency inhibited institutionalization and in the long term affected the nature of the regime. Institutional layering and functional fusion was key. The next chapter will examine why that occurred in England but not France.</w:t>
      </w:r>
    </w:p>
    <w:p w14:paraId="1A35C60C" w14:textId="77777777" w:rsidR="007C0DA7" w:rsidRPr="00541355" w:rsidRDefault="007C0DA7" w:rsidP="007C0DA7">
      <w:pPr>
        <w:rPr>
          <w:lang w:eastAsia="ja-JP"/>
        </w:rPr>
      </w:pPr>
    </w:p>
    <w:p w14:paraId="612CCE85" w14:textId="77777777" w:rsidR="00405A54" w:rsidRDefault="00405A54" w:rsidP="007C0DA7"/>
    <w:p w14:paraId="6A225CD6" w14:textId="77777777" w:rsidR="00405A54" w:rsidRDefault="00405A54" w:rsidP="007C0DA7"/>
    <w:p w14:paraId="2CA88BFD" w14:textId="77777777" w:rsidR="0098315E" w:rsidRPr="0098315E" w:rsidRDefault="00405A54" w:rsidP="0098315E">
      <w:pPr>
        <w:pStyle w:val="EndNoteBibliographyTitle"/>
        <w:rPr>
          <w:noProof/>
        </w:rPr>
      </w:pPr>
      <w:r>
        <w:lastRenderedPageBreak/>
        <w:fldChar w:fldCharType="begin"/>
      </w:r>
      <w:r>
        <w:instrText xml:space="preserve"> ADDIN EN.REFLIST </w:instrText>
      </w:r>
      <w:r>
        <w:fldChar w:fldCharType="separate"/>
      </w:r>
      <w:r w:rsidR="0098315E" w:rsidRPr="0098315E">
        <w:rPr>
          <w:noProof/>
        </w:rPr>
        <w:t>References</w:t>
      </w:r>
    </w:p>
    <w:p w14:paraId="352B0358" w14:textId="77777777" w:rsidR="0098315E" w:rsidRPr="0098315E" w:rsidRDefault="0098315E" w:rsidP="0098315E">
      <w:pPr>
        <w:pStyle w:val="EndNoteBibliographyTitle"/>
        <w:rPr>
          <w:noProof/>
        </w:rPr>
      </w:pPr>
    </w:p>
    <w:p w14:paraId="09A62116" w14:textId="77777777" w:rsidR="0098315E" w:rsidRPr="0098315E" w:rsidRDefault="0098315E" w:rsidP="0098315E">
      <w:pPr>
        <w:pStyle w:val="EndNoteBibliography"/>
        <w:spacing w:after="0"/>
        <w:ind w:left="720" w:hanging="720"/>
        <w:rPr>
          <w:noProof/>
        </w:rPr>
      </w:pPr>
      <w:r w:rsidRPr="0098315E">
        <w:rPr>
          <w:noProof/>
        </w:rPr>
        <w:t xml:space="preserve">Acemoglu, Daron, Simon Johnson, and James A. Robinson. 2005. "Institutions as the Fundamental Cause of Long-Run Growth." In </w:t>
      </w:r>
      <w:r w:rsidRPr="0098315E">
        <w:rPr>
          <w:i/>
          <w:noProof/>
        </w:rPr>
        <w:t>Handbook of Economic Growth</w:t>
      </w:r>
      <w:r w:rsidRPr="0098315E">
        <w:rPr>
          <w:noProof/>
        </w:rPr>
        <w:t>. Amsterdam: Elsevier.</w:t>
      </w:r>
    </w:p>
    <w:p w14:paraId="76837400" w14:textId="77777777" w:rsidR="0098315E" w:rsidRPr="0098315E" w:rsidRDefault="0098315E" w:rsidP="0098315E">
      <w:pPr>
        <w:pStyle w:val="EndNoteBibliography"/>
        <w:spacing w:after="0"/>
        <w:ind w:left="720" w:hanging="720"/>
        <w:rPr>
          <w:noProof/>
        </w:rPr>
      </w:pPr>
      <w:r w:rsidRPr="0098315E">
        <w:rPr>
          <w:i/>
          <w:noProof/>
        </w:rPr>
        <w:t>Actes Du Parlement de Paris</w:t>
      </w:r>
      <w:r w:rsidRPr="0098315E">
        <w:rPr>
          <w:noProof/>
        </w:rPr>
        <w:t xml:space="preserve">. 1863. Edited by E. Boutaric. 2 vols. Vol. 1: </w:t>
      </w:r>
      <w:r w:rsidRPr="0098315E">
        <w:rPr>
          <w:i/>
          <w:noProof/>
        </w:rPr>
        <w:t>1254-1299</w:t>
      </w:r>
      <w:r w:rsidRPr="0098315E">
        <w:rPr>
          <w:noProof/>
        </w:rPr>
        <w:t>. Paris: H. Plon.</w:t>
      </w:r>
    </w:p>
    <w:p w14:paraId="02E9CDBE" w14:textId="77777777" w:rsidR="0098315E" w:rsidRPr="0098315E" w:rsidRDefault="0098315E" w:rsidP="0098315E">
      <w:pPr>
        <w:pStyle w:val="EndNoteBibliography"/>
        <w:spacing w:after="0"/>
        <w:ind w:left="720" w:hanging="720"/>
        <w:rPr>
          <w:noProof/>
        </w:rPr>
      </w:pPr>
      <w:r w:rsidRPr="0098315E">
        <w:rPr>
          <w:noProof/>
        </w:rPr>
        <w:t>Albertus, Michael. 2015. "Autocracy and Redistribution: The Politics of Land Reform." Cambridge: Cambridge University Press.</w:t>
      </w:r>
    </w:p>
    <w:p w14:paraId="2974DA0C" w14:textId="77777777" w:rsidR="0098315E" w:rsidRPr="0098315E" w:rsidRDefault="0098315E" w:rsidP="0098315E">
      <w:pPr>
        <w:pStyle w:val="EndNoteBibliography"/>
        <w:spacing w:after="0"/>
        <w:ind w:left="720" w:hanging="720"/>
        <w:rPr>
          <w:noProof/>
        </w:rPr>
      </w:pPr>
      <w:r w:rsidRPr="0098315E">
        <w:rPr>
          <w:noProof/>
        </w:rPr>
        <w:t xml:space="preserve">Aubert, Félix. [1890] 1977. </w:t>
      </w:r>
      <w:r w:rsidRPr="0098315E">
        <w:rPr>
          <w:i/>
          <w:noProof/>
        </w:rPr>
        <w:t>Le Parlement de Paris, de Philippe Le Bel À Charles VII, 1314-1422: Sa Compétence, Ses Attributions</w:t>
      </w:r>
      <w:r w:rsidRPr="0098315E">
        <w:rPr>
          <w:noProof/>
        </w:rPr>
        <w:t>. Genève: Slatkine-Megariotis Reprints.</w:t>
      </w:r>
    </w:p>
    <w:p w14:paraId="12F876FF" w14:textId="77777777" w:rsidR="0098315E" w:rsidRPr="0098315E" w:rsidRDefault="0098315E" w:rsidP="0098315E">
      <w:pPr>
        <w:pStyle w:val="EndNoteBibliography"/>
        <w:spacing w:after="0"/>
        <w:ind w:left="720" w:hanging="720"/>
        <w:rPr>
          <w:noProof/>
        </w:rPr>
      </w:pPr>
      <w:r w:rsidRPr="0098315E">
        <w:rPr>
          <w:noProof/>
        </w:rPr>
        <w:t xml:space="preserve">Baker, John H. 2002. </w:t>
      </w:r>
      <w:r w:rsidRPr="0098315E">
        <w:rPr>
          <w:i/>
          <w:noProof/>
        </w:rPr>
        <w:t>An Introduction to English Legal History</w:t>
      </w:r>
      <w:r w:rsidRPr="0098315E">
        <w:rPr>
          <w:noProof/>
        </w:rPr>
        <w:t>. 4th ed. London: Butterworths LexisNexis.</w:t>
      </w:r>
    </w:p>
    <w:p w14:paraId="6207988A" w14:textId="77777777" w:rsidR="0098315E" w:rsidRPr="0098315E" w:rsidRDefault="0098315E" w:rsidP="0098315E">
      <w:pPr>
        <w:pStyle w:val="EndNoteBibliography"/>
        <w:spacing w:after="0"/>
        <w:ind w:left="720" w:hanging="720"/>
        <w:rPr>
          <w:noProof/>
        </w:rPr>
      </w:pPr>
      <w:r w:rsidRPr="0098315E">
        <w:rPr>
          <w:noProof/>
        </w:rPr>
        <w:t xml:space="preserve">Baker, Robert L. 1961. "The English Customs Service, 1307-1343: A Study of Medieval Administration." </w:t>
      </w:r>
      <w:r w:rsidRPr="0098315E">
        <w:rPr>
          <w:i/>
          <w:noProof/>
        </w:rPr>
        <w:t>Transactions of the American Philosophical Society</w:t>
      </w:r>
      <w:r w:rsidRPr="0098315E">
        <w:rPr>
          <w:noProof/>
        </w:rPr>
        <w:t xml:space="preserve"> 51 (6):3-76.</w:t>
      </w:r>
    </w:p>
    <w:p w14:paraId="6CAC78B6" w14:textId="77777777" w:rsidR="0098315E" w:rsidRPr="0098315E" w:rsidRDefault="0098315E" w:rsidP="0098315E">
      <w:pPr>
        <w:pStyle w:val="EndNoteBibliography"/>
        <w:spacing w:after="0"/>
        <w:ind w:left="720" w:hanging="720"/>
        <w:rPr>
          <w:noProof/>
        </w:rPr>
      </w:pPr>
      <w:r w:rsidRPr="0098315E">
        <w:rPr>
          <w:noProof/>
        </w:rPr>
        <w:t xml:space="preserve">Bartlett, Robert. 2000. </w:t>
      </w:r>
      <w:r w:rsidRPr="0098315E">
        <w:rPr>
          <w:i/>
          <w:noProof/>
        </w:rPr>
        <w:t>England under the Norman and Angevin Kings, 1075-1225</w:t>
      </w:r>
      <w:r w:rsidRPr="0098315E">
        <w:rPr>
          <w:noProof/>
        </w:rPr>
        <w:t>. Oxford: Oxford University Press.</w:t>
      </w:r>
    </w:p>
    <w:p w14:paraId="3904DB47" w14:textId="77777777" w:rsidR="0098315E" w:rsidRPr="0098315E" w:rsidRDefault="0098315E" w:rsidP="0098315E">
      <w:pPr>
        <w:pStyle w:val="EndNoteBibliography"/>
        <w:spacing w:after="0"/>
        <w:ind w:left="720" w:hanging="720"/>
        <w:rPr>
          <w:noProof/>
        </w:rPr>
      </w:pPr>
      <w:r w:rsidRPr="0098315E">
        <w:rPr>
          <w:noProof/>
        </w:rPr>
        <w:t xml:space="preserve">Barzel, Yoram, and Edgar Kiser. 2002. "Taxation and Voting Rights in Medieval England and France." </w:t>
      </w:r>
      <w:r w:rsidRPr="0098315E">
        <w:rPr>
          <w:i/>
          <w:noProof/>
        </w:rPr>
        <w:t>Rationality and Society</w:t>
      </w:r>
      <w:r w:rsidRPr="0098315E">
        <w:rPr>
          <w:noProof/>
        </w:rPr>
        <w:t xml:space="preserve"> 14 (4):473-507.</w:t>
      </w:r>
    </w:p>
    <w:p w14:paraId="2E8C7698" w14:textId="77777777" w:rsidR="0098315E" w:rsidRPr="0098315E" w:rsidRDefault="0098315E" w:rsidP="0098315E">
      <w:pPr>
        <w:pStyle w:val="EndNoteBibliography"/>
        <w:spacing w:after="0"/>
        <w:ind w:left="720" w:hanging="720"/>
        <w:rPr>
          <w:noProof/>
        </w:rPr>
      </w:pPr>
      <w:r w:rsidRPr="0098315E">
        <w:rPr>
          <w:noProof/>
        </w:rPr>
        <w:t xml:space="preserve">Bates, Robert H., and Da-Hsiang Donald Lien. 1985. "A Note on Taxation, Development, and Representative Government." </w:t>
      </w:r>
      <w:r w:rsidRPr="0098315E">
        <w:rPr>
          <w:i/>
          <w:noProof/>
        </w:rPr>
        <w:t>Politics and Society</w:t>
      </w:r>
      <w:r w:rsidRPr="0098315E">
        <w:rPr>
          <w:noProof/>
        </w:rPr>
        <w:t xml:space="preserve"> 14 (1):53-70.</w:t>
      </w:r>
    </w:p>
    <w:p w14:paraId="3193570E" w14:textId="77777777" w:rsidR="0098315E" w:rsidRPr="0098315E" w:rsidRDefault="0098315E" w:rsidP="0098315E">
      <w:pPr>
        <w:pStyle w:val="EndNoteBibliography"/>
        <w:spacing w:after="0"/>
        <w:ind w:left="720" w:hanging="720"/>
        <w:rPr>
          <w:noProof/>
        </w:rPr>
      </w:pPr>
      <w:r w:rsidRPr="0098315E">
        <w:rPr>
          <w:noProof/>
        </w:rPr>
        <w:t xml:space="preserve">Beaumanoir, Philippe de. 1900. </w:t>
      </w:r>
      <w:r w:rsidRPr="0098315E">
        <w:rPr>
          <w:i/>
          <w:noProof/>
        </w:rPr>
        <w:t>Coutumes de Beauvaisis</w:t>
      </w:r>
      <w:r w:rsidRPr="0098315E">
        <w:rPr>
          <w:noProof/>
        </w:rPr>
        <w:t>. 2 vols. Vol. 2. Paris: A. Picard et fils.</w:t>
      </w:r>
    </w:p>
    <w:p w14:paraId="400AE198" w14:textId="77777777" w:rsidR="0098315E" w:rsidRPr="0098315E" w:rsidRDefault="0098315E" w:rsidP="0098315E">
      <w:pPr>
        <w:pStyle w:val="EndNoteBibliography"/>
        <w:spacing w:after="0"/>
        <w:ind w:left="720" w:hanging="720"/>
        <w:rPr>
          <w:noProof/>
        </w:rPr>
      </w:pPr>
      <w:r w:rsidRPr="0098315E">
        <w:rPr>
          <w:noProof/>
        </w:rPr>
        <w:t xml:space="preserve">Bellamy, John G. 1973. </w:t>
      </w:r>
      <w:r w:rsidRPr="0098315E">
        <w:rPr>
          <w:i/>
          <w:noProof/>
        </w:rPr>
        <w:t>Crime and Public Order in England in the Later Middle Ages</w:t>
      </w:r>
      <w:r w:rsidRPr="0098315E">
        <w:rPr>
          <w:noProof/>
        </w:rPr>
        <w:t>. London: Routledge and Kegan Paul.</w:t>
      </w:r>
    </w:p>
    <w:p w14:paraId="440D5210" w14:textId="77777777" w:rsidR="0098315E" w:rsidRPr="0098315E" w:rsidRDefault="0098315E" w:rsidP="0098315E">
      <w:pPr>
        <w:pStyle w:val="EndNoteBibliography"/>
        <w:spacing w:after="0"/>
        <w:ind w:left="720" w:hanging="720"/>
        <w:rPr>
          <w:noProof/>
        </w:rPr>
      </w:pPr>
      <w:r w:rsidRPr="0098315E">
        <w:rPr>
          <w:noProof/>
        </w:rPr>
        <w:t xml:space="preserve">Besley, Timothy, and Torsten Persson. 2011. </w:t>
      </w:r>
      <w:r w:rsidRPr="0098315E">
        <w:rPr>
          <w:i/>
          <w:noProof/>
        </w:rPr>
        <w:t>Pillars of Prosperity: The Political Economics of Development Clusters</w:t>
      </w:r>
      <w:r w:rsidRPr="0098315E">
        <w:rPr>
          <w:noProof/>
        </w:rPr>
        <w:t>. Princeton: Princeton University Press.</w:t>
      </w:r>
    </w:p>
    <w:p w14:paraId="23822EEE" w14:textId="77777777" w:rsidR="0098315E" w:rsidRPr="0098315E" w:rsidRDefault="0098315E" w:rsidP="0098315E">
      <w:pPr>
        <w:pStyle w:val="EndNoteBibliography"/>
        <w:spacing w:after="0"/>
        <w:ind w:left="720" w:hanging="720"/>
        <w:rPr>
          <w:noProof/>
        </w:rPr>
      </w:pPr>
      <w:r w:rsidRPr="0098315E">
        <w:rPr>
          <w:noProof/>
        </w:rPr>
        <w:t xml:space="preserve">Bisson, Thomas N. 1969. "Consultative Functions in the King's Parlements (1250-1314)." </w:t>
      </w:r>
      <w:r w:rsidRPr="0098315E">
        <w:rPr>
          <w:i/>
          <w:noProof/>
        </w:rPr>
        <w:t>Speculum: A Journal of Mediaeval Studies</w:t>
      </w:r>
      <w:r w:rsidRPr="0098315E">
        <w:rPr>
          <w:noProof/>
        </w:rPr>
        <w:t xml:space="preserve"> 44 (3):353-373.</w:t>
      </w:r>
    </w:p>
    <w:p w14:paraId="49DDF6DB" w14:textId="77777777" w:rsidR="0098315E" w:rsidRPr="0098315E" w:rsidRDefault="0098315E" w:rsidP="0098315E">
      <w:pPr>
        <w:pStyle w:val="EndNoteBibliography"/>
        <w:spacing w:after="0"/>
        <w:ind w:left="720" w:hanging="720"/>
        <w:rPr>
          <w:noProof/>
        </w:rPr>
      </w:pPr>
      <w:r w:rsidRPr="0098315E">
        <w:rPr>
          <w:noProof/>
        </w:rPr>
        <w:t xml:space="preserve">———. 1972. "The General Assemblies of Philip the Fair: Their Character Reconsidered." </w:t>
      </w:r>
      <w:r w:rsidRPr="0098315E">
        <w:rPr>
          <w:i/>
          <w:noProof/>
        </w:rPr>
        <w:t>Studia Gratiana</w:t>
      </w:r>
      <w:r w:rsidRPr="0098315E">
        <w:rPr>
          <w:noProof/>
        </w:rPr>
        <w:t xml:space="preserve"> 15:538-564.</w:t>
      </w:r>
    </w:p>
    <w:p w14:paraId="282D746C" w14:textId="77777777" w:rsidR="0098315E" w:rsidRPr="0098315E" w:rsidRDefault="0098315E" w:rsidP="0098315E">
      <w:pPr>
        <w:pStyle w:val="EndNoteBibliography"/>
        <w:spacing w:after="0"/>
        <w:ind w:left="720" w:hanging="720"/>
        <w:rPr>
          <w:noProof/>
        </w:rPr>
      </w:pPr>
      <w:r w:rsidRPr="0098315E">
        <w:rPr>
          <w:noProof/>
        </w:rPr>
        <w:lastRenderedPageBreak/>
        <w:t xml:space="preserve">———. 1973. </w:t>
      </w:r>
      <w:r w:rsidRPr="0098315E">
        <w:rPr>
          <w:i/>
          <w:noProof/>
        </w:rPr>
        <w:t>Medieval Representative Institutions, Their Origins and Nature</w:t>
      </w:r>
      <w:r w:rsidRPr="0098315E">
        <w:rPr>
          <w:noProof/>
        </w:rPr>
        <w:t>. Hinsdale, Ill.: Dryden Press.</w:t>
      </w:r>
    </w:p>
    <w:p w14:paraId="52F169EE" w14:textId="77777777" w:rsidR="0098315E" w:rsidRPr="0098315E" w:rsidRDefault="0098315E" w:rsidP="0098315E">
      <w:pPr>
        <w:pStyle w:val="EndNoteBibliography"/>
        <w:spacing w:after="0"/>
        <w:ind w:left="720" w:hanging="720"/>
        <w:rPr>
          <w:noProof/>
        </w:rPr>
      </w:pPr>
      <w:r w:rsidRPr="0098315E">
        <w:rPr>
          <w:noProof/>
        </w:rPr>
        <w:t xml:space="preserve">———. 2009. </w:t>
      </w:r>
      <w:r w:rsidRPr="0098315E">
        <w:rPr>
          <w:i/>
          <w:noProof/>
        </w:rPr>
        <w:t>The Crisis of the Twelfth Century: Power, Lordship, and the Origins of European Government</w:t>
      </w:r>
      <w:r w:rsidRPr="0098315E">
        <w:rPr>
          <w:noProof/>
        </w:rPr>
        <w:t>. Princeton, N.J.: Princeton University Press.</w:t>
      </w:r>
    </w:p>
    <w:p w14:paraId="63B0BA7E" w14:textId="77777777" w:rsidR="0098315E" w:rsidRPr="0098315E" w:rsidRDefault="0098315E" w:rsidP="0098315E">
      <w:pPr>
        <w:pStyle w:val="EndNoteBibliography"/>
        <w:spacing w:after="0"/>
        <w:ind w:left="720" w:hanging="720"/>
        <w:rPr>
          <w:noProof/>
        </w:rPr>
      </w:pPr>
      <w:r w:rsidRPr="0098315E">
        <w:rPr>
          <w:noProof/>
        </w:rPr>
        <w:t xml:space="preserve">Blickle, Peter. 1997. </w:t>
      </w:r>
      <w:r w:rsidRPr="0098315E">
        <w:rPr>
          <w:i/>
          <w:noProof/>
        </w:rPr>
        <w:t>Resistance, Representation, and Community</w:t>
      </w:r>
      <w:r w:rsidRPr="0098315E">
        <w:rPr>
          <w:noProof/>
        </w:rPr>
        <w:t>. Oxford: Oxford University Press.</w:t>
      </w:r>
    </w:p>
    <w:p w14:paraId="543DAF6A" w14:textId="77777777" w:rsidR="0098315E" w:rsidRPr="0098315E" w:rsidRDefault="0098315E" w:rsidP="0098315E">
      <w:pPr>
        <w:pStyle w:val="EndNoteBibliography"/>
        <w:spacing w:after="0"/>
        <w:ind w:left="720" w:hanging="720"/>
        <w:rPr>
          <w:noProof/>
        </w:rPr>
      </w:pPr>
      <w:r w:rsidRPr="0098315E">
        <w:rPr>
          <w:noProof/>
        </w:rPr>
        <w:t xml:space="preserve">Bloch, Marc Léopold Benjamin. 1953. </w:t>
      </w:r>
      <w:r w:rsidRPr="0098315E">
        <w:rPr>
          <w:i/>
          <w:noProof/>
        </w:rPr>
        <w:t>The Historian's Craft</w:t>
      </w:r>
      <w:r w:rsidRPr="0098315E">
        <w:rPr>
          <w:noProof/>
        </w:rPr>
        <w:t>. 1st American ed. New York: Knopf.</w:t>
      </w:r>
    </w:p>
    <w:p w14:paraId="792D8E54" w14:textId="77777777" w:rsidR="0098315E" w:rsidRPr="0098315E" w:rsidRDefault="0098315E" w:rsidP="0098315E">
      <w:pPr>
        <w:pStyle w:val="EndNoteBibliography"/>
        <w:spacing w:after="0"/>
        <w:ind w:left="720" w:hanging="720"/>
        <w:rPr>
          <w:noProof/>
        </w:rPr>
      </w:pPr>
      <w:r w:rsidRPr="0098315E">
        <w:rPr>
          <w:noProof/>
        </w:rPr>
        <w:t xml:space="preserve">Blockmans, Willem Pieter. 1978. "A Typology of Representative Institutions in Late Medieval Europe." </w:t>
      </w:r>
      <w:r w:rsidRPr="0098315E">
        <w:rPr>
          <w:i/>
          <w:noProof/>
        </w:rPr>
        <w:t>Journal of Medieval History</w:t>
      </w:r>
      <w:r w:rsidRPr="0098315E">
        <w:rPr>
          <w:noProof/>
        </w:rPr>
        <w:t xml:space="preserve"> 4:189-215.</w:t>
      </w:r>
    </w:p>
    <w:p w14:paraId="27663764" w14:textId="77777777" w:rsidR="0098315E" w:rsidRPr="0098315E" w:rsidRDefault="0098315E" w:rsidP="0098315E">
      <w:pPr>
        <w:pStyle w:val="EndNoteBibliography"/>
        <w:spacing w:after="0"/>
        <w:ind w:left="720" w:hanging="720"/>
        <w:rPr>
          <w:noProof/>
        </w:rPr>
      </w:pPr>
      <w:r w:rsidRPr="0098315E">
        <w:rPr>
          <w:noProof/>
        </w:rPr>
        <w:t xml:space="preserve">———. 1998. "Representation (since the Thirteenth Century)." In </w:t>
      </w:r>
      <w:r w:rsidRPr="0098315E">
        <w:rPr>
          <w:i/>
          <w:noProof/>
        </w:rPr>
        <w:t>The New Cambridge Medieval History</w:t>
      </w:r>
      <w:r w:rsidRPr="0098315E">
        <w:rPr>
          <w:noProof/>
        </w:rPr>
        <w:t>, ed. C. T. Allmand. Cambridge: Cambridge University Press.</w:t>
      </w:r>
    </w:p>
    <w:p w14:paraId="043AB706" w14:textId="77777777" w:rsidR="0098315E" w:rsidRPr="0098315E" w:rsidRDefault="0098315E" w:rsidP="0098315E">
      <w:pPr>
        <w:pStyle w:val="EndNoteBibliography"/>
        <w:spacing w:after="0"/>
        <w:ind w:left="720" w:hanging="720"/>
        <w:rPr>
          <w:noProof/>
        </w:rPr>
      </w:pPr>
      <w:r w:rsidRPr="0098315E">
        <w:rPr>
          <w:noProof/>
        </w:rPr>
        <w:t xml:space="preserve">Boone, Catherine. 2014. </w:t>
      </w:r>
      <w:r w:rsidRPr="0098315E">
        <w:rPr>
          <w:i/>
          <w:noProof/>
        </w:rPr>
        <w:t>Property and Political Order in Africa: Land Rights and the Structure of Politics</w:t>
      </w:r>
      <w:r w:rsidRPr="0098315E">
        <w:rPr>
          <w:noProof/>
        </w:rPr>
        <w:t>. New York: Cambridge University Press.</w:t>
      </w:r>
    </w:p>
    <w:p w14:paraId="6B72A09D" w14:textId="77777777" w:rsidR="0098315E" w:rsidRPr="0098315E" w:rsidRDefault="0098315E" w:rsidP="0098315E">
      <w:pPr>
        <w:pStyle w:val="EndNoteBibliography"/>
        <w:spacing w:after="0"/>
        <w:ind w:left="720" w:hanging="720"/>
        <w:rPr>
          <w:noProof/>
        </w:rPr>
      </w:pPr>
      <w:r w:rsidRPr="0098315E">
        <w:rPr>
          <w:noProof/>
        </w:rPr>
        <w:t>Boucoyannis, Deborah. 2015. "The Historiography of the Medieval English Parliament " Unpublished Manuscript, Charlottesville, University of Virginia.</w:t>
      </w:r>
    </w:p>
    <w:p w14:paraId="3E095D90" w14:textId="77777777" w:rsidR="0098315E" w:rsidRPr="0098315E" w:rsidRDefault="0098315E" w:rsidP="0098315E">
      <w:pPr>
        <w:pStyle w:val="EndNoteBibliography"/>
        <w:spacing w:after="0"/>
        <w:ind w:left="720" w:hanging="720"/>
        <w:rPr>
          <w:noProof/>
        </w:rPr>
      </w:pPr>
      <w:r w:rsidRPr="0098315E">
        <w:rPr>
          <w:noProof/>
        </w:rPr>
        <w:t>Bradford, Phil. 2007. “Parliament and Political Culture in Early Fourteenth Century England”, History Department, University of York, York, U.K.</w:t>
      </w:r>
    </w:p>
    <w:p w14:paraId="6E0D165B" w14:textId="77777777" w:rsidR="0098315E" w:rsidRPr="0098315E" w:rsidRDefault="0098315E" w:rsidP="0098315E">
      <w:pPr>
        <w:pStyle w:val="EndNoteBibliography"/>
        <w:spacing w:after="0"/>
        <w:ind w:left="720" w:hanging="720"/>
        <w:rPr>
          <w:noProof/>
        </w:rPr>
      </w:pPr>
      <w:r w:rsidRPr="0098315E">
        <w:rPr>
          <w:noProof/>
        </w:rPr>
        <w:t xml:space="preserve">Brand, Paul. 1997. "The Formation of the English Legal System." In </w:t>
      </w:r>
      <w:r w:rsidRPr="0098315E">
        <w:rPr>
          <w:i/>
          <w:noProof/>
        </w:rPr>
        <w:t>Legislation and Justice</w:t>
      </w:r>
      <w:r w:rsidRPr="0098315E">
        <w:rPr>
          <w:noProof/>
        </w:rPr>
        <w:t>, ed. A. Padoa Schioppa. Oxford: Clarendon Press.</w:t>
      </w:r>
    </w:p>
    <w:p w14:paraId="5EA090F4" w14:textId="77777777" w:rsidR="0098315E" w:rsidRPr="0098315E" w:rsidRDefault="0098315E" w:rsidP="0098315E">
      <w:pPr>
        <w:pStyle w:val="EndNoteBibliography"/>
        <w:spacing w:after="0"/>
        <w:ind w:left="720" w:hanging="720"/>
        <w:rPr>
          <w:noProof/>
        </w:rPr>
      </w:pPr>
      <w:r w:rsidRPr="0098315E">
        <w:rPr>
          <w:noProof/>
        </w:rPr>
        <w:t xml:space="preserve">———. 2004. "Petitions and Parliament in the Reign of Edward I." </w:t>
      </w:r>
      <w:r w:rsidRPr="0098315E">
        <w:rPr>
          <w:i/>
          <w:noProof/>
        </w:rPr>
        <w:t>Parliamentary history</w:t>
      </w:r>
      <w:r w:rsidRPr="0098315E">
        <w:rPr>
          <w:noProof/>
        </w:rPr>
        <w:t xml:space="preserve"> 23 (1):14-38.</w:t>
      </w:r>
    </w:p>
    <w:p w14:paraId="10C9CC32" w14:textId="77777777" w:rsidR="0098315E" w:rsidRPr="0098315E" w:rsidRDefault="0098315E" w:rsidP="0098315E">
      <w:pPr>
        <w:pStyle w:val="EndNoteBibliography"/>
        <w:spacing w:after="0"/>
        <w:ind w:left="720" w:hanging="720"/>
        <w:rPr>
          <w:noProof/>
        </w:rPr>
      </w:pPr>
      <w:r w:rsidRPr="0098315E">
        <w:rPr>
          <w:noProof/>
        </w:rPr>
        <w:t xml:space="preserve">———. 2007. "Henry II and the Creation of the English Common Law." In </w:t>
      </w:r>
      <w:r w:rsidRPr="0098315E">
        <w:rPr>
          <w:i/>
          <w:noProof/>
        </w:rPr>
        <w:t>Henry II: New Interpretations</w:t>
      </w:r>
      <w:r w:rsidRPr="0098315E">
        <w:rPr>
          <w:noProof/>
        </w:rPr>
        <w:t>, ed. C. Harper-Bill and N. Vincent. Woodbridge: Boydell Press.</w:t>
      </w:r>
    </w:p>
    <w:p w14:paraId="5F6D0646" w14:textId="77777777" w:rsidR="0098315E" w:rsidRPr="0098315E" w:rsidRDefault="0098315E" w:rsidP="0098315E">
      <w:pPr>
        <w:pStyle w:val="EndNoteBibliography"/>
        <w:spacing w:after="0"/>
        <w:ind w:left="720" w:hanging="720"/>
        <w:rPr>
          <w:noProof/>
        </w:rPr>
      </w:pPr>
      <w:r w:rsidRPr="0098315E">
        <w:rPr>
          <w:noProof/>
        </w:rPr>
        <w:t xml:space="preserve">———. 2009. "Understanding Early Petitions: An Analysis of the Content of  Petitions to Parliament in the Reign of Edward I." In </w:t>
      </w:r>
      <w:r w:rsidRPr="0098315E">
        <w:rPr>
          <w:i/>
          <w:noProof/>
        </w:rPr>
        <w:t>Medieval Petitions: Grace and Grievance</w:t>
      </w:r>
      <w:r w:rsidRPr="0098315E">
        <w:rPr>
          <w:noProof/>
        </w:rPr>
        <w:t>, ed. W. M. Ormrod, G. Dodd and A. Musson. Woodbridge: York Medieval Press.</w:t>
      </w:r>
    </w:p>
    <w:p w14:paraId="50E4B2CF" w14:textId="77777777" w:rsidR="0098315E" w:rsidRPr="0098315E" w:rsidRDefault="0098315E" w:rsidP="0098315E">
      <w:pPr>
        <w:pStyle w:val="EndNoteBibliography"/>
        <w:spacing w:after="0"/>
        <w:ind w:left="720" w:hanging="720"/>
        <w:rPr>
          <w:noProof/>
        </w:rPr>
      </w:pPr>
      <w:r w:rsidRPr="0098315E">
        <w:rPr>
          <w:noProof/>
        </w:rPr>
        <w:t xml:space="preserve">Brewer, John. 1989. </w:t>
      </w:r>
      <w:r w:rsidRPr="0098315E">
        <w:rPr>
          <w:i/>
          <w:noProof/>
        </w:rPr>
        <w:t>The Sinews of Power: War, Money, and the English State, 1688-1783</w:t>
      </w:r>
      <w:r w:rsidRPr="0098315E">
        <w:rPr>
          <w:noProof/>
        </w:rPr>
        <w:t>. 1st Am. ed. New York: Alfred A. Knopf.</w:t>
      </w:r>
    </w:p>
    <w:p w14:paraId="5B598323" w14:textId="77777777" w:rsidR="0098315E" w:rsidRPr="0098315E" w:rsidRDefault="0098315E" w:rsidP="0098315E">
      <w:pPr>
        <w:pStyle w:val="EndNoteBibliography"/>
        <w:spacing w:after="0"/>
        <w:ind w:left="720" w:hanging="720"/>
        <w:rPr>
          <w:noProof/>
        </w:rPr>
      </w:pPr>
      <w:r w:rsidRPr="0098315E">
        <w:rPr>
          <w:noProof/>
        </w:rPr>
        <w:t xml:space="preserve">Burke, Edmund, and Conor Cruise O'Brien. 1968. </w:t>
      </w:r>
      <w:r w:rsidRPr="0098315E">
        <w:rPr>
          <w:i/>
          <w:noProof/>
        </w:rPr>
        <w:t>Reflections on the Revolution in France</w:t>
      </w:r>
      <w:r w:rsidRPr="0098315E">
        <w:rPr>
          <w:noProof/>
        </w:rPr>
        <w:t>. Harmondsworth: Penguin.</w:t>
      </w:r>
    </w:p>
    <w:p w14:paraId="1D569C3C" w14:textId="77777777" w:rsidR="0098315E" w:rsidRPr="0098315E" w:rsidRDefault="0098315E" w:rsidP="0098315E">
      <w:pPr>
        <w:pStyle w:val="EndNoteBibliography"/>
        <w:spacing w:after="0"/>
        <w:ind w:left="720" w:hanging="720"/>
        <w:rPr>
          <w:noProof/>
        </w:rPr>
      </w:pPr>
      <w:r w:rsidRPr="0098315E">
        <w:rPr>
          <w:noProof/>
        </w:rPr>
        <w:lastRenderedPageBreak/>
        <w:t xml:space="preserve">Cam, Helen Maud. 1962. "The Law-Courts of Medieval London." In </w:t>
      </w:r>
      <w:r w:rsidRPr="0098315E">
        <w:rPr>
          <w:i/>
          <w:noProof/>
        </w:rPr>
        <w:t>Law-Finders and Law-Makers in Medieval England; Collected Studies in Legal and Constitutional History</w:t>
      </w:r>
      <w:r w:rsidRPr="0098315E">
        <w:rPr>
          <w:noProof/>
        </w:rPr>
        <w:t>. London: Merlin Press.</w:t>
      </w:r>
    </w:p>
    <w:p w14:paraId="0AC0FD35" w14:textId="77777777" w:rsidR="0098315E" w:rsidRPr="0098315E" w:rsidRDefault="0098315E" w:rsidP="0098315E">
      <w:pPr>
        <w:pStyle w:val="EndNoteBibliography"/>
        <w:spacing w:after="0"/>
        <w:ind w:left="720" w:hanging="720"/>
        <w:rPr>
          <w:noProof/>
        </w:rPr>
      </w:pPr>
      <w:r w:rsidRPr="0098315E">
        <w:rPr>
          <w:noProof/>
        </w:rPr>
        <w:t xml:space="preserve">———. 1970. "The Legislators of Medieval England." In </w:t>
      </w:r>
      <w:r w:rsidRPr="0098315E">
        <w:rPr>
          <w:i/>
          <w:noProof/>
        </w:rPr>
        <w:t>Historical Studies of the English Parliament</w:t>
      </w:r>
      <w:r w:rsidRPr="0098315E">
        <w:rPr>
          <w:noProof/>
        </w:rPr>
        <w:t>, ed. E. B. Fryde and E. Miller. Cambridge: Cambridge University Press.</w:t>
      </w:r>
    </w:p>
    <w:p w14:paraId="018A9B9A" w14:textId="77777777" w:rsidR="0098315E" w:rsidRPr="0098315E" w:rsidRDefault="0098315E" w:rsidP="0098315E">
      <w:pPr>
        <w:pStyle w:val="EndNoteBibliography"/>
        <w:spacing w:after="0"/>
        <w:ind w:left="720" w:hanging="720"/>
        <w:rPr>
          <w:noProof/>
        </w:rPr>
      </w:pPr>
      <w:r w:rsidRPr="0098315E">
        <w:rPr>
          <w:noProof/>
        </w:rPr>
        <w:t xml:space="preserve">Capoccia, Giovanni, and Daniel Ziblatt. 2010. "The Historical Turn in Democratization Studies: A New Research Agenda for Europe and Beyond." </w:t>
      </w:r>
      <w:r w:rsidRPr="0098315E">
        <w:rPr>
          <w:i/>
          <w:noProof/>
        </w:rPr>
        <w:t>Comparative Political Studies</w:t>
      </w:r>
      <w:r w:rsidRPr="0098315E">
        <w:rPr>
          <w:noProof/>
        </w:rPr>
        <w:t xml:space="preserve"> 43 (8-9):931-968.</w:t>
      </w:r>
    </w:p>
    <w:p w14:paraId="75732435" w14:textId="77777777" w:rsidR="0098315E" w:rsidRPr="0098315E" w:rsidRDefault="0098315E" w:rsidP="0098315E">
      <w:pPr>
        <w:pStyle w:val="EndNoteBibliography"/>
        <w:spacing w:after="0"/>
        <w:ind w:left="720" w:hanging="720"/>
        <w:rPr>
          <w:noProof/>
        </w:rPr>
      </w:pPr>
      <w:r w:rsidRPr="0098315E">
        <w:rPr>
          <w:noProof/>
        </w:rPr>
        <w:t xml:space="preserve">Clanchy, M. T. 1974. "Law, Government, and Society in Medieval England." </w:t>
      </w:r>
      <w:r w:rsidRPr="0098315E">
        <w:rPr>
          <w:i/>
          <w:noProof/>
        </w:rPr>
        <w:t>History</w:t>
      </w:r>
      <w:r w:rsidRPr="0098315E">
        <w:rPr>
          <w:noProof/>
        </w:rPr>
        <w:t xml:space="preserve"> 59 (195):73-78.</w:t>
      </w:r>
    </w:p>
    <w:p w14:paraId="5AC1BBE2" w14:textId="77777777" w:rsidR="0098315E" w:rsidRPr="0098315E" w:rsidRDefault="0098315E" w:rsidP="0098315E">
      <w:pPr>
        <w:pStyle w:val="EndNoteBibliography"/>
        <w:spacing w:after="0"/>
        <w:ind w:left="720" w:hanging="720"/>
        <w:rPr>
          <w:noProof/>
        </w:rPr>
      </w:pPr>
      <w:r w:rsidRPr="0098315E">
        <w:rPr>
          <w:noProof/>
        </w:rPr>
        <w:t xml:space="preserve">Cohen, Esther. 1993. </w:t>
      </w:r>
      <w:r w:rsidRPr="0098315E">
        <w:rPr>
          <w:i/>
          <w:noProof/>
        </w:rPr>
        <w:t>The Crossroads of Justice: Law and Culture in Late Medieval France</w:t>
      </w:r>
      <w:r w:rsidRPr="0098315E">
        <w:rPr>
          <w:noProof/>
        </w:rPr>
        <w:t>. Leiden: E.J. Brill.</w:t>
      </w:r>
    </w:p>
    <w:p w14:paraId="38C33A1F" w14:textId="77777777" w:rsidR="0098315E" w:rsidRPr="0098315E" w:rsidRDefault="0098315E" w:rsidP="0098315E">
      <w:pPr>
        <w:pStyle w:val="EndNoteBibliography"/>
        <w:spacing w:after="0"/>
        <w:ind w:left="720" w:hanging="720"/>
        <w:rPr>
          <w:noProof/>
        </w:rPr>
      </w:pPr>
      <w:r w:rsidRPr="0098315E">
        <w:rPr>
          <w:noProof/>
        </w:rPr>
        <w:t xml:space="preserve">Collier, Ruth Berins. 1999. </w:t>
      </w:r>
      <w:r w:rsidRPr="0098315E">
        <w:rPr>
          <w:i/>
          <w:noProof/>
        </w:rPr>
        <w:t>Paths toward Democracy: The Working Class and Elites in Western Europe and South America</w:t>
      </w:r>
      <w:r w:rsidRPr="0098315E">
        <w:rPr>
          <w:noProof/>
        </w:rPr>
        <w:t>. Cambridge: Cambridge University Press.</w:t>
      </w:r>
    </w:p>
    <w:p w14:paraId="42F0C3F3" w14:textId="77777777" w:rsidR="0098315E" w:rsidRPr="0098315E" w:rsidRDefault="0098315E" w:rsidP="0098315E">
      <w:pPr>
        <w:pStyle w:val="EndNoteBibliography"/>
        <w:spacing w:after="0"/>
        <w:ind w:left="720" w:hanging="720"/>
        <w:rPr>
          <w:noProof/>
        </w:rPr>
      </w:pPr>
      <w:r w:rsidRPr="0098315E">
        <w:rPr>
          <w:noProof/>
        </w:rPr>
        <w:t xml:space="preserve">Contamine, Philippe. 1976. "De La Puissance Aux Privilèges: Doléances de La Nobless Française Envers La Monarchie Aux Xive and Xve Siècles." In </w:t>
      </w:r>
      <w:r w:rsidRPr="0098315E">
        <w:rPr>
          <w:i/>
          <w:noProof/>
        </w:rPr>
        <w:t>La Noblesse Au Moyen Age Xie-Xve SièCles: Essais à La MéMoire de Robert Boutruche</w:t>
      </w:r>
      <w:r w:rsidRPr="0098315E">
        <w:rPr>
          <w:noProof/>
        </w:rPr>
        <w:t>. Paris: Presses universitaires de France.</w:t>
      </w:r>
    </w:p>
    <w:p w14:paraId="1565DE39" w14:textId="77777777" w:rsidR="0098315E" w:rsidRPr="0098315E" w:rsidRDefault="0098315E" w:rsidP="0098315E">
      <w:pPr>
        <w:pStyle w:val="EndNoteBibliography"/>
        <w:spacing w:after="0"/>
        <w:ind w:left="720" w:hanging="720"/>
        <w:rPr>
          <w:noProof/>
        </w:rPr>
      </w:pPr>
      <w:r w:rsidRPr="0098315E">
        <w:rPr>
          <w:noProof/>
        </w:rPr>
        <w:t xml:space="preserve">Coss, Peter R. 1989. "Bastard Feudalism Revised." </w:t>
      </w:r>
      <w:r w:rsidRPr="0098315E">
        <w:rPr>
          <w:i/>
          <w:noProof/>
        </w:rPr>
        <w:t>Past &amp; Present</w:t>
      </w:r>
      <w:r w:rsidRPr="0098315E">
        <w:rPr>
          <w:noProof/>
        </w:rPr>
        <w:t xml:space="preserve"> (125):27-64.</w:t>
      </w:r>
    </w:p>
    <w:p w14:paraId="3F72F321" w14:textId="77777777" w:rsidR="0098315E" w:rsidRPr="0098315E" w:rsidRDefault="0098315E" w:rsidP="0098315E">
      <w:pPr>
        <w:pStyle w:val="EndNoteBibliography"/>
        <w:spacing w:after="0"/>
        <w:ind w:left="720" w:hanging="720"/>
        <w:rPr>
          <w:noProof/>
        </w:rPr>
      </w:pPr>
      <w:r w:rsidRPr="0098315E">
        <w:rPr>
          <w:noProof/>
        </w:rPr>
        <w:t xml:space="preserve">Dawson, John Philip. 1940. "The Codification of the French Customs." </w:t>
      </w:r>
      <w:r w:rsidRPr="0098315E">
        <w:rPr>
          <w:i/>
          <w:noProof/>
        </w:rPr>
        <w:t>Michigan Law Review</w:t>
      </w:r>
      <w:r w:rsidRPr="0098315E">
        <w:rPr>
          <w:noProof/>
        </w:rPr>
        <w:t xml:space="preserve"> 38 (6):765-800.</w:t>
      </w:r>
    </w:p>
    <w:p w14:paraId="00535209" w14:textId="77777777" w:rsidR="0098315E" w:rsidRPr="0098315E" w:rsidRDefault="0098315E" w:rsidP="0098315E">
      <w:pPr>
        <w:pStyle w:val="EndNoteBibliography"/>
        <w:spacing w:after="0"/>
        <w:ind w:left="720" w:hanging="720"/>
        <w:rPr>
          <w:noProof/>
        </w:rPr>
      </w:pPr>
      <w:r w:rsidRPr="0098315E">
        <w:rPr>
          <w:noProof/>
        </w:rPr>
        <w:t xml:space="preserve">De Long, J. Bradford. 2000. "Overstrong against Thyself: War, the State, and Growth in Europe on the Eve of the Industrial Revolution." In </w:t>
      </w:r>
      <w:r w:rsidRPr="0098315E">
        <w:rPr>
          <w:i/>
          <w:noProof/>
        </w:rPr>
        <w:t>A Not-So-Dismal Science: A Broader View of Economies and Societies</w:t>
      </w:r>
      <w:r w:rsidRPr="0098315E">
        <w:rPr>
          <w:noProof/>
        </w:rPr>
        <w:t>, ed. M. Olson and S. Kähkönen. Oxford: Oxford University Press.</w:t>
      </w:r>
    </w:p>
    <w:p w14:paraId="311E412E" w14:textId="77777777" w:rsidR="0098315E" w:rsidRPr="0098315E" w:rsidRDefault="0098315E" w:rsidP="0098315E">
      <w:pPr>
        <w:pStyle w:val="EndNoteBibliography"/>
        <w:spacing w:after="0"/>
        <w:ind w:left="720" w:hanging="720"/>
        <w:rPr>
          <w:noProof/>
        </w:rPr>
      </w:pPr>
      <w:r w:rsidRPr="0098315E">
        <w:rPr>
          <w:noProof/>
        </w:rPr>
        <w:t xml:space="preserve">Dincecco, Mark. 2011. </w:t>
      </w:r>
      <w:r w:rsidRPr="0098315E">
        <w:rPr>
          <w:i/>
          <w:noProof/>
        </w:rPr>
        <w:t>Political Transformations and Public Finances: Europe, 1650-1913</w:t>
      </w:r>
      <w:r w:rsidRPr="0098315E">
        <w:rPr>
          <w:noProof/>
        </w:rPr>
        <w:t>. Cambridge: Cambridge University Press.</w:t>
      </w:r>
    </w:p>
    <w:p w14:paraId="2EA9BB08" w14:textId="77777777" w:rsidR="0098315E" w:rsidRPr="0098315E" w:rsidRDefault="0098315E" w:rsidP="0098315E">
      <w:pPr>
        <w:pStyle w:val="EndNoteBibliography"/>
        <w:spacing w:after="0"/>
        <w:ind w:left="720" w:hanging="720"/>
        <w:rPr>
          <w:noProof/>
        </w:rPr>
      </w:pPr>
      <w:r w:rsidRPr="0098315E">
        <w:rPr>
          <w:noProof/>
        </w:rPr>
        <w:t xml:space="preserve">Dodd, Gwilym. 2001. "The Hidden Presence: Parliament and the Private Petition in the Fourteenth Century." In </w:t>
      </w:r>
      <w:r w:rsidRPr="0098315E">
        <w:rPr>
          <w:i/>
          <w:noProof/>
        </w:rPr>
        <w:t>Expectations of the Law in the Middle Ages</w:t>
      </w:r>
      <w:r w:rsidRPr="0098315E">
        <w:rPr>
          <w:noProof/>
        </w:rPr>
        <w:t>, ed. A. Musson. Rochester, NY: Boydell Press.</w:t>
      </w:r>
    </w:p>
    <w:p w14:paraId="77BB7578" w14:textId="77777777" w:rsidR="0098315E" w:rsidRPr="0098315E" w:rsidRDefault="0098315E" w:rsidP="0098315E">
      <w:pPr>
        <w:pStyle w:val="EndNoteBibliography"/>
        <w:spacing w:after="0"/>
        <w:ind w:left="720" w:hanging="720"/>
        <w:rPr>
          <w:noProof/>
        </w:rPr>
      </w:pPr>
      <w:r w:rsidRPr="0098315E">
        <w:rPr>
          <w:noProof/>
        </w:rPr>
        <w:t xml:space="preserve">———. 2007. </w:t>
      </w:r>
      <w:r w:rsidRPr="0098315E">
        <w:rPr>
          <w:i/>
          <w:noProof/>
        </w:rPr>
        <w:t>Justice and Grace: Private Petitioning and the English Parliament in the Late Middle Ages</w:t>
      </w:r>
      <w:r w:rsidRPr="0098315E">
        <w:rPr>
          <w:noProof/>
        </w:rPr>
        <w:t>. Oxford: Oxford University Press.</w:t>
      </w:r>
    </w:p>
    <w:p w14:paraId="3D86FA97" w14:textId="77777777" w:rsidR="0098315E" w:rsidRPr="0098315E" w:rsidRDefault="0098315E" w:rsidP="0098315E">
      <w:pPr>
        <w:pStyle w:val="EndNoteBibliography"/>
        <w:spacing w:after="0"/>
        <w:ind w:left="720" w:hanging="720"/>
        <w:rPr>
          <w:noProof/>
        </w:rPr>
      </w:pPr>
      <w:r w:rsidRPr="0098315E">
        <w:rPr>
          <w:noProof/>
        </w:rPr>
        <w:t xml:space="preserve">Doucet, Roger. 1948. </w:t>
      </w:r>
      <w:r w:rsidRPr="0098315E">
        <w:rPr>
          <w:i/>
          <w:noProof/>
        </w:rPr>
        <w:t>Les Institutions de La France Au Xvie Siècle</w:t>
      </w:r>
      <w:r w:rsidRPr="0098315E">
        <w:rPr>
          <w:noProof/>
        </w:rPr>
        <w:t>. Paris: A. et J. Picard.</w:t>
      </w:r>
    </w:p>
    <w:p w14:paraId="20363826" w14:textId="77777777" w:rsidR="0098315E" w:rsidRPr="0098315E" w:rsidRDefault="0098315E" w:rsidP="0098315E">
      <w:pPr>
        <w:pStyle w:val="EndNoteBibliography"/>
        <w:spacing w:after="0"/>
        <w:ind w:left="720" w:hanging="720"/>
        <w:rPr>
          <w:noProof/>
        </w:rPr>
      </w:pPr>
      <w:r w:rsidRPr="0098315E">
        <w:rPr>
          <w:noProof/>
        </w:rPr>
        <w:lastRenderedPageBreak/>
        <w:t xml:space="preserve">Downing, Brian M. 1992. </w:t>
      </w:r>
      <w:r w:rsidRPr="0098315E">
        <w:rPr>
          <w:i/>
          <w:noProof/>
        </w:rPr>
        <w:t>The Military Revolution and Political Change: Origins of Democracy and Autocracy in Early Modern Europe</w:t>
      </w:r>
      <w:r w:rsidRPr="0098315E">
        <w:rPr>
          <w:noProof/>
        </w:rPr>
        <w:t>. Princeton, N.J.: Princeton University Press.</w:t>
      </w:r>
    </w:p>
    <w:p w14:paraId="1B85ABE8" w14:textId="77777777" w:rsidR="0098315E" w:rsidRPr="0098315E" w:rsidRDefault="0098315E" w:rsidP="0098315E">
      <w:pPr>
        <w:pStyle w:val="EndNoteBibliography"/>
        <w:spacing w:after="0"/>
        <w:ind w:left="720" w:hanging="720"/>
        <w:rPr>
          <w:noProof/>
        </w:rPr>
      </w:pPr>
      <w:r w:rsidRPr="0098315E">
        <w:rPr>
          <w:noProof/>
        </w:rPr>
        <w:t xml:space="preserve">Ducoudray, Gustave. 1902. </w:t>
      </w:r>
      <w:r w:rsidRPr="0098315E">
        <w:rPr>
          <w:i/>
          <w:noProof/>
        </w:rPr>
        <w:t>Les Origines Du Parlement de Paris et La Justice Aux Xiiie et Xive Siècles</w:t>
      </w:r>
      <w:r w:rsidRPr="0098315E">
        <w:rPr>
          <w:noProof/>
        </w:rPr>
        <w:t>. Paris: Hachette et cie.</w:t>
      </w:r>
    </w:p>
    <w:p w14:paraId="6B2135A8" w14:textId="77777777" w:rsidR="0098315E" w:rsidRPr="0098315E" w:rsidRDefault="0098315E" w:rsidP="0098315E">
      <w:pPr>
        <w:pStyle w:val="EndNoteBibliography"/>
        <w:spacing w:after="0"/>
        <w:ind w:left="720" w:hanging="720"/>
        <w:rPr>
          <w:noProof/>
        </w:rPr>
      </w:pPr>
      <w:r w:rsidRPr="0098315E">
        <w:rPr>
          <w:noProof/>
        </w:rPr>
        <w:t xml:space="preserve">Dumolyn, Jan. 2015. "Les « Plaintes » des Villes Flamandes à La Fin Du Xiiie SièCle et Les Discours et Pratiques Politiques de La Commune." </w:t>
      </w:r>
      <w:r w:rsidRPr="0098315E">
        <w:rPr>
          <w:i/>
          <w:noProof/>
        </w:rPr>
        <w:t>Le Moyen Age: Revue d’histoire et de philologie</w:t>
      </w:r>
      <w:r w:rsidRPr="0098315E">
        <w:rPr>
          <w:noProof/>
        </w:rPr>
        <w:t xml:space="preserve"> CXXI (2):383-407.</w:t>
      </w:r>
    </w:p>
    <w:p w14:paraId="17888BBF" w14:textId="77777777" w:rsidR="0098315E" w:rsidRPr="0098315E" w:rsidRDefault="0098315E" w:rsidP="0098315E">
      <w:pPr>
        <w:pStyle w:val="EndNoteBibliography"/>
        <w:spacing w:after="0"/>
        <w:ind w:left="720" w:hanging="720"/>
        <w:rPr>
          <w:noProof/>
        </w:rPr>
      </w:pPr>
      <w:r w:rsidRPr="0098315E">
        <w:rPr>
          <w:noProof/>
        </w:rPr>
        <w:t xml:space="preserve">Ertman, Thomas. 1997. </w:t>
      </w:r>
      <w:r w:rsidRPr="0098315E">
        <w:rPr>
          <w:i/>
          <w:noProof/>
        </w:rPr>
        <w:t>Birth of the Leviathan: Building States and Regimes in Medieval and Early Modern Europe</w:t>
      </w:r>
      <w:r w:rsidRPr="0098315E">
        <w:rPr>
          <w:noProof/>
        </w:rPr>
        <w:t>. Cambridge: Cambridge University Press.</w:t>
      </w:r>
    </w:p>
    <w:p w14:paraId="2FEC7454" w14:textId="77777777" w:rsidR="0098315E" w:rsidRPr="0098315E" w:rsidRDefault="0098315E" w:rsidP="0098315E">
      <w:pPr>
        <w:pStyle w:val="EndNoteBibliography"/>
        <w:spacing w:after="0"/>
        <w:ind w:left="720" w:hanging="720"/>
        <w:rPr>
          <w:noProof/>
        </w:rPr>
      </w:pPr>
      <w:r w:rsidRPr="0098315E">
        <w:rPr>
          <w:noProof/>
        </w:rPr>
        <w:t xml:space="preserve">Fawtier, Robert. 1953. "Parlement D'angleterre et États-Généraux de France Au Moyen Âge." </w:t>
      </w:r>
      <w:r w:rsidRPr="0098315E">
        <w:rPr>
          <w:i/>
          <w:noProof/>
        </w:rPr>
        <w:t>Comptes-rendus des séances de l'Académie des Inscriptions et Belles-Lettres</w:t>
      </w:r>
      <w:r w:rsidRPr="0098315E">
        <w:rPr>
          <w:noProof/>
        </w:rPr>
        <w:t>:275-284.</w:t>
      </w:r>
    </w:p>
    <w:p w14:paraId="769CABBD" w14:textId="77777777" w:rsidR="0098315E" w:rsidRPr="0098315E" w:rsidRDefault="0098315E" w:rsidP="0098315E">
      <w:pPr>
        <w:pStyle w:val="EndNoteBibliography"/>
        <w:spacing w:after="0"/>
        <w:ind w:left="720" w:hanging="720"/>
        <w:rPr>
          <w:noProof/>
        </w:rPr>
      </w:pPr>
      <w:r w:rsidRPr="0098315E">
        <w:rPr>
          <w:noProof/>
        </w:rPr>
        <w:t xml:space="preserve">Fayard, E. 1876. </w:t>
      </w:r>
      <w:r w:rsidRPr="0098315E">
        <w:rPr>
          <w:i/>
          <w:noProof/>
        </w:rPr>
        <w:t>Aperçu Historique Sur Le Parlement de Paris</w:t>
      </w:r>
      <w:r w:rsidRPr="0098315E">
        <w:rPr>
          <w:noProof/>
        </w:rPr>
        <w:t>. Vol. 1. Lyon: Scheuring.</w:t>
      </w:r>
    </w:p>
    <w:p w14:paraId="7A592BB8" w14:textId="77777777" w:rsidR="0098315E" w:rsidRPr="0098315E" w:rsidRDefault="0098315E" w:rsidP="0098315E">
      <w:pPr>
        <w:pStyle w:val="EndNoteBibliography"/>
        <w:spacing w:after="0"/>
        <w:ind w:left="720" w:hanging="720"/>
        <w:rPr>
          <w:noProof/>
        </w:rPr>
      </w:pPr>
      <w:r w:rsidRPr="0098315E">
        <w:rPr>
          <w:noProof/>
        </w:rPr>
        <w:t xml:space="preserve">Fifoot, C. H. S. 1971. </w:t>
      </w:r>
      <w:r w:rsidRPr="0098315E">
        <w:rPr>
          <w:i/>
          <w:noProof/>
        </w:rPr>
        <w:t>Frederic William Maitland: A Life</w:t>
      </w:r>
      <w:r w:rsidRPr="0098315E">
        <w:rPr>
          <w:noProof/>
        </w:rPr>
        <w:t>. Cambridge, Mass.: Harvard University Press.</w:t>
      </w:r>
    </w:p>
    <w:p w14:paraId="0E090899" w14:textId="77777777" w:rsidR="0098315E" w:rsidRPr="0098315E" w:rsidRDefault="0098315E" w:rsidP="0098315E">
      <w:pPr>
        <w:pStyle w:val="EndNoteBibliography"/>
        <w:spacing w:after="0"/>
        <w:ind w:left="720" w:hanging="720"/>
        <w:rPr>
          <w:noProof/>
        </w:rPr>
      </w:pPr>
      <w:r w:rsidRPr="0098315E">
        <w:rPr>
          <w:noProof/>
        </w:rPr>
        <w:t xml:space="preserve">Firnhaber-Baker, Justine. 2012. "Jura in Medio: The Settlement of Seigneurial Disputes in Later Medieval Languedoc." </w:t>
      </w:r>
      <w:r w:rsidRPr="0098315E">
        <w:rPr>
          <w:i/>
          <w:noProof/>
        </w:rPr>
        <w:t>French History</w:t>
      </w:r>
      <w:r w:rsidRPr="0098315E">
        <w:rPr>
          <w:noProof/>
        </w:rPr>
        <w:t>.</w:t>
      </w:r>
    </w:p>
    <w:p w14:paraId="6936527F" w14:textId="77777777" w:rsidR="0098315E" w:rsidRPr="0098315E" w:rsidRDefault="0098315E" w:rsidP="0098315E">
      <w:pPr>
        <w:pStyle w:val="EndNoteBibliography"/>
        <w:spacing w:after="0"/>
        <w:ind w:left="720" w:hanging="720"/>
        <w:rPr>
          <w:noProof/>
        </w:rPr>
      </w:pPr>
      <w:r w:rsidRPr="0098315E">
        <w:rPr>
          <w:i/>
          <w:noProof/>
        </w:rPr>
        <w:t>Fleta</w:t>
      </w:r>
      <w:r w:rsidRPr="0098315E">
        <w:rPr>
          <w:noProof/>
        </w:rPr>
        <w:t>. 1955. Edited by and translated by H. G. Richardson  and G. O. Sayles. London: B. Quaritch.</w:t>
      </w:r>
    </w:p>
    <w:p w14:paraId="796BCB46" w14:textId="77777777" w:rsidR="0098315E" w:rsidRPr="0098315E" w:rsidRDefault="0098315E" w:rsidP="0098315E">
      <w:pPr>
        <w:pStyle w:val="EndNoteBibliography"/>
        <w:spacing w:after="0"/>
        <w:ind w:left="720" w:hanging="720"/>
        <w:rPr>
          <w:noProof/>
        </w:rPr>
      </w:pPr>
      <w:r w:rsidRPr="0098315E">
        <w:rPr>
          <w:noProof/>
        </w:rPr>
        <w:t xml:space="preserve">Fryde, E. B. 1996. </w:t>
      </w:r>
      <w:r w:rsidRPr="0098315E">
        <w:rPr>
          <w:i/>
          <w:noProof/>
        </w:rPr>
        <w:t>Handbook of British Chronology</w:t>
      </w:r>
      <w:r w:rsidRPr="0098315E">
        <w:rPr>
          <w:noProof/>
        </w:rPr>
        <w:t>. 3d ed. Cambridge: Cambridge University Press.</w:t>
      </w:r>
    </w:p>
    <w:p w14:paraId="4C6F9F2F" w14:textId="77777777" w:rsidR="0098315E" w:rsidRPr="0098315E" w:rsidRDefault="0098315E" w:rsidP="0098315E">
      <w:pPr>
        <w:pStyle w:val="EndNoteBibliography"/>
        <w:spacing w:after="0"/>
        <w:ind w:left="720" w:hanging="720"/>
        <w:rPr>
          <w:noProof/>
        </w:rPr>
      </w:pPr>
      <w:r w:rsidRPr="0098315E">
        <w:rPr>
          <w:noProof/>
        </w:rPr>
        <w:t xml:space="preserve">Furgeot, Henri. 1920. </w:t>
      </w:r>
      <w:r w:rsidRPr="0098315E">
        <w:rPr>
          <w:i/>
          <w:noProof/>
        </w:rPr>
        <w:t>Actes Du Parlement de Paris. 2. SéRie, de L'an 1328 à L'an 1350. JugéS</w:t>
      </w:r>
      <w:r w:rsidRPr="0098315E">
        <w:rPr>
          <w:noProof/>
        </w:rPr>
        <w:t>. Edited by M. Dillay. Paris: Impr. nationale.</w:t>
      </w:r>
    </w:p>
    <w:p w14:paraId="2AF926CB" w14:textId="77777777" w:rsidR="0098315E" w:rsidRPr="0098315E" w:rsidRDefault="0098315E" w:rsidP="0098315E">
      <w:pPr>
        <w:pStyle w:val="EndNoteBibliography"/>
        <w:spacing w:after="0"/>
        <w:ind w:left="720" w:hanging="720"/>
        <w:rPr>
          <w:noProof/>
        </w:rPr>
      </w:pPr>
      <w:r w:rsidRPr="0098315E">
        <w:rPr>
          <w:noProof/>
        </w:rPr>
        <w:t xml:space="preserve">Gandhi, Jennifer. 2008. </w:t>
      </w:r>
      <w:r w:rsidRPr="0098315E">
        <w:rPr>
          <w:i/>
          <w:noProof/>
        </w:rPr>
        <w:t>Political Institutions under Dictatorship</w:t>
      </w:r>
      <w:r w:rsidRPr="0098315E">
        <w:rPr>
          <w:noProof/>
        </w:rPr>
        <w:t>. New York: Cambridge University Press.</w:t>
      </w:r>
    </w:p>
    <w:p w14:paraId="6D5083F9" w14:textId="77777777" w:rsidR="0098315E" w:rsidRPr="0098315E" w:rsidRDefault="0098315E" w:rsidP="0098315E">
      <w:pPr>
        <w:pStyle w:val="EndNoteBibliography"/>
        <w:spacing w:after="0"/>
        <w:ind w:left="720" w:hanging="720"/>
        <w:rPr>
          <w:noProof/>
        </w:rPr>
      </w:pPr>
      <w:r w:rsidRPr="0098315E">
        <w:rPr>
          <w:noProof/>
        </w:rPr>
        <w:t>Given-Wilson, Chris, Paul Brand, A. Curry, and W. M. Ormrod. 2005. "Parliament Rolls of Medieval England, 1275 – 1504." London: University of London &amp; History of Parliament Trust.</w:t>
      </w:r>
    </w:p>
    <w:p w14:paraId="7C4D280F" w14:textId="77777777" w:rsidR="0098315E" w:rsidRPr="0098315E" w:rsidRDefault="0098315E" w:rsidP="0098315E">
      <w:pPr>
        <w:pStyle w:val="EndNoteBibliography"/>
        <w:spacing w:after="0"/>
        <w:ind w:left="720" w:hanging="720"/>
        <w:rPr>
          <w:noProof/>
        </w:rPr>
      </w:pPr>
      <w:r w:rsidRPr="0098315E">
        <w:rPr>
          <w:noProof/>
        </w:rPr>
        <w:t xml:space="preserve">Greif, Avner, and David D. Laitin. 2004. "A Theory of Endogenous Institutional Change." </w:t>
      </w:r>
      <w:r w:rsidRPr="0098315E">
        <w:rPr>
          <w:i/>
          <w:noProof/>
        </w:rPr>
        <w:t>The American Political Science Review</w:t>
      </w:r>
      <w:r w:rsidRPr="0098315E">
        <w:rPr>
          <w:noProof/>
        </w:rPr>
        <w:t xml:space="preserve"> 98 (4):633-652.</w:t>
      </w:r>
    </w:p>
    <w:p w14:paraId="79F1CDBA" w14:textId="77777777" w:rsidR="0098315E" w:rsidRPr="0098315E" w:rsidRDefault="0098315E" w:rsidP="0098315E">
      <w:pPr>
        <w:pStyle w:val="EndNoteBibliography"/>
        <w:spacing w:after="0"/>
        <w:ind w:left="720" w:hanging="720"/>
        <w:rPr>
          <w:noProof/>
        </w:rPr>
      </w:pPr>
      <w:r w:rsidRPr="0098315E">
        <w:rPr>
          <w:noProof/>
        </w:rPr>
        <w:t xml:space="preserve">Guizot, François. 1861. </w:t>
      </w:r>
      <w:r w:rsidRPr="0098315E">
        <w:rPr>
          <w:i/>
          <w:noProof/>
        </w:rPr>
        <w:t>History of the Origin of Representative Government in Europe</w:t>
      </w:r>
      <w:r w:rsidRPr="0098315E">
        <w:rPr>
          <w:noProof/>
        </w:rPr>
        <w:t>. Translated by A. R. Scoble. London: H.G. Bohn.</w:t>
      </w:r>
    </w:p>
    <w:p w14:paraId="3CC9DE49" w14:textId="77777777" w:rsidR="0098315E" w:rsidRPr="0098315E" w:rsidRDefault="0098315E" w:rsidP="0098315E">
      <w:pPr>
        <w:pStyle w:val="EndNoteBibliography"/>
        <w:spacing w:after="0"/>
        <w:ind w:left="720" w:hanging="720"/>
        <w:rPr>
          <w:noProof/>
        </w:rPr>
      </w:pPr>
      <w:r w:rsidRPr="0098315E">
        <w:rPr>
          <w:noProof/>
        </w:rPr>
        <w:lastRenderedPageBreak/>
        <w:t xml:space="preserve">Hall, Peter A., and David W. Soskice. 2001. </w:t>
      </w:r>
      <w:r w:rsidRPr="0098315E">
        <w:rPr>
          <w:i/>
          <w:noProof/>
        </w:rPr>
        <w:t>Varieties of Capitalism: The Institutional Foundations of Comparative Advantage</w:t>
      </w:r>
      <w:r w:rsidRPr="0098315E">
        <w:rPr>
          <w:noProof/>
        </w:rPr>
        <w:t>. Oxford: Oxford University Press.</w:t>
      </w:r>
    </w:p>
    <w:p w14:paraId="59E698AF" w14:textId="77777777" w:rsidR="0098315E" w:rsidRPr="0098315E" w:rsidRDefault="0098315E" w:rsidP="0098315E">
      <w:pPr>
        <w:pStyle w:val="EndNoteBibliography"/>
        <w:spacing w:after="0"/>
        <w:ind w:left="720" w:hanging="720"/>
        <w:rPr>
          <w:noProof/>
        </w:rPr>
      </w:pPr>
      <w:r w:rsidRPr="0098315E">
        <w:rPr>
          <w:noProof/>
        </w:rPr>
        <w:t xml:space="preserve">Hall, Peter A., and Rosemary C. R. Taylor. 1996. "Political Science and the Three New Institutionalisms." </w:t>
      </w:r>
      <w:r w:rsidRPr="0098315E">
        <w:rPr>
          <w:i/>
          <w:noProof/>
        </w:rPr>
        <w:t>Political Studies</w:t>
      </w:r>
      <w:r w:rsidRPr="0098315E">
        <w:rPr>
          <w:noProof/>
        </w:rPr>
        <w:t xml:space="preserve"> 44 (5):936-957.</w:t>
      </w:r>
    </w:p>
    <w:p w14:paraId="028B25FE" w14:textId="77777777" w:rsidR="0098315E" w:rsidRPr="0098315E" w:rsidRDefault="0098315E" w:rsidP="0098315E">
      <w:pPr>
        <w:pStyle w:val="EndNoteBibliography"/>
        <w:spacing w:after="0"/>
        <w:ind w:left="720" w:hanging="720"/>
        <w:rPr>
          <w:noProof/>
        </w:rPr>
      </w:pPr>
      <w:r w:rsidRPr="0098315E">
        <w:rPr>
          <w:noProof/>
        </w:rPr>
        <w:t xml:space="preserve">Harding, Alan. 1973. </w:t>
      </w:r>
      <w:r w:rsidRPr="0098315E">
        <w:rPr>
          <w:i/>
          <w:noProof/>
        </w:rPr>
        <w:t>The Law Courts of Medieval England</w:t>
      </w:r>
      <w:r w:rsidRPr="0098315E">
        <w:rPr>
          <w:noProof/>
        </w:rPr>
        <w:t>. London: Allen &amp; Unwin.</w:t>
      </w:r>
    </w:p>
    <w:p w14:paraId="5A4B795B" w14:textId="77777777" w:rsidR="0098315E" w:rsidRPr="0098315E" w:rsidRDefault="0098315E" w:rsidP="0098315E">
      <w:pPr>
        <w:pStyle w:val="EndNoteBibliography"/>
        <w:spacing w:after="0"/>
        <w:ind w:left="720" w:hanging="720"/>
        <w:rPr>
          <w:noProof/>
        </w:rPr>
      </w:pPr>
      <w:r w:rsidRPr="0098315E">
        <w:rPr>
          <w:noProof/>
        </w:rPr>
        <w:t xml:space="preserve">———. 2002. </w:t>
      </w:r>
      <w:r w:rsidRPr="0098315E">
        <w:rPr>
          <w:i/>
          <w:noProof/>
        </w:rPr>
        <w:t>Medieval Law and the Foundations of the State</w:t>
      </w:r>
      <w:r w:rsidRPr="0098315E">
        <w:rPr>
          <w:noProof/>
        </w:rPr>
        <w:t>. Oxford: Oxford University Press.</w:t>
      </w:r>
    </w:p>
    <w:p w14:paraId="720411C8" w14:textId="77777777" w:rsidR="0098315E" w:rsidRPr="0098315E" w:rsidRDefault="0098315E" w:rsidP="0098315E">
      <w:pPr>
        <w:pStyle w:val="EndNoteBibliography"/>
        <w:spacing w:after="0"/>
        <w:ind w:left="720" w:hanging="720"/>
        <w:rPr>
          <w:noProof/>
        </w:rPr>
      </w:pPr>
      <w:r w:rsidRPr="0098315E">
        <w:rPr>
          <w:noProof/>
        </w:rPr>
        <w:t xml:space="preserve">Harriss, Gerald L. 1963. "The Commons' Petitions of 1340." </w:t>
      </w:r>
      <w:r w:rsidRPr="0098315E">
        <w:rPr>
          <w:i/>
          <w:noProof/>
        </w:rPr>
        <w:t>The English Historical Review</w:t>
      </w:r>
      <w:r w:rsidRPr="0098315E">
        <w:rPr>
          <w:noProof/>
        </w:rPr>
        <w:t xml:space="preserve"> 78 (309):625-654.</w:t>
      </w:r>
    </w:p>
    <w:p w14:paraId="0F9777D4" w14:textId="77777777" w:rsidR="0098315E" w:rsidRPr="0098315E" w:rsidRDefault="0098315E" w:rsidP="0098315E">
      <w:pPr>
        <w:pStyle w:val="EndNoteBibliography"/>
        <w:spacing w:after="0"/>
        <w:ind w:left="720" w:hanging="720"/>
        <w:rPr>
          <w:noProof/>
        </w:rPr>
      </w:pPr>
      <w:r w:rsidRPr="0098315E">
        <w:rPr>
          <w:noProof/>
        </w:rPr>
        <w:t xml:space="preserve">———. 1975. </w:t>
      </w:r>
      <w:r w:rsidRPr="0098315E">
        <w:rPr>
          <w:i/>
          <w:noProof/>
        </w:rPr>
        <w:t>King, Parliament, and Public Finance in Medieval England to 1369</w:t>
      </w:r>
      <w:r w:rsidRPr="0098315E">
        <w:rPr>
          <w:noProof/>
        </w:rPr>
        <w:t>. Oxford: Clarendon Press.</w:t>
      </w:r>
    </w:p>
    <w:p w14:paraId="6F688DA0" w14:textId="77777777" w:rsidR="0098315E" w:rsidRPr="0098315E" w:rsidRDefault="0098315E" w:rsidP="0098315E">
      <w:pPr>
        <w:pStyle w:val="EndNoteBibliography"/>
        <w:spacing w:after="0"/>
        <w:ind w:left="720" w:hanging="720"/>
        <w:rPr>
          <w:noProof/>
        </w:rPr>
      </w:pPr>
      <w:r w:rsidRPr="0098315E">
        <w:rPr>
          <w:noProof/>
        </w:rPr>
        <w:t xml:space="preserve">———. 1981. "The Formation of Parliament, 1272-1377." In </w:t>
      </w:r>
      <w:r w:rsidRPr="0098315E">
        <w:rPr>
          <w:i/>
          <w:noProof/>
        </w:rPr>
        <w:t>The English Parliament in the Middle Ages</w:t>
      </w:r>
      <w:r w:rsidRPr="0098315E">
        <w:rPr>
          <w:noProof/>
        </w:rPr>
        <w:t>, ed. R. G. Davies and J. H. Denton. Philadelphia: University of Pennsylvania Press.</w:t>
      </w:r>
    </w:p>
    <w:p w14:paraId="4F4D00DA" w14:textId="77777777" w:rsidR="0098315E" w:rsidRPr="0098315E" w:rsidRDefault="0098315E" w:rsidP="0098315E">
      <w:pPr>
        <w:pStyle w:val="EndNoteBibliography"/>
        <w:spacing w:after="0"/>
        <w:ind w:left="720" w:hanging="720"/>
        <w:rPr>
          <w:noProof/>
        </w:rPr>
      </w:pPr>
      <w:r w:rsidRPr="0098315E">
        <w:rPr>
          <w:noProof/>
        </w:rPr>
        <w:t xml:space="preserve">Haskins, George L. 1938. "The Petitions of Representatives in the Parliaments of Edward I." </w:t>
      </w:r>
      <w:r w:rsidRPr="0098315E">
        <w:rPr>
          <w:i/>
          <w:noProof/>
        </w:rPr>
        <w:t>The English Historical Review</w:t>
      </w:r>
      <w:r w:rsidRPr="0098315E">
        <w:rPr>
          <w:noProof/>
        </w:rPr>
        <w:t xml:space="preserve"> 53 (209):1-20.</w:t>
      </w:r>
    </w:p>
    <w:p w14:paraId="3DECE84C" w14:textId="77777777" w:rsidR="0098315E" w:rsidRPr="0098315E" w:rsidRDefault="0098315E" w:rsidP="0098315E">
      <w:pPr>
        <w:pStyle w:val="EndNoteBibliography"/>
        <w:spacing w:after="0"/>
        <w:ind w:left="720" w:hanging="720"/>
        <w:rPr>
          <w:noProof/>
        </w:rPr>
      </w:pPr>
      <w:r w:rsidRPr="0098315E">
        <w:rPr>
          <w:noProof/>
        </w:rPr>
        <w:t xml:space="preserve">Hastings, Margaret. 1947. </w:t>
      </w:r>
      <w:r w:rsidRPr="0098315E">
        <w:rPr>
          <w:i/>
          <w:noProof/>
        </w:rPr>
        <w:t>The Court of Common Pleas in Fifteenth Century England; a Study of Legal Administration and Procedure</w:t>
      </w:r>
      <w:r w:rsidRPr="0098315E">
        <w:rPr>
          <w:noProof/>
        </w:rPr>
        <w:t>. Ithaca: Cornell University Press.</w:t>
      </w:r>
    </w:p>
    <w:p w14:paraId="02B231EA" w14:textId="77777777" w:rsidR="0098315E" w:rsidRPr="0098315E" w:rsidRDefault="0098315E" w:rsidP="0098315E">
      <w:pPr>
        <w:pStyle w:val="EndNoteBibliography"/>
        <w:spacing w:after="0"/>
        <w:ind w:left="720" w:hanging="720"/>
        <w:rPr>
          <w:noProof/>
        </w:rPr>
      </w:pPr>
      <w:r w:rsidRPr="0098315E">
        <w:rPr>
          <w:noProof/>
        </w:rPr>
        <w:t xml:space="preserve">Hayek, Friedrich A. von. 1973. </w:t>
      </w:r>
      <w:r w:rsidRPr="0098315E">
        <w:rPr>
          <w:i/>
          <w:noProof/>
        </w:rPr>
        <w:t>Law, Legislation, and Liberty: A New Statement of the Liberal Principles of Justice and Political Economy</w:t>
      </w:r>
      <w:r w:rsidRPr="0098315E">
        <w:rPr>
          <w:noProof/>
        </w:rPr>
        <w:t>. Chicago: University of Chicago Press.</w:t>
      </w:r>
    </w:p>
    <w:p w14:paraId="4BBB89D6" w14:textId="77777777" w:rsidR="0098315E" w:rsidRPr="0098315E" w:rsidRDefault="0098315E" w:rsidP="0098315E">
      <w:pPr>
        <w:pStyle w:val="EndNoteBibliography"/>
        <w:spacing w:after="0"/>
        <w:ind w:left="720" w:hanging="720"/>
        <w:rPr>
          <w:noProof/>
        </w:rPr>
      </w:pPr>
      <w:r w:rsidRPr="0098315E">
        <w:rPr>
          <w:noProof/>
        </w:rPr>
        <w:t xml:space="preserve">Hébert, Michel. 2014. </w:t>
      </w:r>
      <w:r w:rsidRPr="0098315E">
        <w:rPr>
          <w:i/>
          <w:noProof/>
        </w:rPr>
        <w:t>Parlementer: Assemblées Représentatives et Échange Politique En Europe Occidentale Á La Fin Du Moyen Age</w:t>
      </w:r>
      <w:r w:rsidRPr="0098315E">
        <w:rPr>
          <w:noProof/>
        </w:rPr>
        <w:t>. Paris: Éditions de Boccard.</w:t>
      </w:r>
    </w:p>
    <w:p w14:paraId="640C3814" w14:textId="77777777" w:rsidR="0098315E" w:rsidRPr="0098315E" w:rsidRDefault="0098315E" w:rsidP="0098315E">
      <w:pPr>
        <w:pStyle w:val="EndNoteBibliography"/>
        <w:spacing w:after="0"/>
        <w:ind w:left="720" w:hanging="720"/>
        <w:rPr>
          <w:noProof/>
        </w:rPr>
      </w:pPr>
      <w:r w:rsidRPr="0098315E">
        <w:rPr>
          <w:noProof/>
        </w:rPr>
        <w:t xml:space="preserve">Henneman, John Bell. 1970. "The French Estates General and Reference Back to Local Constituents, 1343-1355." In </w:t>
      </w:r>
      <w:r w:rsidRPr="0098315E">
        <w:rPr>
          <w:i/>
          <w:noProof/>
        </w:rPr>
        <w:t>Representative Institutions in Theory and Practice</w:t>
      </w:r>
      <w:r w:rsidRPr="0098315E">
        <w:rPr>
          <w:noProof/>
        </w:rPr>
        <w:t>. Brussels: Les Éditions de la Librairie Encyclopédique.</w:t>
      </w:r>
    </w:p>
    <w:p w14:paraId="648701E0" w14:textId="77777777" w:rsidR="0098315E" w:rsidRPr="0098315E" w:rsidRDefault="0098315E" w:rsidP="0098315E">
      <w:pPr>
        <w:pStyle w:val="EndNoteBibliography"/>
        <w:spacing w:after="0"/>
        <w:ind w:left="720" w:hanging="720"/>
        <w:rPr>
          <w:noProof/>
        </w:rPr>
      </w:pPr>
      <w:r w:rsidRPr="0098315E">
        <w:rPr>
          <w:noProof/>
        </w:rPr>
        <w:t xml:space="preserve">Herb, Michael. 2003. "Taxation and Representation." </w:t>
      </w:r>
      <w:r w:rsidRPr="0098315E">
        <w:rPr>
          <w:i/>
          <w:noProof/>
        </w:rPr>
        <w:t>Studies in Comparative International Development</w:t>
      </w:r>
      <w:r w:rsidRPr="0098315E">
        <w:rPr>
          <w:noProof/>
        </w:rPr>
        <w:t xml:space="preserve"> 38 (3):3-31.</w:t>
      </w:r>
    </w:p>
    <w:p w14:paraId="3B790AA6" w14:textId="77777777" w:rsidR="0098315E" w:rsidRPr="0098315E" w:rsidRDefault="0098315E" w:rsidP="0098315E">
      <w:pPr>
        <w:pStyle w:val="EndNoteBibliography"/>
        <w:spacing w:after="0"/>
        <w:ind w:left="720" w:hanging="720"/>
        <w:rPr>
          <w:noProof/>
        </w:rPr>
      </w:pPr>
      <w:r w:rsidRPr="0098315E">
        <w:rPr>
          <w:noProof/>
        </w:rPr>
        <w:t xml:space="preserve">Hilaire, Jean. 2011. </w:t>
      </w:r>
      <w:r w:rsidRPr="0098315E">
        <w:rPr>
          <w:i/>
          <w:noProof/>
        </w:rPr>
        <w:t>La Construction de L'état de Droit Dans Les Archives Judiciaires de La Cour de France Au Xiiie Siècle</w:t>
      </w:r>
      <w:r w:rsidRPr="0098315E">
        <w:rPr>
          <w:noProof/>
        </w:rPr>
        <w:t>. Paris: Dalloz.</w:t>
      </w:r>
    </w:p>
    <w:p w14:paraId="0F19A904" w14:textId="77777777" w:rsidR="0098315E" w:rsidRPr="0098315E" w:rsidRDefault="0098315E" w:rsidP="0098315E">
      <w:pPr>
        <w:pStyle w:val="EndNoteBibliography"/>
        <w:spacing w:after="0"/>
        <w:ind w:left="720" w:hanging="720"/>
        <w:rPr>
          <w:noProof/>
        </w:rPr>
      </w:pPr>
      <w:r w:rsidRPr="0098315E">
        <w:rPr>
          <w:noProof/>
        </w:rPr>
        <w:t xml:space="preserve">Hoffman, Philip T., and Kathryn Norberg, eds. 1994. </w:t>
      </w:r>
      <w:r w:rsidRPr="0098315E">
        <w:rPr>
          <w:i/>
          <w:noProof/>
        </w:rPr>
        <w:t>Fiscal Crises, Liberty, and Representative Government, 1450-1789</w:t>
      </w:r>
      <w:r w:rsidRPr="0098315E">
        <w:rPr>
          <w:noProof/>
        </w:rPr>
        <w:t>. Stanford: Stanford University Press.</w:t>
      </w:r>
    </w:p>
    <w:p w14:paraId="5663A428" w14:textId="77777777" w:rsidR="0098315E" w:rsidRPr="0098315E" w:rsidRDefault="0098315E" w:rsidP="0098315E">
      <w:pPr>
        <w:pStyle w:val="EndNoteBibliography"/>
        <w:spacing w:after="0"/>
        <w:ind w:left="720" w:hanging="720"/>
        <w:rPr>
          <w:noProof/>
        </w:rPr>
      </w:pPr>
      <w:r w:rsidRPr="0098315E">
        <w:rPr>
          <w:noProof/>
        </w:rPr>
        <w:lastRenderedPageBreak/>
        <w:t xml:space="preserve">Hoffman, Philip T., and Jean-Laurent Rosenthal. 1997. "The Political Economy of Warfare and Taxation in Early Modern Europe: Historical Lessons for Economic Development." In </w:t>
      </w:r>
      <w:r w:rsidRPr="0098315E">
        <w:rPr>
          <w:i/>
          <w:noProof/>
        </w:rPr>
        <w:t>The Frontiers of the New Institutional Economics</w:t>
      </w:r>
      <w:r w:rsidRPr="0098315E">
        <w:rPr>
          <w:noProof/>
        </w:rPr>
        <w:t>, ed. J. N. Drobak and J. V. C. Nye. San Diego: Academic Press.</w:t>
      </w:r>
    </w:p>
    <w:p w14:paraId="7F2AB4F8" w14:textId="77777777" w:rsidR="0098315E" w:rsidRPr="0098315E" w:rsidRDefault="0098315E" w:rsidP="0098315E">
      <w:pPr>
        <w:pStyle w:val="EndNoteBibliography"/>
        <w:spacing w:after="0"/>
        <w:ind w:left="720" w:hanging="720"/>
        <w:rPr>
          <w:noProof/>
        </w:rPr>
      </w:pPr>
      <w:r w:rsidRPr="0098315E">
        <w:rPr>
          <w:noProof/>
        </w:rPr>
        <w:t xml:space="preserve">Holdsworth, William Searle. 1923a. </w:t>
      </w:r>
      <w:r w:rsidRPr="0098315E">
        <w:rPr>
          <w:i/>
          <w:noProof/>
        </w:rPr>
        <w:t>A History of English Law</w:t>
      </w:r>
      <w:r w:rsidRPr="0098315E">
        <w:rPr>
          <w:noProof/>
        </w:rPr>
        <w:t>. 3rd ed. 16 vols. Vol. I. London: Methuen &amp; Co.</w:t>
      </w:r>
    </w:p>
    <w:p w14:paraId="50E0D9A4" w14:textId="77777777" w:rsidR="0098315E" w:rsidRPr="0098315E" w:rsidRDefault="0098315E" w:rsidP="0098315E">
      <w:pPr>
        <w:pStyle w:val="EndNoteBibliography"/>
        <w:spacing w:after="0"/>
        <w:ind w:left="720" w:hanging="720"/>
        <w:rPr>
          <w:noProof/>
        </w:rPr>
      </w:pPr>
      <w:r w:rsidRPr="0098315E">
        <w:rPr>
          <w:noProof/>
        </w:rPr>
        <w:t xml:space="preserve">———. 1923b. </w:t>
      </w:r>
      <w:r w:rsidRPr="0098315E">
        <w:rPr>
          <w:i/>
          <w:noProof/>
        </w:rPr>
        <w:t>A History of English Law</w:t>
      </w:r>
      <w:r w:rsidRPr="0098315E">
        <w:rPr>
          <w:noProof/>
        </w:rPr>
        <w:t>. 3rd ed. 16 vols. Vol. II. London: Methuen &amp; Co.</w:t>
      </w:r>
    </w:p>
    <w:p w14:paraId="7032370E" w14:textId="77777777" w:rsidR="0098315E" w:rsidRPr="0098315E" w:rsidRDefault="0098315E" w:rsidP="0098315E">
      <w:pPr>
        <w:pStyle w:val="EndNoteBibliography"/>
        <w:spacing w:after="0"/>
        <w:ind w:left="720" w:hanging="720"/>
        <w:rPr>
          <w:noProof/>
        </w:rPr>
      </w:pPr>
      <w:r w:rsidRPr="0098315E">
        <w:rPr>
          <w:noProof/>
        </w:rPr>
        <w:t xml:space="preserve">Holt, James Clarke. 1972. "Politics and Property in Early Medieval England." </w:t>
      </w:r>
      <w:r w:rsidRPr="0098315E">
        <w:rPr>
          <w:i/>
          <w:noProof/>
        </w:rPr>
        <w:t>Past &amp; Present</w:t>
      </w:r>
      <w:r w:rsidRPr="0098315E">
        <w:rPr>
          <w:noProof/>
        </w:rPr>
        <w:t xml:space="preserve"> 57:3-52.</w:t>
      </w:r>
    </w:p>
    <w:p w14:paraId="2890450F" w14:textId="77777777" w:rsidR="0098315E" w:rsidRPr="0098315E" w:rsidRDefault="0098315E" w:rsidP="0098315E">
      <w:pPr>
        <w:pStyle w:val="EndNoteBibliography"/>
        <w:spacing w:after="0"/>
        <w:ind w:left="720" w:hanging="720"/>
        <w:rPr>
          <w:noProof/>
        </w:rPr>
      </w:pPr>
      <w:r w:rsidRPr="0098315E">
        <w:rPr>
          <w:noProof/>
        </w:rPr>
        <w:t xml:space="preserve">———. 1981. "The Prehistory of Parliament." In </w:t>
      </w:r>
      <w:r w:rsidRPr="0098315E">
        <w:rPr>
          <w:i/>
          <w:noProof/>
        </w:rPr>
        <w:t>The English Parliament in the Middle Ages</w:t>
      </w:r>
      <w:r w:rsidRPr="0098315E">
        <w:rPr>
          <w:noProof/>
        </w:rPr>
        <w:t>, ed. R. G. Davies and J. H. Denton. Philadelphia: University of Pennsylvania Press.</w:t>
      </w:r>
    </w:p>
    <w:p w14:paraId="7F28E81C" w14:textId="77777777" w:rsidR="0098315E" w:rsidRPr="0098315E" w:rsidRDefault="0098315E" w:rsidP="0098315E">
      <w:pPr>
        <w:pStyle w:val="EndNoteBibliography"/>
        <w:spacing w:after="0"/>
        <w:ind w:left="720" w:hanging="720"/>
        <w:rPr>
          <w:noProof/>
        </w:rPr>
      </w:pPr>
      <w:r w:rsidRPr="0098315E">
        <w:rPr>
          <w:noProof/>
        </w:rPr>
        <w:t xml:space="preserve">———. 1982. "Feudal Society and the Family in Early Medieval England: I. The Revolution of 1066." </w:t>
      </w:r>
      <w:r w:rsidRPr="0098315E">
        <w:rPr>
          <w:i/>
          <w:noProof/>
        </w:rPr>
        <w:t>Transactions of the Royal Historical Society, 5th ser.</w:t>
      </w:r>
      <w:r w:rsidRPr="0098315E">
        <w:rPr>
          <w:noProof/>
        </w:rPr>
        <w:t xml:space="preserve"> 32.</w:t>
      </w:r>
    </w:p>
    <w:p w14:paraId="1C430758" w14:textId="77777777" w:rsidR="0098315E" w:rsidRPr="0098315E" w:rsidRDefault="0098315E" w:rsidP="0098315E">
      <w:pPr>
        <w:pStyle w:val="EndNoteBibliography"/>
        <w:spacing w:after="0"/>
        <w:ind w:left="720" w:hanging="720"/>
        <w:rPr>
          <w:noProof/>
        </w:rPr>
      </w:pPr>
      <w:r w:rsidRPr="0098315E">
        <w:rPr>
          <w:noProof/>
        </w:rPr>
        <w:t xml:space="preserve">———. 1983. "The Introduction of Knight Service into England." </w:t>
      </w:r>
      <w:r w:rsidRPr="0098315E">
        <w:rPr>
          <w:i/>
          <w:noProof/>
        </w:rPr>
        <w:t>Anglo-Norman Studies</w:t>
      </w:r>
      <w:r w:rsidRPr="0098315E">
        <w:rPr>
          <w:noProof/>
        </w:rPr>
        <w:t xml:space="preserve"> 6:89-106.</w:t>
      </w:r>
    </w:p>
    <w:p w14:paraId="32225028" w14:textId="77777777" w:rsidR="0098315E" w:rsidRPr="0098315E" w:rsidRDefault="0098315E" w:rsidP="0098315E">
      <w:pPr>
        <w:pStyle w:val="EndNoteBibliography"/>
        <w:spacing w:after="0"/>
        <w:ind w:left="720" w:hanging="720"/>
        <w:rPr>
          <w:noProof/>
        </w:rPr>
      </w:pPr>
      <w:r w:rsidRPr="0098315E">
        <w:rPr>
          <w:noProof/>
        </w:rPr>
        <w:t xml:space="preserve">Hoyt, Robert S. 1961. "Representation in the Administrative Practice of Anglo-Norman England." In </w:t>
      </w:r>
      <w:r w:rsidRPr="0098315E">
        <w:rPr>
          <w:i/>
          <w:noProof/>
        </w:rPr>
        <w:t>Album Helen Maud Cam</w:t>
      </w:r>
      <w:r w:rsidRPr="0098315E">
        <w:rPr>
          <w:noProof/>
        </w:rPr>
        <w:t>. Louvain: Publications Universitaires de Louvain.</w:t>
      </w:r>
    </w:p>
    <w:p w14:paraId="3E3F78AB" w14:textId="77777777" w:rsidR="0098315E" w:rsidRPr="0098315E" w:rsidRDefault="0098315E" w:rsidP="0098315E">
      <w:pPr>
        <w:pStyle w:val="EndNoteBibliography"/>
        <w:spacing w:after="0"/>
        <w:ind w:left="720" w:hanging="720"/>
        <w:rPr>
          <w:noProof/>
        </w:rPr>
      </w:pPr>
      <w:r w:rsidRPr="0098315E">
        <w:rPr>
          <w:noProof/>
        </w:rPr>
        <w:t xml:space="preserve">Hudson, John. 1994. </w:t>
      </w:r>
      <w:r w:rsidRPr="0098315E">
        <w:rPr>
          <w:i/>
          <w:noProof/>
        </w:rPr>
        <w:t>Land, Law, and Lordship in Anglo-Norman England</w:t>
      </w:r>
      <w:r w:rsidRPr="0098315E">
        <w:rPr>
          <w:noProof/>
        </w:rPr>
        <w:t>. Oxford: Oxford University Press.</w:t>
      </w:r>
    </w:p>
    <w:p w14:paraId="712480D2" w14:textId="77777777" w:rsidR="0098315E" w:rsidRPr="0098315E" w:rsidRDefault="0098315E" w:rsidP="0098315E">
      <w:pPr>
        <w:pStyle w:val="EndNoteBibliography"/>
        <w:spacing w:after="0"/>
        <w:ind w:left="720" w:hanging="720"/>
        <w:rPr>
          <w:noProof/>
        </w:rPr>
      </w:pPr>
      <w:r w:rsidRPr="0098315E">
        <w:rPr>
          <w:noProof/>
        </w:rPr>
        <w:t xml:space="preserve">———. 1996a. </w:t>
      </w:r>
      <w:r w:rsidRPr="0098315E">
        <w:rPr>
          <w:i/>
          <w:noProof/>
        </w:rPr>
        <w:t>The Formation of the English Common Law: Law and Society in England from the Norman Conquest to Magna Carta</w:t>
      </w:r>
      <w:r w:rsidRPr="0098315E">
        <w:rPr>
          <w:noProof/>
        </w:rPr>
        <w:t>. New York: Longman.</w:t>
      </w:r>
    </w:p>
    <w:p w14:paraId="6732D1E1" w14:textId="77777777" w:rsidR="0098315E" w:rsidRPr="0098315E" w:rsidRDefault="0098315E" w:rsidP="0098315E">
      <w:pPr>
        <w:pStyle w:val="EndNoteBibliography"/>
        <w:spacing w:after="0"/>
        <w:ind w:left="720" w:hanging="720"/>
        <w:rPr>
          <w:noProof/>
        </w:rPr>
      </w:pPr>
      <w:r w:rsidRPr="0098315E">
        <w:rPr>
          <w:noProof/>
        </w:rPr>
        <w:t xml:space="preserve">———. 2012. </w:t>
      </w:r>
      <w:r w:rsidRPr="0098315E">
        <w:rPr>
          <w:i/>
          <w:noProof/>
        </w:rPr>
        <w:t>The Oxford History of the Laws of England Volume 2: 900-1216</w:t>
      </w:r>
      <w:r w:rsidRPr="0098315E">
        <w:rPr>
          <w:noProof/>
        </w:rPr>
        <w:t>. Edited by R. H. Helmholz and J. H. Baker. Oxford: Oxford University Press.</w:t>
      </w:r>
    </w:p>
    <w:p w14:paraId="61B7E38D" w14:textId="77777777" w:rsidR="0098315E" w:rsidRPr="0098315E" w:rsidRDefault="0098315E" w:rsidP="0098315E">
      <w:pPr>
        <w:pStyle w:val="EndNoteBibliography"/>
        <w:spacing w:after="0"/>
        <w:ind w:left="720" w:hanging="720"/>
        <w:rPr>
          <w:noProof/>
        </w:rPr>
      </w:pPr>
      <w:r w:rsidRPr="0098315E">
        <w:rPr>
          <w:noProof/>
        </w:rPr>
        <w:t xml:space="preserve">———, ed. 1996b. </w:t>
      </w:r>
      <w:r w:rsidRPr="0098315E">
        <w:rPr>
          <w:i/>
          <w:noProof/>
        </w:rPr>
        <w:t>The History of English Law: Centenary Essays on "Pollock and Maitland"</w:t>
      </w:r>
      <w:r w:rsidRPr="0098315E">
        <w:rPr>
          <w:noProof/>
        </w:rPr>
        <w:t>. Oxford: Oxford University Press.</w:t>
      </w:r>
    </w:p>
    <w:p w14:paraId="1C8F9C35" w14:textId="77777777" w:rsidR="0098315E" w:rsidRPr="0098315E" w:rsidRDefault="0098315E" w:rsidP="0098315E">
      <w:pPr>
        <w:pStyle w:val="EndNoteBibliography"/>
        <w:spacing w:after="0"/>
        <w:ind w:left="720" w:hanging="720"/>
        <w:rPr>
          <w:noProof/>
        </w:rPr>
      </w:pPr>
      <w:r w:rsidRPr="0098315E">
        <w:rPr>
          <w:noProof/>
        </w:rPr>
        <w:t xml:space="preserve">Jay, Stewart. 1994. "Servants of Monarchs and Lords: The Advisory Role of Early English Judges." </w:t>
      </w:r>
      <w:r w:rsidRPr="0098315E">
        <w:rPr>
          <w:i/>
          <w:noProof/>
        </w:rPr>
        <w:t>The American Journal of Legal History</w:t>
      </w:r>
      <w:r w:rsidRPr="0098315E">
        <w:rPr>
          <w:noProof/>
        </w:rPr>
        <w:t xml:space="preserve"> 38 (2):117-196.</w:t>
      </w:r>
    </w:p>
    <w:p w14:paraId="34073567" w14:textId="77777777" w:rsidR="0098315E" w:rsidRPr="0098315E" w:rsidRDefault="0098315E" w:rsidP="0098315E">
      <w:pPr>
        <w:pStyle w:val="EndNoteBibliography"/>
        <w:spacing w:after="0"/>
        <w:ind w:left="720" w:hanging="720"/>
        <w:rPr>
          <w:noProof/>
        </w:rPr>
      </w:pPr>
      <w:r w:rsidRPr="0098315E">
        <w:rPr>
          <w:noProof/>
        </w:rPr>
        <w:t xml:space="preserve">Joinville, Jean. 1821-7. "Histoire de Saint-Louis." In </w:t>
      </w:r>
      <w:r w:rsidRPr="0098315E">
        <w:rPr>
          <w:i/>
          <w:noProof/>
        </w:rPr>
        <w:t>Collection Complete des Mémoires Relatifs À L'histoire de France Depuis Le Règne de Philippe Auguste, Jusqu'au Commencement Du Dix-Septièrne Siècle</w:t>
      </w:r>
      <w:r w:rsidRPr="0098315E">
        <w:rPr>
          <w:noProof/>
        </w:rPr>
        <w:t>, ed. C. B. Petitot. Paris.</w:t>
      </w:r>
    </w:p>
    <w:p w14:paraId="59D5477F" w14:textId="77777777" w:rsidR="0098315E" w:rsidRPr="0098315E" w:rsidRDefault="0098315E" w:rsidP="0098315E">
      <w:pPr>
        <w:pStyle w:val="EndNoteBibliography"/>
        <w:spacing w:after="0"/>
        <w:ind w:left="720" w:hanging="720"/>
        <w:rPr>
          <w:noProof/>
        </w:rPr>
      </w:pPr>
      <w:r w:rsidRPr="0098315E">
        <w:rPr>
          <w:noProof/>
        </w:rPr>
        <w:lastRenderedPageBreak/>
        <w:t xml:space="preserve">Jones, W. R. 1966. "Bishops, Politics, and the Two Laws: The Gravamina of the English Clergy, 1237-1399." </w:t>
      </w:r>
      <w:r w:rsidRPr="0098315E">
        <w:rPr>
          <w:i/>
          <w:noProof/>
        </w:rPr>
        <w:t>Speculum</w:t>
      </w:r>
      <w:r w:rsidRPr="0098315E">
        <w:rPr>
          <w:noProof/>
        </w:rPr>
        <w:t xml:space="preserve"> 41 (2):209-245.</w:t>
      </w:r>
    </w:p>
    <w:p w14:paraId="0446760E" w14:textId="77777777" w:rsidR="0098315E" w:rsidRPr="0098315E" w:rsidRDefault="0098315E" w:rsidP="0098315E">
      <w:pPr>
        <w:pStyle w:val="EndNoteBibliography"/>
        <w:spacing w:after="0"/>
        <w:ind w:left="720" w:hanging="720"/>
        <w:rPr>
          <w:noProof/>
        </w:rPr>
      </w:pPr>
      <w:r w:rsidRPr="0098315E">
        <w:rPr>
          <w:noProof/>
        </w:rPr>
        <w:t xml:space="preserve">Kaeuper, Richard W. 1988. </w:t>
      </w:r>
      <w:r w:rsidRPr="0098315E">
        <w:rPr>
          <w:i/>
          <w:noProof/>
        </w:rPr>
        <w:t>War, Justice, and Public Order: England and France in the Later Middle Ages</w:t>
      </w:r>
      <w:r w:rsidRPr="0098315E">
        <w:rPr>
          <w:noProof/>
        </w:rPr>
        <w:t>. Oxford: Clarendon Press.</w:t>
      </w:r>
    </w:p>
    <w:p w14:paraId="0E5A6F8C" w14:textId="77777777" w:rsidR="0098315E" w:rsidRPr="0098315E" w:rsidRDefault="0098315E" w:rsidP="0098315E">
      <w:pPr>
        <w:pStyle w:val="EndNoteBibliography"/>
        <w:spacing w:after="0"/>
        <w:ind w:left="720" w:hanging="720"/>
        <w:rPr>
          <w:noProof/>
        </w:rPr>
      </w:pPr>
      <w:r w:rsidRPr="0098315E">
        <w:rPr>
          <w:noProof/>
        </w:rPr>
        <w:t xml:space="preserve">Kiser, Edgar, and Yoram Barzel. 1991. "The Origins of Democracy in England." </w:t>
      </w:r>
      <w:r w:rsidRPr="0098315E">
        <w:rPr>
          <w:i/>
          <w:noProof/>
        </w:rPr>
        <w:t>Rationality and Society</w:t>
      </w:r>
      <w:r w:rsidRPr="0098315E">
        <w:rPr>
          <w:noProof/>
        </w:rPr>
        <w:t xml:space="preserve"> 3 (4):396-422.</w:t>
      </w:r>
    </w:p>
    <w:p w14:paraId="52597F00" w14:textId="77777777" w:rsidR="0098315E" w:rsidRPr="0098315E" w:rsidRDefault="0098315E" w:rsidP="0098315E">
      <w:pPr>
        <w:pStyle w:val="EndNoteBibliography"/>
        <w:spacing w:after="0"/>
        <w:ind w:left="720" w:hanging="720"/>
        <w:rPr>
          <w:noProof/>
        </w:rPr>
      </w:pPr>
      <w:r w:rsidRPr="0098315E">
        <w:rPr>
          <w:noProof/>
        </w:rPr>
        <w:t xml:space="preserve">Knight, Jack. 1992. </w:t>
      </w:r>
      <w:r w:rsidRPr="0098315E">
        <w:rPr>
          <w:i/>
          <w:noProof/>
        </w:rPr>
        <w:t>Institutions and Social Conflict</w:t>
      </w:r>
      <w:r w:rsidRPr="0098315E">
        <w:rPr>
          <w:noProof/>
        </w:rPr>
        <w:t>. Cambridge: Cambridge University Press.</w:t>
      </w:r>
    </w:p>
    <w:p w14:paraId="0FBA45B0" w14:textId="77777777" w:rsidR="0098315E" w:rsidRPr="0098315E" w:rsidRDefault="0098315E" w:rsidP="0098315E">
      <w:pPr>
        <w:pStyle w:val="EndNoteBibliography"/>
        <w:spacing w:after="0"/>
        <w:ind w:left="720" w:hanging="720"/>
        <w:rPr>
          <w:noProof/>
        </w:rPr>
      </w:pPr>
      <w:r w:rsidRPr="0098315E">
        <w:rPr>
          <w:noProof/>
        </w:rPr>
        <w:t xml:space="preserve">———. 1995. "Models, Interpretations and Theories: Constructing Explanations of Institutional Emergence and Change." In </w:t>
      </w:r>
      <w:r w:rsidRPr="0098315E">
        <w:rPr>
          <w:i/>
          <w:noProof/>
        </w:rPr>
        <w:t>Explaining Social Institutions</w:t>
      </w:r>
      <w:r w:rsidRPr="0098315E">
        <w:rPr>
          <w:noProof/>
        </w:rPr>
        <w:t>, ed. J. Knight and I. Sened. Ann Arbor: University of Michigan Press.</w:t>
      </w:r>
    </w:p>
    <w:p w14:paraId="202C12D8" w14:textId="77777777" w:rsidR="0098315E" w:rsidRPr="0098315E" w:rsidRDefault="0098315E" w:rsidP="0098315E">
      <w:pPr>
        <w:pStyle w:val="EndNoteBibliography"/>
        <w:spacing w:after="0"/>
        <w:ind w:left="720" w:hanging="720"/>
        <w:rPr>
          <w:noProof/>
        </w:rPr>
      </w:pPr>
      <w:r w:rsidRPr="0098315E">
        <w:rPr>
          <w:noProof/>
        </w:rPr>
        <w:t xml:space="preserve">Langlois, Charles Victor. 1888. </w:t>
      </w:r>
      <w:r w:rsidRPr="0098315E">
        <w:rPr>
          <w:i/>
          <w:noProof/>
        </w:rPr>
        <w:t>Textes Relatifs à L'histoire Du Parlement Depuis Les Origines Jusqu'en 1314</w:t>
      </w:r>
      <w:r w:rsidRPr="0098315E">
        <w:rPr>
          <w:noProof/>
        </w:rPr>
        <w:t>. Paris: A. Picard.</w:t>
      </w:r>
    </w:p>
    <w:p w14:paraId="668152FF" w14:textId="77777777" w:rsidR="0098315E" w:rsidRPr="0098315E" w:rsidRDefault="0098315E" w:rsidP="0098315E">
      <w:pPr>
        <w:pStyle w:val="EndNoteBibliography"/>
        <w:spacing w:after="0"/>
        <w:ind w:left="720" w:hanging="720"/>
        <w:rPr>
          <w:noProof/>
        </w:rPr>
      </w:pPr>
      <w:r w:rsidRPr="0098315E">
        <w:rPr>
          <w:noProof/>
        </w:rPr>
        <w:t xml:space="preserve">———. 1890. "Les Origines Du Parlement de Paris." </w:t>
      </w:r>
      <w:r w:rsidRPr="0098315E">
        <w:rPr>
          <w:i/>
          <w:noProof/>
        </w:rPr>
        <w:t>Revue Historique</w:t>
      </w:r>
      <w:r w:rsidRPr="0098315E">
        <w:rPr>
          <w:noProof/>
        </w:rPr>
        <w:t xml:space="preserve"> 42:74-114.</w:t>
      </w:r>
    </w:p>
    <w:p w14:paraId="410F6774" w14:textId="77777777" w:rsidR="0098315E" w:rsidRPr="0098315E" w:rsidRDefault="0098315E" w:rsidP="0098315E">
      <w:pPr>
        <w:pStyle w:val="EndNoteBibliography"/>
        <w:spacing w:after="0"/>
        <w:ind w:left="720" w:hanging="720"/>
        <w:rPr>
          <w:noProof/>
        </w:rPr>
      </w:pPr>
      <w:r w:rsidRPr="0098315E">
        <w:rPr>
          <w:noProof/>
        </w:rPr>
        <w:t xml:space="preserve">———. 1909. "Doléances Recueillies Par Les Enquêteurs de Saint Louis et des Derniers Capétiens Directs." </w:t>
      </w:r>
      <w:r w:rsidRPr="0098315E">
        <w:rPr>
          <w:i/>
          <w:noProof/>
        </w:rPr>
        <w:t>Revue Historique</w:t>
      </w:r>
      <w:r w:rsidRPr="0098315E">
        <w:rPr>
          <w:noProof/>
        </w:rPr>
        <w:t xml:space="preserve"> 100 (1):63-95.</w:t>
      </w:r>
    </w:p>
    <w:p w14:paraId="3CB9F7E3" w14:textId="77777777" w:rsidR="0098315E" w:rsidRPr="0098315E" w:rsidRDefault="0098315E" w:rsidP="0098315E">
      <w:pPr>
        <w:pStyle w:val="EndNoteBibliography"/>
        <w:spacing w:after="0"/>
        <w:ind w:left="720" w:hanging="720"/>
        <w:rPr>
          <w:noProof/>
        </w:rPr>
      </w:pPr>
      <w:r w:rsidRPr="0098315E">
        <w:rPr>
          <w:noProof/>
        </w:rPr>
        <w:t xml:space="preserve">Langmuir, Gavin I. 1966. "Politics and Parliaments in the Early Thirteenth Century." </w:t>
      </w:r>
      <w:r w:rsidRPr="0098315E">
        <w:rPr>
          <w:i/>
          <w:noProof/>
        </w:rPr>
        <w:t>Études sur l'histoire des assemblées d'états</w:t>
      </w:r>
      <w:r w:rsidRPr="0098315E">
        <w:rPr>
          <w:noProof/>
        </w:rPr>
        <w:t>:47-62.</w:t>
      </w:r>
    </w:p>
    <w:p w14:paraId="2F381C20" w14:textId="77777777" w:rsidR="0098315E" w:rsidRPr="0098315E" w:rsidRDefault="0098315E" w:rsidP="0098315E">
      <w:pPr>
        <w:pStyle w:val="EndNoteBibliography"/>
        <w:spacing w:after="0"/>
        <w:ind w:left="720" w:hanging="720"/>
        <w:rPr>
          <w:noProof/>
        </w:rPr>
      </w:pPr>
      <w:r w:rsidRPr="0098315E">
        <w:rPr>
          <w:noProof/>
        </w:rPr>
        <w:t xml:space="preserve">Lapsley, Gaillard Thomas. 1951. "Knights of the Shire in the Parliaments of Edward II." In </w:t>
      </w:r>
      <w:r w:rsidRPr="0098315E">
        <w:rPr>
          <w:i/>
          <w:noProof/>
        </w:rPr>
        <w:t>Crown, Community, and Parliament in the Later Middle Ages</w:t>
      </w:r>
      <w:r w:rsidRPr="0098315E">
        <w:rPr>
          <w:noProof/>
        </w:rPr>
        <w:t>. Oxford: B. Blackwell.</w:t>
      </w:r>
    </w:p>
    <w:p w14:paraId="2B05667A" w14:textId="77777777" w:rsidR="0098315E" w:rsidRPr="0098315E" w:rsidRDefault="0098315E" w:rsidP="0098315E">
      <w:pPr>
        <w:pStyle w:val="EndNoteBibliography"/>
        <w:spacing w:after="0"/>
        <w:ind w:left="720" w:hanging="720"/>
        <w:rPr>
          <w:noProof/>
        </w:rPr>
      </w:pPr>
      <w:r w:rsidRPr="0098315E">
        <w:rPr>
          <w:noProof/>
        </w:rPr>
        <w:t xml:space="preserve">———. [1914] 1925. "Introduction." In </w:t>
      </w:r>
      <w:r w:rsidRPr="0098315E">
        <w:rPr>
          <w:i/>
          <w:noProof/>
        </w:rPr>
        <w:t>An Essay on the Origins of the House of Commons, by Désiré Pasquet</w:t>
      </w:r>
      <w:r w:rsidRPr="0098315E">
        <w:rPr>
          <w:noProof/>
        </w:rPr>
        <w:t>. Cambridge: Cambridge University Press.</w:t>
      </w:r>
    </w:p>
    <w:p w14:paraId="022BF5E1" w14:textId="77777777" w:rsidR="0098315E" w:rsidRPr="0098315E" w:rsidRDefault="0098315E" w:rsidP="0098315E">
      <w:pPr>
        <w:pStyle w:val="EndNoteBibliography"/>
        <w:spacing w:after="0"/>
        <w:ind w:left="720" w:hanging="720"/>
        <w:rPr>
          <w:noProof/>
        </w:rPr>
      </w:pPr>
      <w:r w:rsidRPr="0098315E">
        <w:rPr>
          <w:noProof/>
        </w:rPr>
        <w:t xml:space="preserve">Le Mené, Michel. 2000. ""Tenir En Fief" À La Fin Du Moyen Âge." In </w:t>
      </w:r>
      <w:r w:rsidRPr="0098315E">
        <w:rPr>
          <w:i/>
          <w:noProof/>
        </w:rPr>
        <w:t>Guerre, Pouvoir et Noblesse Au Moyen Age : Mélanges En L'honneur de Philippe Contamine</w:t>
      </w:r>
      <w:r w:rsidRPr="0098315E">
        <w:rPr>
          <w:noProof/>
        </w:rPr>
        <w:t>, ed. P. Contamine, J. Paviot and J. Verger. Paris: Presses de l'Université de Paris-Sorbonne.</w:t>
      </w:r>
    </w:p>
    <w:p w14:paraId="502D2331" w14:textId="77777777" w:rsidR="0098315E" w:rsidRPr="0098315E" w:rsidRDefault="0098315E" w:rsidP="0098315E">
      <w:pPr>
        <w:pStyle w:val="EndNoteBibliography"/>
        <w:spacing w:after="0"/>
        <w:ind w:left="720" w:hanging="720"/>
        <w:rPr>
          <w:noProof/>
        </w:rPr>
      </w:pPr>
      <w:r w:rsidRPr="0098315E">
        <w:rPr>
          <w:noProof/>
        </w:rPr>
        <w:t xml:space="preserve">Lemarignier, Jean François. 1970. </w:t>
      </w:r>
      <w:r w:rsidRPr="0098315E">
        <w:rPr>
          <w:i/>
          <w:noProof/>
        </w:rPr>
        <w:t>La France Médiévale: Institutions &amp; Société</w:t>
      </w:r>
      <w:r w:rsidRPr="0098315E">
        <w:rPr>
          <w:noProof/>
        </w:rPr>
        <w:t>. Paris: A. Colin.</w:t>
      </w:r>
    </w:p>
    <w:p w14:paraId="54D7A3F0" w14:textId="77777777" w:rsidR="0098315E" w:rsidRPr="0098315E" w:rsidRDefault="0098315E" w:rsidP="0098315E">
      <w:pPr>
        <w:pStyle w:val="EndNoteBibliography"/>
        <w:spacing w:after="0"/>
        <w:ind w:left="720" w:hanging="720"/>
        <w:rPr>
          <w:noProof/>
        </w:rPr>
      </w:pPr>
      <w:r w:rsidRPr="0098315E">
        <w:rPr>
          <w:noProof/>
        </w:rPr>
        <w:t xml:space="preserve">Levi, Margaret. 1988. </w:t>
      </w:r>
      <w:r w:rsidRPr="0098315E">
        <w:rPr>
          <w:i/>
          <w:noProof/>
        </w:rPr>
        <w:t>Of Rule and Revenue</w:t>
      </w:r>
      <w:r w:rsidRPr="0098315E">
        <w:rPr>
          <w:noProof/>
        </w:rPr>
        <w:t>. Berkeley: Berkeley University Press.</w:t>
      </w:r>
    </w:p>
    <w:p w14:paraId="25909F17" w14:textId="77777777" w:rsidR="0098315E" w:rsidRPr="0098315E" w:rsidRDefault="0098315E" w:rsidP="0098315E">
      <w:pPr>
        <w:pStyle w:val="EndNoteBibliography"/>
        <w:spacing w:after="0"/>
        <w:ind w:left="720" w:hanging="720"/>
        <w:rPr>
          <w:noProof/>
        </w:rPr>
      </w:pPr>
      <w:r w:rsidRPr="0098315E">
        <w:rPr>
          <w:noProof/>
        </w:rPr>
        <w:t xml:space="preserve">Lord, R. H. 1930. "The Parliaments of the Middle Ages and the Early Modern Period." </w:t>
      </w:r>
      <w:r w:rsidRPr="0098315E">
        <w:rPr>
          <w:i/>
          <w:noProof/>
        </w:rPr>
        <w:t>Catholic Historical Review</w:t>
      </w:r>
      <w:r w:rsidRPr="0098315E">
        <w:rPr>
          <w:noProof/>
        </w:rPr>
        <w:t xml:space="preserve"> 16 (2).</w:t>
      </w:r>
    </w:p>
    <w:p w14:paraId="44A2A78A" w14:textId="77777777" w:rsidR="0098315E" w:rsidRPr="0098315E" w:rsidRDefault="0098315E" w:rsidP="0098315E">
      <w:pPr>
        <w:pStyle w:val="EndNoteBibliography"/>
        <w:spacing w:after="0"/>
        <w:ind w:left="720" w:hanging="720"/>
        <w:rPr>
          <w:noProof/>
        </w:rPr>
      </w:pPr>
      <w:r w:rsidRPr="0098315E">
        <w:rPr>
          <w:noProof/>
        </w:rPr>
        <w:t xml:space="preserve">Lot, Ferdinand, and Robert Fawtier. 1958. </w:t>
      </w:r>
      <w:r w:rsidRPr="0098315E">
        <w:rPr>
          <w:i/>
          <w:noProof/>
        </w:rPr>
        <w:t>Histoire des Institutions Françaises Au Moyen Age</w:t>
      </w:r>
      <w:r w:rsidRPr="0098315E">
        <w:rPr>
          <w:noProof/>
        </w:rPr>
        <w:t>. Vol. 2: Institutions Royales. Paris: Presses universitaires de France.</w:t>
      </w:r>
    </w:p>
    <w:p w14:paraId="04F9AEA6" w14:textId="77777777" w:rsidR="0098315E" w:rsidRPr="0098315E" w:rsidRDefault="0098315E" w:rsidP="0098315E">
      <w:pPr>
        <w:pStyle w:val="EndNoteBibliography"/>
        <w:spacing w:after="0"/>
        <w:ind w:left="720" w:hanging="720"/>
        <w:rPr>
          <w:noProof/>
        </w:rPr>
      </w:pPr>
      <w:r w:rsidRPr="0098315E">
        <w:rPr>
          <w:noProof/>
        </w:rPr>
        <w:lastRenderedPageBreak/>
        <w:t xml:space="preserve">Lot, Ferdinand, Robert Fawtier, and Michel de Boüard. 1957. </w:t>
      </w:r>
      <w:r w:rsidRPr="0098315E">
        <w:rPr>
          <w:i/>
          <w:noProof/>
        </w:rPr>
        <w:t>Histoire des Institutions Françaises Au Moyen Age</w:t>
      </w:r>
      <w:r w:rsidRPr="0098315E">
        <w:rPr>
          <w:noProof/>
        </w:rPr>
        <w:t>. 3 vols. Paris: Presses universitaires de France.</w:t>
      </w:r>
    </w:p>
    <w:p w14:paraId="7E81EB1C" w14:textId="77777777" w:rsidR="0098315E" w:rsidRPr="0098315E" w:rsidRDefault="0098315E" w:rsidP="0098315E">
      <w:pPr>
        <w:pStyle w:val="EndNoteBibliography"/>
        <w:spacing w:after="0"/>
        <w:ind w:left="720" w:hanging="720"/>
        <w:rPr>
          <w:noProof/>
        </w:rPr>
      </w:pPr>
      <w:r w:rsidRPr="0098315E">
        <w:rPr>
          <w:noProof/>
        </w:rPr>
        <w:t xml:space="preserve">Maddicott, John Robert. 1981. "Parliament and the Constituencies, 1272-1377." In </w:t>
      </w:r>
      <w:r w:rsidRPr="0098315E">
        <w:rPr>
          <w:i/>
          <w:noProof/>
        </w:rPr>
        <w:t>The English Parliament in the Middle Ages</w:t>
      </w:r>
      <w:r w:rsidRPr="0098315E">
        <w:rPr>
          <w:noProof/>
        </w:rPr>
        <w:t>, ed. R. G. Davies and J. H. Denton. Manchester: Manchester University Press.</w:t>
      </w:r>
    </w:p>
    <w:p w14:paraId="124C75EE" w14:textId="77777777" w:rsidR="0098315E" w:rsidRPr="0098315E" w:rsidRDefault="0098315E" w:rsidP="0098315E">
      <w:pPr>
        <w:pStyle w:val="EndNoteBibliography"/>
        <w:spacing w:after="0"/>
        <w:ind w:left="720" w:hanging="720"/>
        <w:rPr>
          <w:noProof/>
        </w:rPr>
      </w:pPr>
      <w:r w:rsidRPr="0098315E">
        <w:rPr>
          <w:noProof/>
        </w:rPr>
        <w:t xml:space="preserve">———. 2010. </w:t>
      </w:r>
      <w:r w:rsidRPr="0098315E">
        <w:rPr>
          <w:i/>
          <w:noProof/>
        </w:rPr>
        <w:t>The Origins of the English Parliament, 924-1327</w:t>
      </w:r>
      <w:r w:rsidRPr="0098315E">
        <w:rPr>
          <w:noProof/>
        </w:rPr>
        <w:t>. Oxford: Oxford University Press.</w:t>
      </w:r>
    </w:p>
    <w:p w14:paraId="4342CD0F" w14:textId="77777777" w:rsidR="0098315E" w:rsidRPr="0098315E" w:rsidRDefault="0098315E" w:rsidP="0098315E">
      <w:pPr>
        <w:pStyle w:val="EndNoteBibliography"/>
        <w:spacing w:after="0"/>
        <w:ind w:left="720" w:hanging="720"/>
        <w:rPr>
          <w:noProof/>
        </w:rPr>
      </w:pPr>
      <w:r w:rsidRPr="0098315E">
        <w:rPr>
          <w:noProof/>
        </w:rPr>
        <w:t xml:space="preserve">Mahoney, James. 2000. "Path Dependence in Historical Sociology." </w:t>
      </w:r>
      <w:r w:rsidRPr="0098315E">
        <w:rPr>
          <w:i/>
          <w:noProof/>
        </w:rPr>
        <w:t>Theory and Society</w:t>
      </w:r>
      <w:r w:rsidRPr="0098315E">
        <w:rPr>
          <w:noProof/>
        </w:rPr>
        <w:t xml:space="preserve"> 29 (4):507-548.</w:t>
      </w:r>
    </w:p>
    <w:p w14:paraId="3EA90E7D" w14:textId="77777777" w:rsidR="0098315E" w:rsidRPr="0098315E" w:rsidRDefault="0098315E" w:rsidP="0098315E">
      <w:pPr>
        <w:pStyle w:val="EndNoteBibliography"/>
        <w:spacing w:after="0"/>
        <w:ind w:left="720" w:hanging="720"/>
        <w:rPr>
          <w:noProof/>
        </w:rPr>
      </w:pPr>
      <w:r w:rsidRPr="0098315E">
        <w:rPr>
          <w:noProof/>
        </w:rPr>
        <w:t xml:space="preserve">Mahoney, James, and Kathleen Ann Thelen. 2010a. </w:t>
      </w:r>
      <w:r w:rsidRPr="0098315E">
        <w:rPr>
          <w:i/>
          <w:noProof/>
        </w:rPr>
        <w:t>Explaining Institutional Change: Ambiguity, Agency, and Power</w:t>
      </w:r>
      <w:r w:rsidRPr="0098315E">
        <w:rPr>
          <w:noProof/>
        </w:rPr>
        <w:t>. Cambridge: Cambridge University Press.</w:t>
      </w:r>
    </w:p>
    <w:p w14:paraId="774F9F56" w14:textId="77777777" w:rsidR="0098315E" w:rsidRPr="0098315E" w:rsidRDefault="0098315E" w:rsidP="0098315E">
      <w:pPr>
        <w:pStyle w:val="EndNoteBibliography"/>
        <w:spacing w:after="0"/>
        <w:ind w:left="720" w:hanging="720"/>
        <w:rPr>
          <w:noProof/>
        </w:rPr>
      </w:pPr>
      <w:r w:rsidRPr="0098315E">
        <w:rPr>
          <w:noProof/>
        </w:rPr>
        <w:t xml:space="preserve">———. 2010b. "A Theory of Gradual Institutional Change." In </w:t>
      </w:r>
      <w:r w:rsidRPr="0098315E">
        <w:rPr>
          <w:i/>
          <w:noProof/>
        </w:rPr>
        <w:t>Explaining Institutional Change: Ambiguity, Agency, and Power</w:t>
      </w:r>
      <w:r w:rsidRPr="0098315E">
        <w:rPr>
          <w:noProof/>
        </w:rPr>
        <w:t>, ed. J. Mahoney and K. A. Thelen. Cambridge: Cambridge University Press.</w:t>
      </w:r>
    </w:p>
    <w:p w14:paraId="6B27020B" w14:textId="77777777" w:rsidR="0098315E" w:rsidRPr="0098315E" w:rsidRDefault="0098315E" w:rsidP="0098315E">
      <w:pPr>
        <w:pStyle w:val="EndNoteBibliography"/>
        <w:spacing w:after="0"/>
        <w:ind w:left="720" w:hanging="720"/>
        <w:rPr>
          <w:noProof/>
        </w:rPr>
      </w:pPr>
      <w:r w:rsidRPr="0098315E">
        <w:rPr>
          <w:noProof/>
        </w:rPr>
        <w:t xml:space="preserve">Maitland, Frederic W. 1893. </w:t>
      </w:r>
      <w:r w:rsidRPr="0098315E">
        <w:rPr>
          <w:i/>
          <w:noProof/>
        </w:rPr>
        <w:t>Records of the Parliament Holden at Westminster on the Twenty-Eighth Day of February, in the Thirty-Third Year of the Reign of King Edward the First (A. D. 1305)</w:t>
      </w:r>
      <w:r w:rsidRPr="0098315E">
        <w:rPr>
          <w:noProof/>
        </w:rPr>
        <w:t>. London: Rolls Series.</w:t>
      </w:r>
    </w:p>
    <w:p w14:paraId="063CAC43" w14:textId="77777777" w:rsidR="0098315E" w:rsidRPr="0098315E" w:rsidRDefault="0098315E" w:rsidP="0098315E">
      <w:pPr>
        <w:pStyle w:val="EndNoteBibliography"/>
        <w:spacing w:after="0"/>
        <w:ind w:left="720" w:hanging="720"/>
        <w:rPr>
          <w:noProof/>
        </w:rPr>
      </w:pPr>
      <w:r w:rsidRPr="0098315E">
        <w:rPr>
          <w:noProof/>
        </w:rPr>
        <w:t xml:space="preserve">Marongiu, Antonio. 1968. </w:t>
      </w:r>
      <w:r w:rsidRPr="0098315E">
        <w:rPr>
          <w:i/>
          <w:noProof/>
        </w:rPr>
        <w:t>Medieval Parliaments: A Comparative Study</w:t>
      </w:r>
      <w:r w:rsidRPr="0098315E">
        <w:rPr>
          <w:noProof/>
        </w:rPr>
        <w:t>. Translated by S. J. Woolf. London: Eyre &amp; Spottiswoode.</w:t>
      </w:r>
    </w:p>
    <w:p w14:paraId="151AA8D0" w14:textId="77777777" w:rsidR="0098315E" w:rsidRPr="0098315E" w:rsidRDefault="0098315E" w:rsidP="0098315E">
      <w:pPr>
        <w:pStyle w:val="EndNoteBibliography"/>
        <w:spacing w:after="0"/>
        <w:ind w:left="720" w:hanging="720"/>
        <w:rPr>
          <w:noProof/>
        </w:rPr>
      </w:pPr>
      <w:r w:rsidRPr="0098315E">
        <w:rPr>
          <w:noProof/>
        </w:rPr>
        <w:t xml:space="preserve">Matthew Paris. 1852. </w:t>
      </w:r>
      <w:r w:rsidRPr="0098315E">
        <w:rPr>
          <w:i/>
          <w:noProof/>
        </w:rPr>
        <w:t>English History from the Year 1235 to 1273</w:t>
      </w:r>
      <w:r w:rsidRPr="0098315E">
        <w:rPr>
          <w:noProof/>
        </w:rPr>
        <w:t>. Vol. 1. London: Henry G. Bohn.</w:t>
      </w:r>
    </w:p>
    <w:p w14:paraId="7DD1B9D0" w14:textId="77777777" w:rsidR="0098315E" w:rsidRPr="0098315E" w:rsidRDefault="0098315E" w:rsidP="0098315E">
      <w:pPr>
        <w:pStyle w:val="EndNoteBibliography"/>
        <w:spacing w:after="0"/>
        <w:ind w:left="720" w:hanging="720"/>
        <w:rPr>
          <w:noProof/>
        </w:rPr>
      </w:pPr>
      <w:r w:rsidRPr="0098315E">
        <w:rPr>
          <w:noProof/>
        </w:rPr>
        <w:t xml:space="preserve">McIlwain, Charles Howard. 1910. </w:t>
      </w:r>
      <w:r w:rsidRPr="0098315E">
        <w:rPr>
          <w:i/>
          <w:noProof/>
        </w:rPr>
        <w:t>The High Court of Parliament and Its Supremacy; an Historical Essay on the Boundaries between Legislation and Adjudication in England</w:t>
      </w:r>
      <w:r w:rsidRPr="0098315E">
        <w:rPr>
          <w:noProof/>
        </w:rPr>
        <w:t>. New Haven: Yale University Press.</w:t>
      </w:r>
    </w:p>
    <w:p w14:paraId="2EB1B2B5" w14:textId="77777777" w:rsidR="0098315E" w:rsidRPr="0098315E" w:rsidRDefault="0098315E" w:rsidP="0098315E">
      <w:pPr>
        <w:pStyle w:val="EndNoteBibliography"/>
        <w:spacing w:after="0"/>
        <w:ind w:left="720" w:hanging="720"/>
        <w:rPr>
          <w:noProof/>
        </w:rPr>
      </w:pPr>
      <w:r w:rsidRPr="0098315E">
        <w:rPr>
          <w:noProof/>
        </w:rPr>
        <w:t xml:space="preserve">———. 1932. "Medieval Estates." In </w:t>
      </w:r>
      <w:r w:rsidRPr="0098315E">
        <w:rPr>
          <w:i/>
          <w:noProof/>
        </w:rPr>
        <w:t>The Cambridge Medieval History</w:t>
      </w:r>
      <w:r w:rsidRPr="0098315E">
        <w:rPr>
          <w:noProof/>
        </w:rPr>
        <w:t>, ed. J. B. Bury. New York: Macmillan.</w:t>
      </w:r>
    </w:p>
    <w:p w14:paraId="0E1DE073" w14:textId="77777777" w:rsidR="0098315E" w:rsidRPr="0098315E" w:rsidRDefault="0098315E" w:rsidP="0098315E">
      <w:pPr>
        <w:pStyle w:val="EndNoteBibliography"/>
        <w:spacing w:after="0"/>
        <w:ind w:left="720" w:hanging="720"/>
        <w:rPr>
          <w:noProof/>
        </w:rPr>
      </w:pPr>
      <w:r w:rsidRPr="0098315E">
        <w:rPr>
          <w:noProof/>
        </w:rPr>
        <w:t xml:space="preserve">Megarry, Robert, and William Wade. 1975. </w:t>
      </w:r>
      <w:r w:rsidRPr="0098315E">
        <w:rPr>
          <w:i/>
          <w:noProof/>
        </w:rPr>
        <w:t>The Law of Real Property</w:t>
      </w:r>
      <w:r w:rsidRPr="0098315E">
        <w:rPr>
          <w:noProof/>
        </w:rPr>
        <w:t>. 4th ed. London: Stevens.</w:t>
      </w:r>
    </w:p>
    <w:p w14:paraId="61BE2A57" w14:textId="77777777" w:rsidR="0098315E" w:rsidRPr="0098315E" w:rsidRDefault="0098315E" w:rsidP="0098315E">
      <w:pPr>
        <w:pStyle w:val="EndNoteBibliography"/>
        <w:spacing w:after="0"/>
        <w:ind w:left="720" w:hanging="720"/>
        <w:rPr>
          <w:noProof/>
        </w:rPr>
      </w:pPr>
      <w:r w:rsidRPr="0098315E">
        <w:rPr>
          <w:noProof/>
        </w:rPr>
        <w:t xml:space="preserve">Miller, Edward. 1960. </w:t>
      </w:r>
      <w:r w:rsidRPr="0098315E">
        <w:rPr>
          <w:i/>
          <w:noProof/>
        </w:rPr>
        <w:t>The Origins of Parliament</w:t>
      </w:r>
      <w:r w:rsidRPr="0098315E">
        <w:rPr>
          <w:noProof/>
        </w:rPr>
        <w:t>. London: Routledge &amp; Keegan Paul.</w:t>
      </w:r>
    </w:p>
    <w:p w14:paraId="46E11D0F" w14:textId="77777777" w:rsidR="0098315E" w:rsidRPr="0098315E" w:rsidRDefault="0098315E" w:rsidP="0098315E">
      <w:pPr>
        <w:pStyle w:val="EndNoteBibliography"/>
        <w:spacing w:after="0"/>
        <w:ind w:left="720" w:hanging="720"/>
        <w:rPr>
          <w:noProof/>
        </w:rPr>
      </w:pPr>
      <w:r w:rsidRPr="0098315E">
        <w:rPr>
          <w:noProof/>
        </w:rPr>
        <w:t xml:space="preserve">Millet, Hélène. 2003. </w:t>
      </w:r>
      <w:r w:rsidRPr="0098315E">
        <w:rPr>
          <w:i/>
          <w:noProof/>
        </w:rPr>
        <w:t>Suppliques et Requêtes : Le Gouvernement Par La Grâce En Occident (Xiie-Xve Siècle)</w:t>
      </w:r>
      <w:r w:rsidRPr="0098315E">
        <w:rPr>
          <w:noProof/>
        </w:rPr>
        <w:t>. Rome: École française de Rome.</w:t>
      </w:r>
    </w:p>
    <w:p w14:paraId="1B6E92E4" w14:textId="77777777" w:rsidR="0098315E" w:rsidRPr="0098315E" w:rsidRDefault="0098315E" w:rsidP="0098315E">
      <w:pPr>
        <w:pStyle w:val="EndNoteBibliography"/>
        <w:spacing w:after="0"/>
        <w:ind w:left="720" w:hanging="720"/>
        <w:rPr>
          <w:noProof/>
        </w:rPr>
      </w:pPr>
      <w:r w:rsidRPr="0098315E">
        <w:rPr>
          <w:noProof/>
        </w:rPr>
        <w:lastRenderedPageBreak/>
        <w:t xml:space="preserve">Milsom, S. F. C. 1976. </w:t>
      </w:r>
      <w:r w:rsidRPr="0098315E">
        <w:rPr>
          <w:i/>
          <w:noProof/>
        </w:rPr>
        <w:t>The Legal Framework of English Feudalism</w:t>
      </w:r>
      <w:r w:rsidRPr="0098315E">
        <w:rPr>
          <w:noProof/>
        </w:rPr>
        <w:t>. Cambridge: Cambridge University Press.</w:t>
      </w:r>
    </w:p>
    <w:p w14:paraId="0BE130AA" w14:textId="77777777" w:rsidR="0098315E" w:rsidRPr="0098315E" w:rsidRDefault="0098315E" w:rsidP="0098315E">
      <w:pPr>
        <w:pStyle w:val="EndNoteBibliography"/>
        <w:spacing w:after="0"/>
        <w:ind w:left="720" w:hanging="720"/>
        <w:rPr>
          <w:noProof/>
        </w:rPr>
      </w:pPr>
      <w:r w:rsidRPr="0098315E">
        <w:rPr>
          <w:noProof/>
        </w:rPr>
        <w:t xml:space="preserve">———. 1981. </w:t>
      </w:r>
      <w:r w:rsidRPr="0098315E">
        <w:rPr>
          <w:i/>
          <w:noProof/>
        </w:rPr>
        <w:t>Historical Foundations of the Common Law</w:t>
      </w:r>
      <w:r w:rsidRPr="0098315E">
        <w:rPr>
          <w:noProof/>
        </w:rPr>
        <w:t>. 2d ed. London: Butterworths.</w:t>
      </w:r>
    </w:p>
    <w:p w14:paraId="0684DC9C" w14:textId="77777777" w:rsidR="0098315E" w:rsidRPr="0098315E" w:rsidRDefault="0098315E" w:rsidP="0098315E">
      <w:pPr>
        <w:pStyle w:val="EndNoteBibliography"/>
        <w:spacing w:after="0"/>
        <w:ind w:left="720" w:hanging="720"/>
        <w:rPr>
          <w:noProof/>
        </w:rPr>
      </w:pPr>
      <w:r w:rsidRPr="0098315E">
        <w:rPr>
          <w:noProof/>
        </w:rPr>
        <w:t xml:space="preserve">———. 1985. </w:t>
      </w:r>
      <w:r w:rsidRPr="0098315E">
        <w:rPr>
          <w:i/>
          <w:noProof/>
        </w:rPr>
        <w:t>Studies in the History of the Common Law</w:t>
      </w:r>
      <w:r w:rsidRPr="0098315E">
        <w:rPr>
          <w:noProof/>
        </w:rPr>
        <w:t>. London: Hambledon Press.</w:t>
      </w:r>
    </w:p>
    <w:p w14:paraId="36D0E4E0" w14:textId="77777777" w:rsidR="0098315E" w:rsidRPr="0098315E" w:rsidRDefault="0098315E" w:rsidP="0098315E">
      <w:pPr>
        <w:pStyle w:val="EndNoteBibliography"/>
        <w:spacing w:after="0"/>
        <w:ind w:left="720" w:hanging="720"/>
        <w:rPr>
          <w:noProof/>
        </w:rPr>
      </w:pPr>
      <w:r w:rsidRPr="0098315E">
        <w:rPr>
          <w:i/>
          <w:noProof/>
        </w:rPr>
        <w:t>The Mirror of Justices</w:t>
      </w:r>
      <w:r w:rsidRPr="0098315E">
        <w:rPr>
          <w:noProof/>
        </w:rPr>
        <w:t>. 1895. Edited by W. J. Whittaker and F. W. Maitland. London: B. Quaritch.</w:t>
      </w:r>
    </w:p>
    <w:p w14:paraId="3C2B1E2A" w14:textId="77777777" w:rsidR="0098315E" w:rsidRPr="0098315E" w:rsidRDefault="0098315E" w:rsidP="0098315E">
      <w:pPr>
        <w:pStyle w:val="EndNoteBibliography"/>
        <w:spacing w:after="0"/>
        <w:ind w:left="720" w:hanging="720"/>
        <w:rPr>
          <w:noProof/>
        </w:rPr>
      </w:pPr>
      <w:r w:rsidRPr="0098315E">
        <w:rPr>
          <w:noProof/>
        </w:rPr>
        <w:t xml:space="preserve">Mitchell, Sydney Knox. 1951. </w:t>
      </w:r>
      <w:r w:rsidRPr="0098315E">
        <w:rPr>
          <w:i/>
          <w:noProof/>
        </w:rPr>
        <w:t>Taxation in Medieval England</w:t>
      </w:r>
      <w:r w:rsidRPr="0098315E">
        <w:rPr>
          <w:noProof/>
        </w:rPr>
        <w:t>. New Haven: Yale University Press.</w:t>
      </w:r>
    </w:p>
    <w:p w14:paraId="3AEB8DA1" w14:textId="77777777" w:rsidR="0098315E" w:rsidRPr="0098315E" w:rsidRDefault="0098315E" w:rsidP="0098315E">
      <w:pPr>
        <w:pStyle w:val="EndNoteBibliography"/>
        <w:spacing w:after="0"/>
        <w:ind w:left="720" w:hanging="720"/>
        <w:rPr>
          <w:noProof/>
        </w:rPr>
      </w:pPr>
      <w:r w:rsidRPr="0098315E">
        <w:rPr>
          <w:noProof/>
        </w:rPr>
        <w:t xml:space="preserve">Moore, Barrington. 1967. </w:t>
      </w:r>
      <w:r w:rsidRPr="0098315E">
        <w:rPr>
          <w:i/>
          <w:noProof/>
        </w:rPr>
        <w:t>Social Origins of Dictatorship and Democracy: Lord and Peasant in the Making of the Modern World</w:t>
      </w:r>
      <w:r w:rsidRPr="0098315E">
        <w:rPr>
          <w:noProof/>
        </w:rPr>
        <w:t>. Boston: Beacon Press.</w:t>
      </w:r>
    </w:p>
    <w:p w14:paraId="3D5316F2" w14:textId="77777777" w:rsidR="0098315E" w:rsidRPr="0098315E" w:rsidRDefault="0098315E" w:rsidP="0098315E">
      <w:pPr>
        <w:pStyle w:val="EndNoteBibliography"/>
        <w:spacing w:after="0"/>
        <w:ind w:left="720" w:hanging="720"/>
        <w:rPr>
          <w:noProof/>
        </w:rPr>
      </w:pPr>
      <w:r w:rsidRPr="0098315E">
        <w:rPr>
          <w:noProof/>
        </w:rPr>
        <w:t xml:space="preserve">Musson, Anthony. 2009. "Queenship, Lordship and Petitioning in Late Medieval England." In </w:t>
      </w:r>
      <w:r w:rsidRPr="0098315E">
        <w:rPr>
          <w:i/>
          <w:noProof/>
        </w:rPr>
        <w:t>Medieval Petitions: Grace and Grievance</w:t>
      </w:r>
      <w:r w:rsidRPr="0098315E">
        <w:rPr>
          <w:noProof/>
        </w:rPr>
        <w:t>, ed. W. M. Ormrod, G. Dodd and A. Musson. Woodbridge: York Medieval Press.</w:t>
      </w:r>
    </w:p>
    <w:p w14:paraId="770A146B" w14:textId="77777777" w:rsidR="0098315E" w:rsidRPr="0098315E" w:rsidRDefault="0098315E" w:rsidP="0098315E">
      <w:pPr>
        <w:pStyle w:val="EndNoteBibliography"/>
        <w:spacing w:after="0"/>
        <w:ind w:left="720" w:hanging="720"/>
        <w:rPr>
          <w:noProof/>
        </w:rPr>
      </w:pPr>
      <w:r w:rsidRPr="0098315E">
        <w:rPr>
          <w:noProof/>
        </w:rPr>
        <w:t xml:space="preserve">Musson, Anthony, and W. M. Ormrod. 1999. </w:t>
      </w:r>
      <w:r w:rsidRPr="0098315E">
        <w:rPr>
          <w:i/>
          <w:noProof/>
        </w:rPr>
        <w:t>The Evolution of English Justice: Law, Politics, and Society in the Fourteenth Century</w:t>
      </w:r>
      <w:r w:rsidRPr="0098315E">
        <w:rPr>
          <w:noProof/>
        </w:rPr>
        <w:t>. Houndmills: Macmillan Press.</w:t>
      </w:r>
    </w:p>
    <w:p w14:paraId="34E3E2B3" w14:textId="77777777" w:rsidR="0098315E" w:rsidRPr="0098315E" w:rsidRDefault="0098315E" w:rsidP="0098315E">
      <w:pPr>
        <w:pStyle w:val="EndNoteBibliography"/>
        <w:spacing w:after="0"/>
        <w:ind w:left="720" w:hanging="720"/>
        <w:rPr>
          <w:noProof/>
        </w:rPr>
      </w:pPr>
      <w:r w:rsidRPr="0098315E">
        <w:rPr>
          <w:noProof/>
        </w:rPr>
        <w:t xml:space="preserve">Myers, A. R. 1937. "Parliamentary Petitions in the Fifteenth Century: Part II: Petitions of the Commons and Common Petitions (Continued)." </w:t>
      </w:r>
      <w:r w:rsidRPr="0098315E">
        <w:rPr>
          <w:i/>
          <w:noProof/>
        </w:rPr>
        <w:t>The English Historical Review</w:t>
      </w:r>
      <w:r w:rsidRPr="0098315E">
        <w:rPr>
          <w:noProof/>
        </w:rPr>
        <w:t xml:space="preserve"> 52 (208):590-613.</w:t>
      </w:r>
    </w:p>
    <w:p w14:paraId="3B652CAC" w14:textId="77777777" w:rsidR="0098315E" w:rsidRPr="0098315E" w:rsidRDefault="0098315E" w:rsidP="0098315E">
      <w:pPr>
        <w:pStyle w:val="EndNoteBibliography"/>
        <w:spacing w:after="0"/>
        <w:ind w:left="720" w:hanging="720"/>
        <w:rPr>
          <w:noProof/>
        </w:rPr>
      </w:pPr>
      <w:r w:rsidRPr="0098315E">
        <w:rPr>
          <w:noProof/>
        </w:rPr>
        <w:t xml:space="preserve">North, Douglass C. 1990. </w:t>
      </w:r>
      <w:r w:rsidRPr="0098315E">
        <w:rPr>
          <w:i/>
          <w:noProof/>
        </w:rPr>
        <w:t>Institutions, Institutional Change, and Economic Performance</w:t>
      </w:r>
      <w:r w:rsidRPr="0098315E">
        <w:rPr>
          <w:noProof/>
        </w:rPr>
        <w:t>. Cambridge: Cambridge University Press.</w:t>
      </w:r>
    </w:p>
    <w:p w14:paraId="75EF80CF" w14:textId="77777777" w:rsidR="0098315E" w:rsidRPr="0098315E" w:rsidRDefault="0098315E" w:rsidP="0098315E">
      <w:pPr>
        <w:pStyle w:val="EndNoteBibliography"/>
        <w:spacing w:after="0"/>
        <w:ind w:left="720" w:hanging="720"/>
        <w:rPr>
          <w:noProof/>
        </w:rPr>
      </w:pPr>
      <w:r w:rsidRPr="0098315E">
        <w:rPr>
          <w:noProof/>
        </w:rPr>
        <w:t xml:space="preserve">North, Douglass C., John J. Wallis, and Barry R. Weingast. 2009. </w:t>
      </w:r>
      <w:r w:rsidRPr="0098315E">
        <w:rPr>
          <w:i/>
          <w:noProof/>
        </w:rPr>
        <w:t>Violence and Social Orders: A Conceptual Framework for Interpreting Recorded Human History</w:t>
      </w:r>
      <w:r w:rsidRPr="0098315E">
        <w:rPr>
          <w:noProof/>
        </w:rPr>
        <w:t>. Cambridge: Cambridge University Press.</w:t>
      </w:r>
    </w:p>
    <w:p w14:paraId="7075FF59" w14:textId="77777777" w:rsidR="0098315E" w:rsidRPr="0098315E" w:rsidRDefault="0098315E" w:rsidP="0098315E">
      <w:pPr>
        <w:pStyle w:val="EndNoteBibliography"/>
        <w:spacing w:after="0"/>
        <w:ind w:left="720" w:hanging="720"/>
        <w:rPr>
          <w:noProof/>
        </w:rPr>
      </w:pPr>
      <w:r w:rsidRPr="0098315E">
        <w:rPr>
          <w:noProof/>
        </w:rPr>
        <w:t xml:space="preserve">North, Douglass C., and Barry R. Weingast. 1989. "Constitutions and Commitment: The Evolution of Institutional Governing Public Choice in Seventeenth-Century England." </w:t>
      </w:r>
      <w:r w:rsidRPr="0098315E">
        <w:rPr>
          <w:i/>
          <w:noProof/>
        </w:rPr>
        <w:t>The Journal of Economic History</w:t>
      </w:r>
      <w:r w:rsidRPr="0098315E">
        <w:rPr>
          <w:noProof/>
        </w:rPr>
        <w:t xml:space="preserve"> 49 (4):803-832.</w:t>
      </w:r>
    </w:p>
    <w:p w14:paraId="07089266" w14:textId="77777777" w:rsidR="0098315E" w:rsidRPr="0098315E" w:rsidRDefault="0098315E" w:rsidP="0098315E">
      <w:pPr>
        <w:pStyle w:val="EndNoteBibliography"/>
        <w:spacing w:after="0"/>
        <w:ind w:left="720" w:hanging="720"/>
        <w:rPr>
          <w:noProof/>
        </w:rPr>
      </w:pPr>
      <w:r w:rsidRPr="0098315E">
        <w:rPr>
          <w:noProof/>
        </w:rPr>
        <w:t xml:space="preserve">O'Callaghan, Joseph F. 1989. </w:t>
      </w:r>
      <w:r w:rsidRPr="0098315E">
        <w:rPr>
          <w:i/>
          <w:noProof/>
        </w:rPr>
        <w:t>The Cortes of Castile-León, 1188-1350</w:t>
      </w:r>
      <w:r w:rsidRPr="0098315E">
        <w:rPr>
          <w:noProof/>
        </w:rPr>
        <w:t>. Philadelphia: University of Pennsylvania Press.</w:t>
      </w:r>
    </w:p>
    <w:p w14:paraId="0880A393" w14:textId="77777777" w:rsidR="0098315E" w:rsidRPr="0098315E" w:rsidRDefault="0098315E" w:rsidP="0098315E">
      <w:pPr>
        <w:pStyle w:val="EndNoteBibliography"/>
        <w:spacing w:after="0"/>
        <w:ind w:left="720" w:hanging="720"/>
        <w:rPr>
          <w:noProof/>
        </w:rPr>
      </w:pPr>
      <w:r w:rsidRPr="0098315E">
        <w:rPr>
          <w:noProof/>
        </w:rPr>
        <w:t xml:space="preserve">Olson, Mancur. 1965. </w:t>
      </w:r>
      <w:r w:rsidRPr="0098315E">
        <w:rPr>
          <w:i/>
          <w:noProof/>
        </w:rPr>
        <w:t>The Logic of Collective Action; Public Goods and the Theory of Groups</w:t>
      </w:r>
      <w:r w:rsidRPr="0098315E">
        <w:rPr>
          <w:noProof/>
        </w:rPr>
        <w:t>. Cambridge: Harvard University Press.</w:t>
      </w:r>
    </w:p>
    <w:p w14:paraId="5ED94C44" w14:textId="77777777" w:rsidR="0098315E" w:rsidRPr="0098315E" w:rsidRDefault="0098315E" w:rsidP="0098315E">
      <w:pPr>
        <w:pStyle w:val="EndNoteBibliography"/>
        <w:spacing w:after="0"/>
        <w:ind w:left="720" w:hanging="720"/>
        <w:rPr>
          <w:noProof/>
        </w:rPr>
      </w:pPr>
      <w:r w:rsidRPr="0098315E">
        <w:rPr>
          <w:i/>
          <w:noProof/>
        </w:rPr>
        <w:t>Ordonnances des Roys de France de La Troisième Race</w:t>
      </w:r>
      <w:r w:rsidRPr="0098315E">
        <w:rPr>
          <w:noProof/>
        </w:rPr>
        <w:t>. 1723. 21 vols. Vol. 1. Paris: Imprimerie royale.</w:t>
      </w:r>
    </w:p>
    <w:p w14:paraId="661C2107" w14:textId="77777777" w:rsidR="0098315E" w:rsidRPr="0098315E" w:rsidRDefault="0098315E" w:rsidP="0098315E">
      <w:pPr>
        <w:pStyle w:val="EndNoteBibliography"/>
        <w:spacing w:after="0"/>
        <w:ind w:left="720" w:hanging="720"/>
        <w:rPr>
          <w:noProof/>
        </w:rPr>
      </w:pPr>
      <w:r w:rsidRPr="0098315E">
        <w:rPr>
          <w:noProof/>
        </w:rPr>
        <w:lastRenderedPageBreak/>
        <w:t xml:space="preserve">Ormrod, W. M. 1990. "Agenda for Legislation, 1322-C.1340." </w:t>
      </w:r>
      <w:r w:rsidRPr="0098315E">
        <w:rPr>
          <w:i/>
          <w:noProof/>
        </w:rPr>
        <w:t>The English Historical Review</w:t>
      </w:r>
      <w:r w:rsidRPr="0098315E">
        <w:rPr>
          <w:noProof/>
        </w:rPr>
        <w:t xml:space="preserve"> 105 (414):1-33.</w:t>
      </w:r>
    </w:p>
    <w:p w14:paraId="11205CDC" w14:textId="77777777" w:rsidR="0098315E" w:rsidRPr="0098315E" w:rsidRDefault="0098315E" w:rsidP="0098315E">
      <w:pPr>
        <w:pStyle w:val="EndNoteBibliography"/>
        <w:spacing w:after="0"/>
        <w:ind w:left="720" w:hanging="720"/>
        <w:rPr>
          <w:noProof/>
        </w:rPr>
      </w:pPr>
      <w:r w:rsidRPr="0098315E">
        <w:rPr>
          <w:noProof/>
        </w:rPr>
        <w:t xml:space="preserve">———. 1995. </w:t>
      </w:r>
      <w:r w:rsidRPr="0098315E">
        <w:rPr>
          <w:i/>
          <w:noProof/>
        </w:rPr>
        <w:t>Political Life in Medieval England, 1300-1450</w:t>
      </w:r>
      <w:r w:rsidRPr="0098315E">
        <w:rPr>
          <w:noProof/>
        </w:rPr>
        <w:t>. New York: St. Martin's Press.</w:t>
      </w:r>
    </w:p>
    <w:p w14:paraId="1717B9EF" w14:textId="77777777" w:rsidR="0098315E" w:rsidRPr="0098315E" w:rsidRDefault="0098315E" w:rsidP="0098315E">
      <w:pPr>
        <w:pStyle w:val="EndNoteBibliography"/>
        <w:spacing w:after="0"/>
        <w:ind w:left="720" w:hanging="720"/>
        <w:rPr>
          <w:noProof/>
        </w:rPr>
      </w:pPr>
      <w:r w:rsidRPr="0098315E">
        <w:rPr>
          <w:noProof/>
        </w:rPr>
        <w:t xml:space="preserve">———. 2009a. "Introduction: Medieval Petitions in Context." In </w:t>
      </w:r>
      <w:r w:rsidRPr="0098315E">
        <w:rPr>
          <w:i/>
          <w:noProof/>
        </w:rPr>
        <w:t>Medieval Petitions: Grace and Grievance</w:t>
      </w:r>
      <w:r w:rsidRPr="0098315E">
        <w:rPr>
          <w:noProof/>
        </w:rPr>
        <w:t>, ed. W. M. Ormrod, G. Dodd and A. Musson. Woodbridge: York Medieval Press.</w:t>
      </w:r>
    </w:p>
    <w:p w14:paraId="54B04624" w14:textId="77777777" w:rsidR="0098315E" w:rsidRPr="0098315E" w:rsidRDefault="0098315E" w:rsidP="0098315E">
      <w:pPr>
        <w:pStyle w:val="EndNoteBibliography"/>
        <w:spacing w:after="0"/>
        <w:ind w:left="720" w:hanging="720"/>
        <w:rPr>
          <w:noProof/>
        </w:rPr>
      </w:pPr>
      <w:r w:rsidRPr="0098315E">
        <w:rPr>
          <w:noProof/>
        </w:rPr>
        <w:t xml:space="preserve">———. 2009b. "Murmur, Clamour and Noise: Voicing Complaint and Remedy in Petitions to the English Crown, </w:t>
      </w:r>
      <w:r w:rsidRPr="0098315E">
        <w:rPr>
          <w:i/>
          <w:noProof/>
        </w:rPr>
        <w:t xml:space="preserve">C. </w:t>
      </w:r>
      <w:r w:rsidRPr="0098315E">
        <w:rPr>
          <w:noProof/>
        </w:rPr>
        <w:t>1300-</w:t>
      </w:r>
      <w:r w:rsidRPr="0098315E">
        <w:rPr>
          <w:i/>
          <w:noProof/>
        </w:rPr>
        <w:t>C.</w:t>
      </w:r>
      <w:r w:rsidRPr="0098315E">
        <w:rPr>
          <w:noProof/>
        </w:rPr>
        <w:t xml:space="preserve"> 1460." In </w:t>
      </w:r>
      <w:r w:rsidRPr="0098315E">
        <w:rPr>
          <w:i/>
          <w:noProof/>
        </w:rPr>
        <w:t>Medieval Petitions: Grace and Grievance</w:t>
      </w:r>
      <w:r w:rsidRPr="0098315E">
        <w:rPr>
          <w:noProof/>
        </w:rPr>
        <w:t>, ed. W. M. Ormrod, G. Dodd and A. Musson. Woodbridge: York Medieval Press.</w:t>
      </w:r>
    </w:p>
    <w:p w14:paraId="0549E051" w14:textId="77777777" w:rsidR="0098315E" w:rsidRPr="0098315E" w:rsidRDefault="0098315E" w:rsidP="0098315E">
      <w:pPr>
        <w:pStyle w:val="EndNoteBibliography"/>
        <w:spacing w:after="0"/>
        <w:ind w:left="720" w:hanging="720"/>
        <w:rPr>
          <w:noProof/>
        </w:rPr>
      </w:pPr>
      <w:r w:rsidRPr="0098315E">
        <w:rPr>
          <w:noProof/>
        </w:rPr>
        <w:t xml:space="preserve">Ormrod, W. M., Gwilym Dodd, and Anthony Musson, eds. 2009. </w:t>
      </w:r>
      <w:r w:rsidRPr="0098315E">
        <w:rPr>
          <w:i/>
          <w:noProof/>
        </w:rPr>
        <w:t>Medieval Petitions: Grace and Grievance</w:t>
      </w:r>
      <w:r w:rsidRPr="0098315E">
        <w:rPr>
          <w:noProof/>
        </w:rPr>
        <w:t>. Woodbridge: York Medieval Press.</w:t>
      </w:r>
    </w:p>
    <w:p w14:paraId="3571F459" w14:textId="77777777" w:rsidR="0098315E" w:rsidRPr="0098315E" w:rsidRDefault="0098315E" w:rsidP="0098315E">
      <w:pPr>
        <w:pStyle w:val="EndNoteBibliography"/>
        <w:spacing w:after="0"/>
        <w:ind w:left="720" w:hanging="720"/>
        <w:rPr>
          <w:noProof/>
        </w:rPr>
      </w:pPr>
      <w:r w:rsidRPr="0098315E">
        <w:rPr>
          <w:noProof/>
        </w:rPr>
        <w:t xml:space="preserve">Pierson, Paul. 2000a. "Increasing Returns, Path Dependence, and the Study of Politics." </w:t>
      </w:r>
      <w:r w:rsidRPr="0098315E">
        <w:rPr>
          <w:i/>
          <w:noProof/>
        </w:rPr>
        <w:t>The American Political Science Review</w:t>
      </w:r>
      <w:r w:rsidRPr="0098315E">
        <w:rPr>
          <w:noProof/>
        </w:rPr>
        <w:t xml:space="preserve"> 94 (2):251-267.</w:t>
      </w:r>
    </w:p>
    <w:p w14:paraId="7AE8E6EE" w14:textId="77777777" w:rsidR="0098315E" w:rsidRPr="0098315E" w:rsidRDefault="0098315E" w:rsidP="0098315E">
      <w:pPr>
        <w:pStyle w:val="EndNoteBibliography"/>
        <w:spacing w:after="0"/>
        <w:ind w:left="720" w:hanging="720"/>
        <w:rPr>
          <w:noProof/>
        </w:rPr>
      </w:pPr>
      <w:r w:rsidRPr="0098315E">
        <w:rPr>
          <w:noProof/>
        </w:rPr>
        <w:t xml:space="preserve">———. 2000b. "The Limits of Design: Explaining Institutional Origins and Change." </w:t>
      </w:r>
      <w:r w:rsidRPr="0098315E">
        <w:rPr>
          <w:i/>
          <w:noProof/>
        </w:rPr>
        <w:t>Governance</w:t>
      </w:r>
      <w:r w:rsidRPr="0098315E">
        <w:rPr>
          <w:noProof/>
        </w:rPr>
        <w:t xml:space="preserve"> 13 (4):475-499.</w:t>
      </w:r>
    </w:p>
    <w:p w14:paraId="3E50CAD2" w14:textId="77777777" w:rsidR="0098315E" w:rsidRPr="0098315E" w:rsidRDefault="0098315E" w:rsidP="0098315E">
      <w:pPr>
        <w:pStyle w:val="EndNoteBibliography"/>
        <w:spacing w:after="0"/>
        <w:ind w:left="720" w:hanging="720"/>
        <w:rPr>
          <w:noProof/>
        </w:rPr>
      </w:pPr>
      <w:r w:rsidRPr="0098315E">
        <w:rPr>
          <w:noProof/>
        </w:rPr>
        <w:t xml:space="preserve">———. 2004. </w:t>
      </w:r>
      <w:r w:rsidRPr="0098315E">
        <w:rPr>
          <w:i/>
          <w:noProof/>
        </w:rPr>
        <w:t>Politics in Time: History, Institutions, and Social Analysis</w:t>
      </w:r>
      <w:r w:rsidRPr="0098315E">
        <w:rPr>
          <w:noProof/>
        </w:rPr>
        <w:t>. Princeton, N.J.: Princeton University Press.</w:t>
      </w:r>
    </w:p>
    <w:p w14:paraId="4CCB8784" w14:textId="77777777" w:rsidR="0098315E" w:rsidRPr="0098315E" w:rsidRDefault="0098315E" w:rsidP="0098315E">
      <w:pPr>
        <w:pStyle w:val="EndNoteBibliography"/>
        <w:spacing w:after="0"/>
        <w:ind w:left="720" w:hanging="720"/>
        <w:rPr>
          <w:noProof/>
        </w:rPr>
      </w:pPr>
      <w:r w:rsidRPr="0098315E">
        <w:rPr>
          <w:noProof/>
        </w:rPr>
        <w:t xml:space="preserve">Plucknett, T. F. T. 1940. "Parliament." In </w:t>
      </w:r>
      <w:r w:rsidRPr="0098315E">
        <w:rPr>
          <w:i/>
          <w:noProof/>
        </w:rPr>
        <w:t xml:space="preserve">The English Government at Work, 1327-1336 </w:t>
      </w:r>
      <w:r w:rsidRPr="0098315E">
        <w:rPr>
          <w:noProof/>
        </w:rPr>
        <w:t>ed. J. F. Willard and W. A. Morris. Cambridge: The Medieval Academy of America.</w:t>
      </w:r>
    </w:p>
    <w:p w14:paraId="4598B0E2" w14:textId="77777777" w:rsidR="0098315E" w:rsidRPr="0098315E" w:rsidRDefault="0098315E" w:rsidP="0098315E">
      <w:pPr>
        <w:pStyle w:val="EndNoteBibliography"/>
        <w:spacing w:after="0"/>
        <w:ind w:left="720" w:hanging="720"/>
        <w:rPr>
          <w:noProof/>
        </w:rPr>
      </w:pPr>
      <w:r w:rsidRPr="0098315E">
        <w:rPr>
          <w:noProof/>
        </w:rPr>
        <w:t xml:space="preserve">Powell, J. Enoch, and Keith Wallis. 1968. </w:t>
      </w:r>
      <w:r w:rsidRPr="0098315E">
        <w:rPr>
          <w:i/>
          <w:noProof/>
        </w:rPr>
        <w:t>The House of Lords in the Middle Ages: A History of the English House of Lords to 1540</w:t>
      </w:r>
      <w:r w:rsidRPr="0098315E">
        <w:rPr>
          <w:noProof/>
        </w:rPr>
        <w:t>. London: Weidenfeld &amp; Nicolson.</w:t>
      </w:r>
    </w:p>
    <w:p w14:paraId="183704F6" w14:textId="77777777" w:rsidR="0098315E" w:rsidRPr="0098315E" w:rsidRDefault="0098315E" w:rsidP="0098315E">
      <w:pPr>
        <w:pStyle w:val="EndNoteBibliography"/>
        <w:spacing w:after="0"/>
        <w:ind w:left="720" w:hanging="720"/>
        <w:rPr>
          <w:noProof/>
        </w:rPr>
      </w:pPr>
      <w:r w:rsidRPr="0098315E">
        <w:rPr>
          <w:noProof/>
        </w:rPr>
        <w:t xml:space="preserve">Powicke, F. M. 1953. </w:t>
      </w:r>
      <w:r w:rsidRPr="0098315E">
        <w:rPr>
          <w:i/>
          <w:noProof/>
        </w:rPr>
        <w:t>The Thirteenth Century</w:t>
      </w:r>
      <w:r w:rsidRPr="0098315E">
        <w:rPr>
          <w:noProof/>
        </w:rPr>
        <w:t>. Oxford: Clarendon Press.</w:t>
      </w:r>
    </w:p>
    <w:p w14:paraId="7427CA7A" w14:textId="77777777" w:rsidR="0098315E" w:rsidRPr="0098315E" w:rsidRDefault="0098315E" w:rsidP="0098315E">
      <w:pPr>
        <w:pStyle w:val="EndNoteBibliography"/>
        <w:spacing w:after="0"/>
        <w:ind w:left="720" w:hanging="720"/>
        <w:rPr>
          <w:noProof/>
        </w:rPr>
      </w:pPr>
      <w:r w:rsidRPr="0098315E">
        <w:rPr>
          <w:noProof/>
        </w:rPr>
        <w:t xml:space="preserve">Prestwich, Michael. 1988. </w:t>
      </w:r>
      <w:r w:rsidRPr="0098315E">
        <w:rPr>
          <w:i/>
          <w:noProof/>
        </w:rPr>
        <w:t>Edward I</w:t>
      </w:r>
      <w:r w:rsidRPr="0098315E">
        <w:rPr>
          <w:noProof/>
        </w:rPr>
        <w:t>. Berkeley: University of California Press.</w:t>
      </w:r>
    </w:p>
    <w:p w14:paraId="5127F1F6" w14:textId="77777777" w:rsidR="0098315E" w:rsidRPr="0098315E" w:rsidRDefault="0098315E" w:rsidP="0098315E">
      <w:pPr>
        <w:pStyle w:val="EndNoteBibliography"/>
        <w:spacing w:after="0"/>
        <w:ind w:left="720" w:hanging="720"/>
        <w:rPr>
          <w:noProof/>
        </w:rPr>
      </w:pPr>
      <w:r w:rsidRPr="0098315E">
        <w:rPr>
          <w:noProof/>
        </w:rPr>
        <w:t xml:space="preserve">———. 1990. </w:t>
      </w:r>
      <w:r w:rsidRPr="0098315E">
        <w:rPr>
          <w:i/>
          <w:noProof/>
        </w:rPr>
        <w:t>English Politics in the Thirteenth Century</w:t>
      </w:r>
      <w:r w:rsidRPr="0098315E">
        <w:rPr>
          <w:noProof/>
        </w:rPr>
        <w:t>. New York: St. Martin's Press.</w:t>
      </w:r>
    </w:p>
    <w:p w14:paraId="615839C5" w14:textId="77777777" w:rsidR="0098315E" w:rsidRPr="0098315E" w:rsidRDefault="0098315E" w:rsidP="0098315E">
      <w:pPr>
        <w:pStyle w:val="EndNoteBibliography"/>
        <w:spacing w:after="0"/>
        <w:ind w:left="720" w:hanging="720"/>
        <w:rPr>
          <w:noProof/>
        </w:rPr>
      </w:pPr>
      <w:r w:rsidRPr="0098315E">
        <w:rPr>
          <w:noProof/>
        </w:rPr>
        <w:t xml:space="preserve">———. 2003. </w:t>
      </w:r>
      <w:r w:rsidRPr="0098315E">
        <w:rPr>
          <w:i/>
          <w:noProof/>
        </w:rPr>
        <w:t>The Three Edwards: War and State in England, 1272-1377</w:t>
      </w:r>
      <w:r w:rsidRPr="0098315E">
        <w:rPr>
          <w:noProof/>
        </w:rPr>
        <w:t>. 2nd ed. New York: Routledge.</w:t>
      </w:r>
    </w:p>
    <w:p w14:paraId="00E4CEDB" w14:textId="77777777" w:rsidR="0098315E" w:rsidRPr="0098315E" w:rsidRDefault="0098315E" w:rsidP="0098315E">
      <w:pPr>
        <w:pStyle w:val="EndNoteBibliography"/>
        <w:spacing w:after="0"/>
        <w:ind w:left="720" w:hanging="720"/>
        <w:rPr>
          <w:noProof/>
        </w:rPr>
      </w:pPr>
      <w:r w:rsidRPr="0098315E">
        <w:rPr>
          <w:noProof/>
        </w:rPr>
        <w:t xml:space="preserve">Procter, Evelyn S. 1936. "The Development of the Catalan </w:t>
      </w:r>
      <w:r w:rsidRPr="0098315E">
        <w:rPr>
          <w:i/>
          <w:noProof/>
        </w:rPr>
        <w:t>Corts</w:t>
      </w:r>
      <w:r w:rsidRPr="0098315E">
        <w:rPr>
          <w:noProof/>
        </w:rPr>
        <w:t xml:space="preserve"> in the Thirteenth Century." In </w:t>
      </w:r>
      <w:r w:rsidRPr="0098315E">
        <w:rPr>
          <w:i/>
          <w:noProof/>
        </w:rPr>
        <w:t>Homenatge a Antoni Rubió I Lluch</w:t>
      </w:r>
      <w:r w:rsidRPr="0098315E">
        <w:rPr>
          <w:noProof/>
        </w:rPr>
        <w:t>. Barcelona.</w:t>
      </w:r>
    </w:p>
    <w:p w14:paraId="0AEF3E07" w14:textId="77777777" w:rsidR="0098315E" w:rsidRPr="0098315E" w:rsidRDefault="0098315E" w:rsidP="0098315E">
      <w:pPr>
        <w:pStyle w:val="EndNoteBibliography"/>
        <w:spacing w:after="0"/>
        <w:ind w:left="720" w:hanging="720"/>
        <w:rPr>
          <w:noProof/>
        </w:rPr>
      </w:pPr>
      <w:r w:rsidRPr="0098315E">
        <w:rPr>
          <w:noProof/>
        </w:rPr>
        <w:t xml:space="preserve">Raban, Sandra. 2000. </w:t>
      </w:r>
      <w:r w:rsidRPr="0098315E">
        <w:rPr>
          <w:i/>
          <w:noProof/>
        </w:rPr>
        <w:t>England under Edward I and Edward II, 1259-1327</w:t>
      </w:r>
      <w:r w:rsidRPr="0098315E">
        <w:rPr>
          <w:noProof/>
        </w:rPr>
        <w:t>. Oxford: Blackwell.</w:t>
      </w:r>
    </w:p>
    <w:p w14:paraId="2C89D15E" w14:textId="77777777" w:rsidR="0098315E" w:rsidRPr="0098315E" w:rsidRDefault="0098315E" w:rsidP="0098315E">
      <w:pPr>
        <w:pStyle w:val="EndNoteBibliography"/>
        <w:spacing w:after="0"/>
        <w:ind w:left="720" w:hanging="720"/>
        <w:rPr>
          <w:noProof/>
        </w:rPr>
      </w:pPr>
      <w:r w:rsidRPr="0098315E">
        <w:rPr>
          <w:noProof/>
        </w:rPr>
        <w:lastRenderedPageBreak/>
        <w:t xml:space="preserve">Rayner, Doris. 1941a. "The Forms and Machinery of the 'Commune Petition' in the Fourteenth Century. Part I." </w:t>
      </w:r>
      <w:r w:rsidRPr="0098315E">
        <w:rPr>
          <w:i/>
          <w:noProof/>
        </w:rPr>
        <w:t>The English Historical Review</w:t>
      </w:r>
      <w:r w:rsidRPr="0098315E">
        <w:rPr>
          <w:noProof/>
        </w:rPr>
        <w:t xml:space="preserve"> 56 (222):198-233.</w:t>
      </w:r>
    </w:p>
    <w:p w14:paraId="19E6685C" w14:textId="77777777" w:rsidR="0098315E" w:rsidRPr="0098315E" w:rsidRDefault="0098315E" w:rsidP="0098315E">
      <w:pPr>
        <w:pStyle w:val="EndNoteBibliography"/>
        <w:spacing w:after="0"/>
        <w:ind w:left="720" w:hanging="720"/>
        <w:rPr>
          <w:noProof/>
        </w:rPr>
      </w:pPr>
      <w:r w:rsidRPr="0098315E">
        <w:rPr>
          <w:noProof/>
        </w:rPr>
        <w:t xml:space="preserve">———. 1941b. "The Forms and Machinery of the 'Commune Petition' in the Fourteenth Century. Part II (Continued)." </w:t>
      </w:r>
      <w:r w:rsidRPr="0098315E">
        <w:rPr>
          <w:i/>
          <w:noProof/>
        </w:rPr>
        <w:t>The English Historical Review</w:t>
      </w:r>
      <w:r w:rsidRPr="0098315E">
        <w:rPr>
          <w:noProof/>
        </w:rPr>
        <w:t xml:space="preserve"> 56 (224):549-570.</w:t>
      </w:r>
    </w:p>
    <w:p w14:paraId="254E7809" w14:textId="77777777" w:rsidR="0098315E" w:rsidRPr="0098315E" w:rsidRDefault="0098315E" w:rsidP="0098315E">
      <w:pPr>
        <w:pStyle w:val="EndNoteBibliography"/>
        <w:spacing w:after="0"/>
        <w:ind w:left="720" w:hanging="720"/>
        <w:rPr>
          <w:noProof/>
        </w:rPr>
      </w:pPr>
      <w:r w:rsidRPr="0098315E">
        <w:rPr>
          <w:noProof/>
        </w:rPr>
        <w:t xml:space="preserve">Richardson, H. G., and G. O. Sayles. 1961. </w:t>
      </w:r>
      <w:r w:rsidRPr="0098315E">
        <w:rPr>
          <w:i/>
          <w:noProof/>
        </w:rPr>
        <w:t>Parliaments and Great Councils in Medieval England</w:t>
      </w:r>
      <w:r w:rsidRPr="0098315E">
        <w:rPr>
          <w:noProof/>
        </w:rPr>
        <w:t>. London: Stevens.</w:t>
      </w:r>
    </w:p>
    <w:p w14:paraId="4B368BE5" w14:textId="77777777" w:rsidR="0098315E" w:rsidRPr="0098315E" w:rsidRDefault="0098315E" w:rsidP="0098315E">
      <w:pPr>
        <w:pStyle w:val="EndNoteBibliography"/>
        <w:spacing w:after="0"/>
        <w:ind w:left="720" w:hanging="720"/>
        <w:rPr>
          <w:noProof/>
        </w:rPr>
      </w:pPr>
      <w:r w:rsidRPr="0098315E">
        <w:rPr>
          <w:noProof/>
        </w:rPr>
        <w:t xml:space="preserve">———. 1981. </w:t>
      </w:r>
      <w:r w:rsidRPr="0098315E">
        <w:rPr>
          <w:i/>
          <w:noProof/>
        </w:rPr>
        <w:t>The English Parliament in the Middle Ages</w:t>
      </w:r>
      <w:r w:rsidRPr="0098315E">
        <w:rPr>
          <w:noProof/>
        </w:rPr>
        <w:t>. London: Hambledon.</w:t>
      </w:r>
    </w:p>
    <w:p w14:paraId="05F024F5" w14:textId="77777777" w:rsidR="0098315E" w:rsidRPr="0098315E" w:rsidRDefault="0098315E" w:rsidP="0098315E">
      <w:pPr>
        <w:pStyle w:val="EndNoteBibliography"/>
        <w:spacing w:after="0"/>
        <w:ind w:left="720" w:hanging="720"/>
        <w:rPr>
          <w:noProof/>
        </w:rPr>
      </w:pPr>
      <w:r w:rsidRPr="0098315E">
        <w:rPr>
          <w:noProof/>
        </w:rPr>
        <w:t xml:space="preserve">Rigaudière, Albert. 1994. </w:t>
      </w:r>
      <w:r w:rsidRPr="0098315E">
        <w:rPr>
          <w:i/>
          <w:noProof/>
        </w:rPr>
        <w:t>Pouvoirs et Institutions Dans La France MéDiéVale</w:t>
      </w:r>
      <w:r w:rsidRPr="0098315E">
        <w:rPr>
          <w:noProof/>
        </w:rPr>
        <w:t>. 2 vols. Vol. 2. Paris: A. Colin.</w:t>
      </w:r>
    </w:p>
    <w:p w14:paraId="5614132B" w14:textId="77777777" w:rsidR="0098315E" w:rsidRPr="0098315E" w:rsidRDefault="0098315E" w:rsidP="0098315E">
      <w:pPr>
        <w:pStyle w:val="EndNoteBibliography"/>
        <w:spacing w:after="0"/>
        <w:ind w:left="720" w:hanging="720"/>
        <w:rPr>
          <w:noProof/>
        </w:rPr>
      </w:pPr>
      <w:r w:rsidRPr="0098315E">
        <w:rPr>
          <w:noProof/>
        </w:rPr>
        <w:t xml:space="preserve">Rodrik, Dani, Arvind Subramanian, and Francesco Trebbi. 2004. "Institutions Rule: The Primacy of Institutions over Geography and Integration in Economic Development." </w:t>
      </w:r>
      <w:r w:rsidRPr="0098315E">
        <w:rPr>
          <w:i/>
          <w:noProof/>
        </w:rPr>
        <w:t>Journal of Economic Growth</w:t>
      </w:r>
      <w:r w:rsidRPr="0098315E">
        <w:rPr>
          <w:noProof/>
        </w:rPr>
        <w:t xml:space="preserve"> 9 (2):131-165.</w:t>
      </w:r>
    </w:p>
    <w:p w14:paraId="50973811" w14:textId="77777777" w:rsidR="0098315E" w:rsidRPr="0098315E" w:rsidRDefault="0098315E" w:rsidP="0098315E">
      <w:pPr>
        <w:pStyle w:val="EndNoteBibliography"/>
        <w:spacing w:after="0"/>
        <w:ind w:left="720" w:hanging="720"/>
        <w:rPr>
          <w:noProof/>
        </w:rPr>
      </w:pPr>
      <w:r w:rsidRPr="0098315E">
        <w:rPr>
          <w:noProof/>
        </w:rPr>
        <w:t xml:space="preserve">Ross, Michael L. 2012. </w:t>
      </w:r>
      <w:r w:rsidRPr="0098315E">
        <w:rPr>
          <w:i/>
          <w:noProof/>
        </w:rPr>
        <w:t>The Oil Curse: How Petroleum Wealth Shapes the Development of Nations</w:t>
      </w:r>
      <w:r w:rsidRPr="0098315E">
        <w:rPr>
          <w:noProof/>
        </w:rPr>
        <w:t>. Princeton: Princeton University Press.</w:t>
      </w:r>
    </w:p>
    <w:p w14:paraId="6F96C630" w14:textId="77777777" w:rsidR="0098315E" w:rsidRPr="0098315E" w:rsidRDefault="0098315E" w:rsidP="0098315E">
      <w:pPr>
        <w:pStyle w:val="EndNoteBibliography"/>
        <w:spacing w:after="0"/>
        <w:ind w:left="720" w:hanging="720"/>
        <w:rPr>
          <w:noProof/>
        </w:rPr>
      </w:pPr>
      <w:r w:rsidRPr="0098315E">
        <w:rPr>
          <w:noProof/>
        </w:rPr>
        <w:t xml:space="preserve">Rothstein, Bo. 1998. </w:t>
      </w:r>
      <w:r w:rsidRPr="0098315E">
        <w:rPr>
          <w:i/>
          <w:noProof/>
        </w:rPr>
        <w:t>Just Institutions Matter: The Moral and Political Logic of the Universal Welfare State</w:t>
      </w:r>
      <w:r w:rsidRPr="0098315E">
        <w:rPr>
          <w:noProof/>
        </w:rPr>
        <w:t>. Cambridge: Cambridge University Press.</w:t>
      </w:r>
    </w:p>
    <w:p w14:paraId="146E1513" w14:textId="77777777" w:rsidR="0098315E" w:rsidRPr="0098315E" w:rsidRDefault="0098315E" w:rsidP="0098315E">
      <w:pPr>
        <w:pStyle w:val="EndNoteBibliography"/>
        <w:spacing w:after="0"/>
        <w:ind w:left="720" w:hanging="720"/>
        <w:rPr>
          <w:noProof/>
        </w:rPr>
      </w:pPr>
      <w:r w:rsidRPr="0098315E">
        <w:rPr>
          <w:i/>
          <w:noProof/>
        </w:rPr>
        <w:t>Rotuli Parliamentorum</w:t>
      </w:r>
      <w:r w:rsidRPr="0098315E">
        <w:rPr>
          <w:noProof/>
        </w:rPr>
        <w:t>. 1783. Vol. I. London.</w:t>
      </w:r>
    </w:p>
    <w:p w14:paraId="6C305A1E" w14:textId="77777777" w:rsidR="0098315E" w:rsidRPr="0098315E" w:rsidRDefault="0098315E" w:rsidP="0098315E">
      <w:pPr>
        <w:pStyle w:val="EndNoteBibliography"/>
        <w:spacing w:after="0"/>
        <w:ind w:left="720" w:hanging="720"/>
        <w:rPr>
          <w:noProof/>
        </w:rPr>
      </w:pPr>
      <w:r w:rsidRPr="0098315E">
        <w:rPr>
          <w:noProof/>
        </w:rPr>
        <w:t xml:space="preserve">Rueschemeyer, Dietrich, Evelyne Huber Stephens, and John D. Stephens. 1992. </w:t>
      </w:r>
      <w:r w:rsidRPr="0098315E">
        <w:rPr>
          <w:i/>
          <w:noProof/>
        </w:rPr>
        <w:t>Capitalist Development and Democracy</w:t>
      </w:r>
      <w:r w:rsidRPr="0098315E">
        <w:rPr>
          <w:noProof/>
        </w:rPr>
        <w:t>. Chicago: University of Chicago Press.</w:t>
      </w:r>
    </w:p>
    <w:p w14:paraId="5027ECCD" w14:textId="77777777" w:rsidR="0098315E" w:rsidRPr="0098315E" w:rsidRDefault="0098315E" w:rsidP="0098315E">
      <w:pPr>
        <w:pStyle w:val="EndNoteBibliography"/>
        <w:spacing w:after="0"/>
        <w:ind w:left="720" w:hanging="720"/>
        <w:rPr>
          <w:noProof/>
        </w:rPr>
      </w:pPr>
      <w:r w:rsidRPr="0098315E">
        <w:rPr>
          <w:noProof/>
        </w:rPr>
        <w:t xml:space="preserve">Sayles, G. O. 1988. </w:t>
      </w:r>
      <w:r w:rsidRPr="0098315E">
        <w:rPr>
          <w:i/>
          <w:noProof/>
        </w:rPr>
        <w:t>The Functions of the Medieval Parliament of England</w:t>
      </w:r>
      <w:r w:rsidRPr="0098315E">
        <w:rPr>
          <w:noProof/>
        </w:rPr>
        <w:t>. London: Hambledon Press.</w:t>
      </w:r>
    </w:p>
    <w:p w14:paraId="5CE00143" w14:textId="77777777" w:rsidR="0098315E" w:rsidRPr="0098315E" w:rsidRDefault="0098315E" w:rsidP="0098315E">
      <w:pPr>
        <w:pStyle w:val="EndNoteBibliography"/>
        <w:spacing w:after="0"/>
        <w:ind w:left="720" w:hanging="720"/>
        <w:rPr>
          <w:noProof/>
        </w:rPr>
      </w:pPr>
      <w:r w:rsidRPr="0098315E">
        <w:rPr>
          <w:noProof/>
        </w:rPr>
        <w:t xml:space="preserve">Schickler, Eric. 2001. </w:t>
      </w:r>
      <w:r w:rsidRPr="0098315E">
        <w:rPr>
          <w:i/>
          <w:noProof/>
        </w:rPr>
        <w:t>Disjointed Pluralism: Institutional Innovation and the Development of the U.S. Congress</w:t>
      </w:r>
      <w:r w:rsidRPr="0098315E">
        <w:rPr>
          <w:noProof/>
        </w:rPr>
        <w:t>. Princeton: Princeton University Press.</w:t>
      </w:r>
    </w:p>
    <w:p w14:paraId="1658B49F" w14:textId="77777777" w:rsidR="0098315E" w:rsidRPr="0098315E" w:rsidRDefault="0098315E" w:rsidP="0098315E">
      <w:pPr>
        <w:pStyle w:val="EndNoteBibliography"/>
        <w:spacing w:after="0"/>
        <w:ind w:left="720" w:hanging="720"/>
        <w:rPr>
          <w:noProof/>
        </w:rPr>
      </w:pPr>
      <w:r w:rsidRPr="0098315E">
        <w:rPr>
          <w:noProof/>
        </w:rPr>
        <w:t xml:space="preserve">Schumpeter, Joseph Alois. [1918] 1991. "The Crisis of the Tax State." In </w:t>
      </w:r>
      <w:r w:rsidRPr="0098315E">
        <w:rPr>
          <w:i/>
          <w:noProof/>
        </w:rPr>
        <w:t>The Economics and Sociology of Capitalism</w:t>
      </w:r>
      <w:r w:rsidRPr="0098315E">
        <w:rPr>
          <w:noProof/>
        </w:rPr>
        <w:t>, ed. R. Swedberg. Princeton, N.J.: Princeton University Press.</w:t>
      </w:r>
    </w:p>
    <w:p w14:paraId="3C0785A1" w14:textId="77777777" w:rsidR="0098315E" w:rsidRPr="0098315E" w:rsidRDefault="0098315E" w:rsidP="0098315E">
      <w:pPr>
        <w:pStyle w:val="EndNoteBibliography"/>
        <w:spacing w:after="0"/>
        <w:ind w:left="720" w:hanging="720"/>
        <w:rPr>
          <w:noProof/>
        </w:rPr>
      </w:pPr>
      <w:r w:rsidRPr="0098315E">
        <w:rPr>
          <w:noProof/>
        </w:rPr>
        <w:t xml:space="preserve">Shennan, J. H. 1968. </w:t>
      </w:r>
      <w:r w:rsidRPr="0098315E">
        <w:rPr>
          <w:i/>
          <w:noProof/>
        </w:rPr>
        <w:t>The Parlement of Paris</w:t>
      </w:r>
      <w:r w:rsidRPr="0098315E">
        <w:rPr>
          <w:noProof/>
        </w:rPr>
        <w:t>: Eyre &amp; Spottiswoode.</w:t>
      </w:r>
    </w:p>
    <w:p w14:paraId="5D77D5CD" w14:textId="77777777" w:rsidR="0098315E" w:rsidRPr="0098315E" w:rsidRDefault="0098315E" w:rsidP="0098315E">
      <w:pPr>
        <w:pStyle w:val="EndNoteBibliography"/>
        <w:spacing w:after="0"/>
        <w:ind w:left="720" w:hanging="720"/>
        <w:rPr>
          <w:noProof/>
        </w:rPr>
      </w:pPr>
      <w:r w:rsidRPr="0098315E">
        <w:rPr>
          <w:noProof/>
        </w:rPr>
        <w:t xml:space="preserve">———. 1998. </w:t>
      </w:r>
      <w:r w:rsidRPr="0098315E">
        <w:rPr>
          <w:i/>
          <w:noProof/>
        </w:rPr>
        <w:t>The Parlement of Paris</w:t>
      </w:r>
      <w:r w:rsidRPr="0098315E">
        <w:rPr>
          <w:noProof/>
        </w:rPr>
        <w:t>. 2d ed. Phoenix Mill: Sutton.</w:t>
      </w:r>
    </w:p>
    <w:p w14:paraId="105F8995" w14:textId="77777777" w:rsidR="0098315E" w:rsidRPr="0098315E" w:rsidRDefault="0098315E" w:rsidP="0098315E">
      <w:pPr>
        <w:pStyle w:val="EndNoteBibliography"/>
        <w:spacing w:after="0"/>
        <w:ind w:left="720" w:hanging="720"/>
        <w:rPr>
          <w:noProof/>
        </w:rPr>
      </w:pPr>
      <w:r w:rsidRPr="0098315E">
        <w:rPr>
          <w:noProof/>
        </w:rPr>
        <w:t xml:space="preserve">Smith, Adam. [1776] 1976. </w:t>
      </w:r>
      <w:r w:rsidRPr="0098315E">
        <w:rPr>
          <w:i/>
          <w:noProof/>
        </w:rPr>
        <w:t>An Inquiry into the Nature and Causes of the Wealth of Nations</w:t>
      </w:r>
      <w:r w:rsidRPr="0098315E">
        <w:rPr>
          <w:noProof/>
        </w:rPr>
        <w:t>. Edited by R. H. Campbell, A. S. Skinner and W. B. Todd. Oxford: Oxford University Press.</w:t>
      </w:r>
    </w:p>
    <w:p w14:paraId="45F7D1FF" w14:textId="77777777" w:rsidR="0098315E" w:rsidRPr="0098315E" w:rsidRDefault="0098315E" w:rsidP="0098315E">
      <w:pPr>
        <w:pStyle w:val="EndNoteBibliography"/>
        <w:spacing w:after="0"/>
        <w:ind w:left="720" w:hanging="720"/>
        <w:rPr>
          <w:noProof/>
        </w:rPr>
      </w:pPr>
      <w:r w:rsidRPr="0098315E">
        <w:rPr>
          <w:noProof/>
        </w:rPr>
        <w:lastRenderedPageBreak/>
        <w:t xml:space="preserve">Smith, Thomas. [1581] 1982. </w:t>
      </w:r>
      <w:r w:rsidRPr="0098315E">
        <w:rPr>
          <w:i/>
          <w:noProof/>
        </w:rPr>
        <w:t>De Republica Anglorum</w:t>
      </w:r>
      <w:r w:rsidRPr="0098315E">
        <w:rPr>
          <w:noProof/>
        </w:rPr>
        <w:t>. Edited by M. Dewar. Cambridge: Cambridge University Press.</w:t>
      </w:r>
    </w:p>
    <w:p w14:paraId="7EB9BAF7" w14:textId="77777777" w:rsidR="0098315E" w:rsidRPr="0098315E" w:rsidRDefault="0098315E" w:rsidP="0098315E">
      <w:pPr>
        <w:pStyle w:val="EndNoteBibliography"/>
        <w:spacing w:after="0"/>
        <w:ind w:left="720" w:hanging="720"/>
        <w:rPr>
          <w:noProof/>
        </w:rPr>
      </w:pPr>
      <w:r w:rsidRPr="0098315E">
        <w:rPr>
          <w:noProof/>
        </w:rPr>
        <w:t xml:space="preserve">Soule, Claude. 1968. </w:t>
      </w:r>
      <w:r w:rsidRPr="0098315E">
        <w:rPr>
          <w:i/>
          <w:noProof/>
        </w:rPr>
        <w:t>Les États Généraux de France (1302-1789): Étude Historique, Comparative et Doctrinale</w:t>
      </w:r>
      <w:r w:rsidRPr="0098315E">
        <w:rPr>
          <w:noProof/>
        </w:rPr>
        <w:t>. Heule.</w:t>
      </w:r>
    </w:p>
    <w:p w14:paraId="4ED88DA4" w14:textId="77777777" w:rsidR="0098315E" w:rsidRPr="0098315E" w:rsidRDefault="0098315E" w:rsidP="0098315E">
      <w:pPr>
        <w:pStyle w:val="EndNoteBibliography"/>
        <w:spacing w:after="0"/>
        <w:ind w:left="720" w:hanging="720"/>
        <w:rPr>
          <w:noProof/>
        </w:rPr>
      </w:pPr>
      <w:r w:rsidRPr="0098315E">
        <w:rPr>
          <w:noProof/>
        </w:rPr>
        <w:t xml:space="preserve">Spencer, Andrew M. 2014. </w:t>
      </w:r>
      <w:r w:rsidRPr="0098315E">
        <w:rPr>
          <w:i/>
          <w:noProof/>
        </w:rPr>
        <w:t>Nobility and Kingship in Medieval England: The Earls and Edward I, 1272-1307</w:t>
      </w:r>
      <w:r w:rsidRPr="0098315E">
        <w:rPr>
          <w:noProof/>
        </w:rPr>
        <w:t>. Cambridge: Cambridge University Press.</w:t>
      </w:r>
    </w:p>
    <w:p w14:paraId="53D60D2E" w14:textId="77777777" w:rsidR="0098315E" w:rsidRPr="0098315E" w:rsidRDefault="0098315E" w:rsidP="0098315E">
      <w:pPr>
        <w:pStyle w:val="EndNoteBibliography"/>
        <w:spacing w:after="0"/>
        <w:ind w:left="720" w:hanging="720"/>
        <w:rPr>
          <w:noProof/>
        </w:rPr>
      </w:pPr>
      <w:r w:rsidRPr="0098315E">
        <w:rPr>
          <w:noProof/>
        </w:rPr>
        <w:t xml:space="preserve">Spruyt, Hendrik. 1994. </w:t>
      </w:r>
      <w:r w:rsidRPr="0098315E">
        <w:rPr>
          <w:i/>
          <w:noProof/>
        </w:rPr>
        <w:t>The Sovereign State and Its Competitors: An Analysis of Systems Change</w:t>
      </w:r>
      <w:r w:rsidRPr="0098315E">
        <w:rPr>
          <w:noProof/>
        </w:rPr>
        <w:t>. Princeton: Princeton University Press.</w:t>
      </w:r>
    </w:p>
    <w:p w14:paraId="6C67C453" w14:textId="77777777" w:rsidR="0098315E" w:rsidRPr="0098315E" w:rsidRDefault="0098315E" w:rsidP="0098315E">
      <w:pPr>
        <w:pStyle w:val="EndNoteBibliography"/>
        <w:spacing w:after="0"/>
        <w:ind w:left="720" w:hanging="720"/>
        <w:rPr>
          <w:noProof/>
        </w:rPr>
      </w:pPr>
      <w:r w:rsidRPr="0098315E">
        <w:rPr>
          <w:noProof/>
        </w:rPr>
        <w:t xml:space="preserve">Spufford, Peter. 1967. </w:t>
      </w:r>
      <w:r w:rsidRPr="0098315E">
        <w:rPr>
          <w:i/>
          <w:noProof/>
        </w:rPr>
        <w:t>Origins of the English Parliament</w:t>
      </w:r>
      <w:r w:rsidRPr="0098315E">
        <w:rPr>
          <w:noProof/>
        </w:rPr>
        <w:t>. London: Longmans.</w:t>
      </w:r>
    </w:p>
    <w:p w14:paraId="377E537F" w14:textId="77777777" w:rsidR="0098315E" w:rsidRPr="0098315E" w:rsidRDefault="0098315E" w:rsidP="0098315E">
      <w:pPr>
        <w:pStyle w:val="EndNoteBibliography"/>
        <w:spacing w:after="0"/>
        <w:ind w:left="720" w:hanging="720"/>
        <w:rPr>
          <w:noProof/>
        </w:rPr>
      </w:pPr>
      <w:r w:rsidRPr="0098315E">
        <w:rPr>
          <w:noProof/>
        </w:rPr>
        <w:t xml:space="preserve">Stark, David Charles, and Laszlo Bruszt. 1998. </w:t>
      </w:r>
      <w:r w:rsidRPr="0098315E">
        <w:rPr>
          <w:i/>
          <w:noProof/>
        </w:rPr>
        <w:t>Postsocialist Pathways: Transforming Politics and Property in East Central Europe</w:t>
      </w:r>
      <w:r w:rsidRPr="0098315E">
        <w:rPr>
          <w:noProof/>
        </w:rPr>
        <w:t>. Cambridge: Cambridge University Press.</w:t>
      </w:r>
    </w:p>
    <w:p w14:paraId="76AA03AE" w14:textId="77777777" w:rsidR="0098315E" w:rsidRPr="0098315E" w:rsidRDefault="0098315E" w:rsidP="0098315E">
      <w:pPr>
        <w:pStyle w:val="EndNoteBibliography"/>
        <w:spacing w:after="0"/>
        <w:ind w:left="720" w:hanging="720"/>
        <w:rPr>
          <w:noProof/>
        </w:rPr>
      </w:pPr>
      <w:r w:rsidRPr="0098315E">
        <w:rPr>
          <w:noProof/>
        </w:rPr>
        <w:t xml:space="preserve">Stasavage, David. 2010. "When Distance Mattered: Geographic Scale and the Development of European Representative Assemblies." </w:t>
      </w:r>
      <w:r w:rsidRPr="0098315E">
        <w:rPr>
          <w:i/>
          <w:noProof/>
        </w:rPr>
        <w:t>American Political Science Review</w:t>
      </w:r>
      <w:r w:rsidRPr="0098315E">
        <w:rPr>
          <w:noProof/>
        </w:rPr>
        <w:t xml:space="preserve"> 104 (4):625-643.</w:t>
      </w:r>
    </w:p>
    <w:p w14:paraId="2E981B80" w14:textId="77777777" w:rsidR="0098315E" w:rsidRPr="0098315E" w:rsidRDefault="0098315E" w:rsidP="0098315E">
      <w:pPr>
        <w:pStyle w:val="EndNoteBibliography"/>
        <w:spacing w:after="0"/>
        <w:ind w:left="720" w:hanging="720"/>
        <w:rPr>
          <w:noProof/>
        </w:rPr>
      </w:pPr>
      <w:r w:rsidRPr="0098315E">
        <w:rPr>
          <w:i/>
          <w:noProof/>
        </w:rPr>
        <w:t>The Statutes of the Realm</w:t>
      </w:r>
      <w:r w:rsidRPr="0098315E">
        <w:rPr>
          <w:noProof/>
        </w:rPr>
        <w:t>. 1810. Vol. I. London: Record Commission.</w:t>
      </w:r>
    </w:p>
    <w:p w14:paraId="3DE9EF09" w14:textId="77777777" w:rsidR="0098315E" w:rsidRPr="0098315E" w:rsidRDefault="0098315E" w:rsidP="0098315E">
      <w:pPr>
        <w:pStyle w:val="EndNoteBibliography"/>
        <w:spacing w:after="0"/>
        <w:ind w:left="720" w:hanging="720"/>
        <w:rPr>
          <w:noProof/>
        </w:rPr>
      </w:pPr>
      <w:r w:rsidRPr="0098315E">
        <w:rPr>
          <w:noProof/>
        </w:rPr>
        <w:t xml:space="preserve">Steinmo, Sven. 1989. "Political Institutions and Tax Policy in the United States, Sweden, and Britain." </w:t>
      </w:r>
      <w:r w:rsidRPr="0098315E">
        <w:rPr>
          <w:i/>
          <w:noProof/>
        </w:rPr>
        <w:t>World Politics</w:t>
      </w:r>
      <w:r w:rsidRPr="0098315E">
        <w:rPr>
          <w:noProof/>
        </w:rPr>
        <w:t xml:space="preserve"> 41 (4):500-535.</w:t>
      </w:r>
    </w:p>
    <w:p w14:paraId="2B0A3A64" w14:textId="77777777" w:rsidR="0098315E" w:rsidRPr="0098315E" w:rsidRDefault="0098315E" w:rsidP="0098315E">
      <w:pPr>
        <w:pStyle w:val="EndNoteBibliography"/>
        <w:spacing w:after="0"/>
        <w:ind w:left="720" w:hanging="720"/>
        <w:rPr>
          <w:noProof/>
        </w:rPr>
      </w:pPr>
      <w:r w:rsidRPr="0098315E">
        <w:rPr>
          <w:noProof/>
        </w:rPr>
        <w:t xml:space="preserve">Strayer, Joseph Reese, and Charles Holt Taylor. 1939. </w:t>
      </w:r>
      <w:r w:rsidRPr="0098315E">
        <w:rPr>
          <w:i/>
          <w:noProof/>
        </w:rPr>
        <w:t>Studies in Early French Taxation</w:t>
      </w:r>
      <w:r w:rsidRPr="0098315E">
        <w:rPr>
          <w:noProof/>
        </w:rPr>
        <w:t>. Cambridge: Harvard University Press.</w:t>
      </w:r>
    </w:p>
    <w:p w14:paraId="3146C864" w14:textId="77777777" w:rsidR="0098315E" w:rsidRPr="0098315E" w:rsidRDefault="0098315E" w:rsidP="0098315E">
      <w:pPr>
        <w:pStyle w:val="EndNoteBibliography"/>
        <w:spacing w:after="0"/>
        <w:ind w:left="720" w:hanging="720"/>
        <w:rPr>
          <w:noProof/>
        </w:rPr>
      </w:pPr>
      <w:r w:rsidRPr="0098315E">
        <w:rPr>
          <w:noProof/>
        </w:rPr>
        <w:t xml:space="preserve">Stubbs, William. 1880. </w:t>
      </w:r>
      <w:r w:rsidRPr="0098315E">
        <w:rPr>
          <w:i/>
          <w:noProof/>
        </w:rPr>
        <w:t>The Constitutional History of England in Its Origin and Development</w:t>
      </w:r>
      <w:r w:rsidRPr="0098315E">
        <w:rPr>
          <w:noProof/>
        </w:rPr>
        <w:t>. 3d ed. 3 vols. Vol. II. Oxford: Clarendon Press.</w:t>
      </w:r>
    </w:p>
    <w:p w14:paraId="4BCBDCC7" w14:textId="77777777" w:rsidR="0098315E" w:rsidRPr="0098315E" w:rsidRDefault="0098315E" w:rsidP="0098315E">
      <w:pPr>
        <w:pStyle w:val="EndNoteBibliography"/>
        <w:spacing w:after="0"/>
        <w:ind w:left="720" w:hanging="720"/>
        <w:rPr>
          <w:noProof/>
        </w:rPr>
      </w:pPr>
      <w:r w:rsidRPr="0098315E">
        <w:rPr>
          <w:noProof/>
        </w:rPr>
        <w:t xml:space="preserve">———. 1896. </w:t>
      </w:r>
      <w:r w:rsidRPr="0098315E">
        <w:rPr>
          <w:i/>
          <w:noProof/>
        </w:rPr>
        <w:t>The Constitutional History of England in Its Origin and Development</w:t>
      </w:r>
      <w:r w:rsidRPr="0098315E">
        <w:rPr>
          <w:noProof/>
        </w:rPr>
        <w:t>. 4th ed. Vol. II. Oxford: Clarendon Press.</w:t>
      </w:r>
    </w:p>
    <w:p w14:paraId="7A64C1B0" w14:textId="77777777" w:rsidR="0098315E" w:rsidRPr="0098315E" w:rsidRDefault="0098315E" w:rsidP="0098315E">
      <w:pPr>
        <w:pStyle w:val="EndNoteBibliography"/>
        <w:spacing w:after="0"/>
        <w:ind w:left="720" w:hanging="720"/>
        <w:rPr>
          <w:noProof/>
        </w:rPr>
      </w:pPr>
      <w:r w:rsidRPr="0098315E">
        <w:rPr>
          <w:noProof/>
        </w:rPr>
        <w:t xml:space="preserve">Swann, Julian. 1995. </w:t>
      </w:r>
      <w:r w:rsidRPr="0098315E">
        <w:rPr>
          <w:i/>
          <w:noProof/>
        </w:rPr>
        <w:t>Politics and the Parlement of Paris under Louis XV, 1754-1774</w:t>
      </w:r>
      <w:r w:rsidRPr="0098315E">
        <w:rPr>
          <w:noProof/>
        </w:rPr>
        <w:t>. Cambridge: Cambridge University Press.</w:t>
      </w:r>
    </w:p>
    <w:p w14:paraId="210C6294" w14:textId="77777777" w:rsidR="0098315E" w:rsidRPr="0098315E" w:rsidRDefault="0098315E" w:rsidP="0098315E">
      <w:pPr>
        <w:pStyle w:val="EndNoteBibliography"/>
        <w:spacing w:after="0"/>
        <w:ind w:left="720" w:hanging="720"/>
        <w:rPr>
          <w:noProof/>
        </w:rPr>
      </w:pPr>
      <w:r w:rsidRPr="0098315E">
        <w:rPr>
          <w:noProof/>
        </w:rPr>
        <w:t xml:space="preserve">Thelen, Kathleen. 1999. "Historical Institutionalism in Comparative Politics." </w:t>
      </w:r>
      <w:r w:rsidRPr="0098315E">
        <w:rPr>
          <w:i/>
          <w:noProof/>
        </w:rPr>
        <w:t>Annual Review of Political Science</w:t>
      </w:r>
      <w:r w:rsidRPr="0098315E">
        <w:rPr>
          <w:noProof/>
        </w:rPr>
        <w:t xml:space="preserve"> 2 (1):369-404.</w:t>
      </w:r>
    </w:p>
    <w:p w14:paraId="3F53DC57" w14:textId="77777777" w:rsidR="0098315E" w:rsidRPr="0098315E" w:rsidRDefault="0098315E" w:rsidP="0098315E">
      <w:pPr>
        <w:pStyle w:val="EndNoteBibliography"/>
        <w:spacing w:after="0"/>
        <w:ind w:left="720" w:hanging="720"/>
        <w:rPr>
          <w:noProof/>
        </w:rPr>
      </w:pPr>
      <w:r w:rsidRPr="0098315E">
        <w:rPr>
          <w:noProof/>
        </w:rPr>
        <w:t xml:space="preserve">———. 2003. "How Institutions Evolve: Insights from Comparative-Historical Analysis." In </w:t>
      </w:r>
      <w:r w:rsidRPr="0098315E">
        <w:rPr>
          <w:i/>
          <w:noProof/>
        </w:rPr>
        <w:t>Comparative Historical Analysis in the Social Sciences</w:t>
      </w:r>
      <w:r w:rsidRPr="0098315E">
        <w:rPr>
          <w:noProof/>
        </w:rPr>
        <w:t>, ed. J. Mahoney and D. Rueschemeyer. Cambridge: Cambridge University Press.</w:t>
      </w:r>
    </w:p>
    <w:p w14:paraId="114A3C4A" w14:textId="77777777" w:rsidR="0098315E" w:rsidRPr="0098315E" w:rsidRDefault="0098315E" w:rsidP="0098315E">
      <w:pPr>
        <w:pStyle w:val="EndNoteBibliography"/>
        <w:spacing w:after="0"/>
        <w:ind w:left="720" w:hanging="720"/>
        <w:rPr>
          <w:noProof/>
        </w:rPr>
      </w:pPr>
      <w:r w:rsidRPr="0098315E">
        <w:rPr>
          <w:noProof/>
        </w:rPr>
        <w:lastRenderedPageBreak/>
        <w:t xml:space="preserve">Thierry, Augustin. 1853. </w:t>
      </w:r>
      <w:r w:rsidRPr="0098315E">
        <w:rPr>
          <w:i/>
          <w:noProof/>
        </w:rPr>
        <w:t>Essai Sur L'histoire de La Formation et des Progrès Du Tiers État</w:t>
      </w:r>
      <w:r w:rsidRPr="0098315E">
        <w:rPr>
          <w:noProof/>
        </w:rPr>
        <w:t>. Paris: Furne.</w:t>
      </w:r>
    </w:p>
    <w:p w14:paraId="4FBE3B7F" w14:textId="77777777" w:rsidR="0098315E" w:rsidRPr="0098315E" w:rsidRDefault="0098315E" w:rsidP="0098315E">
      <w:pPr>
        <w:pStyle w:val="EndNoteBibliography"/>
        <w:spacing w:after="0"/>
        <w:ind w:left="720" w:hanging="720"/>
        <w:rPr>
          <w:noProof/>
        </w:rPr>
      </w:pPr>
      <w:r w:rsidRPr="0098315E">
        <w:rPr>
          <w:noProof/>
        </w:rPr>
        <w:t xml:space="preserve">Tierney, Brian. 1983. "The Idea of Representation in the Medieval Councils of the West." </w:t>
      </w:r>
      <w:r w:rsidRPr="0098315E">
        <w:rPr>
          <w:i/>
          <w:noProof/>
        </w:rPr>
        <w:t>Concilium</w:t>
      </w:r>
      <w:r w:rsidRPr="0098315E">
        <w:rPr>
          <w:noProof/>
        </w:rPr>
        <w:t xml:space="preserve"> 19:25–30.</w:t>
      </w:r>
    </w:p>
    <w:p w14:paraId="42C527C1" w14:textId="77777777" w:rsidR="0098315E" w:rsidRPr="0098315E" w:rsidRDefault="0098315E" w:rsidP="0098315E">
      <w:pPr>
        <w:pStyle w:val="EndNoteBibliography"/>
        <w:spacing w:after="0"/>
        <w:ind w:left="720" w:hanging="720"/>
        <w:rPr>
          <w:noProof/>
        </w:rPr>
      </w:pPr>
      <w:r w:rsidRPr="0098315E">
        <w:rPr>
          <w:noProof/>
        </w:rPr>
        <w:t xml:space="preserve">Tilly, Charles. 1990. </w:t>
      </w:r>
      <w:r w:rsidRPr="0098315E">
        <w:rPr>
          <w:i/>
          <w:noProof/>
        </w:rPr>
        <w:t>Coercion, Capital, and European States, Ad 990-1990</w:t>
      </w:r>
      <w:r w:rsidRPr="0098315E">
        <w:rPr>
          <w:noProof/>
        </w:rPr>
        <w:t>. Cambridge, Mass.: B. Blackwell.</w:t>
      </w:r>
    </w:p>
    <w:p w14:paraId="57D4BB42" w14:textId="77777777" w:rsidR="0098315E" w:rsidRPr="0098315E" w:rsidRDefault="0098315E" w:rsidP="0098315E">
      <w:pPr>
        <w:pStyle w:val="EndNoteBibliography"/>
        <w:spacing w:after="0"/>
        <w:ind w:left="720" w:hanging="720"/>
        <w:rPr>
          <w:noProof/>
        </w:rPr>
      </w:pPr>
      <w:r w:rsidRPr="0098315E">
        <w:rPr>
          <w:noProof/>
        </w:rPr>
        <w:t xml:space="preserve">Tout, T. F. 1920. </w:t>
      </w:r>
      <w:r w:rsidRPr="0098315E">
        <w:rPr>
          <w:i/>
          <w:noProof/>
        </w:rPr>
        <w:t>Chapters in the Administrative History of Medieval England</w:t>
      </w:r>
      <w:r w:rsidRPr="0098315E">
        <w:rPr>
          <w:noProof/>
        </w:rPr>
        <w:t>. 6 vols. Vol. 1. Manchester: Manchester University Press.</w:t>
      </w:r>
    </w:p>
    <w:p w14:paraId="5BAC7E6F" w14:textId="77777777" w:rsidR="0098315E" w:rsidRPr="0098315E" w:rsidRDefault="0098315E" w:rsidP="0098315E">
      <w:pPr>
        <w:pStyle w:val="EndNoteBibliography"/>
        <w:spacing w:after="0"/>
        <w:ind w:left="720" w:hanging="720"/>
        <w:rPr>
          <w:noProof/>
        </w:rPr>
      </w:pPr>
      <w:r w:rsidRPr="0098315E">
        <w:rPr>
          <w:noProof/>
        </w:rPr>
        <w:t xml:space="preserve">Turner, Ralph V. 1977. "The Origins of Common Pleas and King's Bench." </w:t>
      </w:r>
      <w:r w:rsidRPr="0098315E">
        <w:rPr>
          <w:i/>
          <w:noProof/>
        </w:rPr>
        <w:t>The American Journal of Legal History</w:t>
      </w:r>
      <w:r w:rsidRPr="0098315E">
        <w:rPr>
          <w:noProof/>
        </w:rPr>
        <w:t xml:space="preserve"> 21 (3):238-254.</w:t>
      </w:r>
    </w:p>
    <w:p w14:paraId="2AC5B582" w14:textId="77777777" w:rsidR="0098315E" w:rsidRPr="0098315E" w:rsidRDefault="0098315E" w:rsidP="0098315E">
      <w:pPr>
        <w:pStyle w:val="EndNoteBibliography"/>
        <w:spacing w:after="0"/>
        <w:ind w:left="720" w:hanging="720"/>
        <w:rPr>
          <w:noProof/>
        </w:rPr>
      </w:pPr>
      <w:r w:rsidRPr="0098315E">
        <w:rPr>
          <w:noProof/>
        </w:rPr>
        <w:t xml:space="preserve">van Caenegem, R. C. 1988. </w:t>
      </w:r>
      <w:r w:rsidRPr="0098315E">
        <w:rPr>
          <w:i/>
          <w:noProof/>
        </w:rPr>
        <w:t>The Birth of the English Common Law</w:t>
      </w:r>
      <w:r w:rsidRPr="0098315E">
        <w:rPr>
          <w:noProof/>
        </w:rPr>
        <w:t>. 2d ed. Cambridge: Cambridge University Press.</w:t>
      </w:r>
    </w:p>
    <w:p w14:paraId="22BD7A1F" w14:textId="77777777" w:rsidR="0098315E" w:rsidRPr="0098315E" w:rsidRDefault="0098315E" w:rsidP="0098315E">
      <w:pPr>
        <w:pStyle w:val="EndNoteBibliography"/>
        <w:spacing w:after="0"/>
        <w:ind w:left="720" w:hanging="720"/>
        <w:rPr>
          <w:noProof/>
        </w:rPr>
      </w:pPr>
      <w:r w:rsidRPr="0098315E">
        <w:rPr>
          <w:noProof/>
        </w:rPr>
        <w:t xml:space="preserve">Van Zanden, Jan Luiten, Eltjo Buringh, and Maarten Bosker. 2012. "The Rise and Decline of European Parliaments, 1188–1789." </w:t>
      </w:r>
      <w:r w:rsidRPr="0098315E">
        <w:rPr>
          <w:i/>
          <w:noProof/>
        </w:rPr>
        <w:t>The Economic History Review</w:t>
      </w:r>
      <w:r w:rsidRPr="0098315E">
        <w:rPr>
          <w:noProof/>
        </w:rPr>
        <w:t xml:space="preserve"> 65 (3):835-861.</w:t>
      </w:r>
    </w:p>
    <w:p w14:paraId="389B49F0" w14:textId="77777777" w:rsidR="0098315E" w:rsidRPr="0098315E" w:rsidRDefault="0098315E" w:rsidP="0098315E">
      <w:pPr>
        <w:pStyle w:val="EndNoteBibliography"/>
        <w:spacing w:after="0"/>
        <w:ind w:left="720" w:hanging="720"/>
        <w:rPr>
          <w:noProof/>
        </w:rPr>
      </w:pPr>
      <w:r w:rsidRPr="0098315E">
        <w:rPr>
          <w:noProof/>
        </w:rPr>
        <w:t xml:space="preserve">Vile, M. J. C. 1967. </w:t>
      </w:r>
      <w:r w:rsidRPr="0098315E">
        <w:rPr>
          <w:i/>
          <w:noProof/>
        </w:rPr>
        <w:t>Constitutionalism and the Separation of Powers</w:t>
      </w:r>
      <w:r w:rsidRPr="0098315E">
        <w:rPr>
          <w:noProof/>
        </w:rPr>
        <w:t>. Oxford: Clarendon Press.</w:t>
      </w:r>
    </w:p>
    <w:p w14:paraId="34BC9F52" w14:textId="77777777" w:rsidR="0098315E" w:rsidRPr="0098315E" w:rsidRDefault="0098315E" w:rsidP="0098315E">
      <w:pPr>
        <w:pStyle w:val="EndNoteBibliography"/>
        <w:spacing w:after="0"/>
        <w:ind w:left="720" w:hanging="720"/>
        <w:rPr>
          <w:noProof/>
        </w:rPr>
      </w:pPr>
      <w:r w:rsidRPr="0098315E">
        <w:rPr>
          <w:noProof/>
        </w:rPr>
        <w:t>Waldner, David. 2003. "On the Non-Institutional Origins of the Institutional Foundations of Capitalism." Unpublished Manuscript, Charlottesville, University of Virginia.</w:t>
      </w:r>
    </w:p>
    <w:p w14:paraId="77DACCD5" w14:textId="77777777" w:rsidR="0098315E" w:rsidRPr="0098315E" w:rsidRDefault="0098315E" w:rsidP="0098315E">
      <w:pPr>
        <w:pStyle w:val="EndNoteBibliography"/>
        <w:spacing w:after="0"/>
        <w:ind w:left="720" w:hanging="720"/>
        <w:rPr>
          <w:noProof/>
        </w:rPr>
      </w:pPr>
      <w:r w:rsidRPr="0098315E">
        <w:rPr>
          <w:noProof/>
        </w:rPr>
        <w:t xml:space="preserve">Weber, Max. [1922] 1978. </w:t>
      </w:r>
      <w:r w:rsidRPr="0098315E">
        <w:rPr>
          <w:i/>
          <w:noProof/>
        </w:rPr>
        <w:t>Economy and Society</w:t>
      </w:r>
      <w:r w:rsidRPr="0098315E">
        <w:rPr>
          <w:noProof/>
        </w:rPr>
        <w:t>. Vol. I. Berkeley: University of California Press.</w:t>
      </w:r>
    </w:p>
    <w:p w14:paraId="19A3CCDA" w14:textId="77777777" w:rsidR="0098315E" w:rsidRPr="0098315E" w:rsidRDefault="0098315E" w:rsidP="0098315E">
      <w:pPr>
        <w:pStyle w:val="EndNoteBibliography"/>
        <w:spacing w:after="0"/>
        <w:ind w:left="720" w:hanging="720"/>
        <w:rPr>
          <w:noProof/>
        </w:rPr>
      </w:pPr>
      <w:r w:rsidRPr="0098315E">
        <w:rPr>
          <w:noProof/>
        </w:rPr>
        <w:t xml:space="preserve">Weiler, Björn. 2009. "The King as Judge: Henry II and Frederick Barbarossa as Seen by Their Contemporaries." In </w:t>
      </w:r>
      <w:r w:rsidRPr="0098315E">
        <w:rPr>
          <w:i/>
          <w:noProof/>
        </w:rPr>
        <w:t>Challenging the Boundaries of Medieval History: The Legacy of Timothy Reuter</w:t>
      </w:r>
      <w:r w:rsidRPr="0098315E">
        <w:rPr>
          <w:noProof/>
        </w:rPr>
        <w:t>, ed. P. Skinner. Turnhout: Brepols.</w:t>
      </w:r>
    </w:p>
    <w:p w14:paraId="2D74404D" w14:textId="77777777" w:rsidR="0098315E" w:rsidRPr="0098315E" w:rsidRDefault="0098315E" w:rsidP="0098315E">
      <w:pPr>
        <w:pStyle w:val="EndNoteBibliography"/>
        <w:spacing w:after="0"/>
        <w:ind w:left="720" w:hanging="720"/>
        <w:rPr>
          <w:noProof/>
        </w:rPr>
      </w:pPr>
      <w:r w:rsidRPr="0098315E">
        <w:rPr>
          <w:noProof/>
        </w:rPr>
        <w:t xml:space="preserve">Weingast, Barry R. 1995. "The Economic Role of Political Institutions: Market-Preserving Federalism and Economic Development." </w:t>
      </w:r>
      <w:r w:rsidRPr="0098315E">
        <w:rPr>
          <w:i/>
          <w:noProof/>
        </w:rPr>
        <w:t>Journal of Law, Economics, &amp; Organization</w:t>
      </w:r>
      <w:r w:rsidRPr="0098315E">
        <w:rPr>
          <w:noProof/>
        </w:rPr>
        <w:t xml:space="preserve"> 11 (1):1-31.</w:t>
      </w:r>
    </w:p>
    <w:p w14:paraId="40F73FE6" w14:textId="77777777" w:rsidR="0098315E" w:rsidRPr="0098315E" w:rsidRDefault="0098315E" w:rsidP="0098315E">
      <w:pPr>
        <w:pStyle w:val="EndNoteBibliography"/>
        <w:spacing w:after="0"/>
        <w:ind w:left="720" w:hanging="720"/>
        <w:rPr>
          <w:noProof/>
        </w:rPr>
      </w:pPr>
      <w:r w:rsidRPr="0098315E">
        <w:rPr>
          <w:noProof/>
        </w:rPr>
        <w:t xml:space="preserve">White, G. J. 2000. </w:t>
      </w:r>
      <w:r w:rsidRPr="0098315E">
        <w:rPr>
          <w:i/>
          <w:noProof/>
        </w:rPr>
        <w:t>Restoration and Reform, 1153-1165: Recovery from Civil War in England</w:t>
      </w:r>
      <w:r w:rsidRPr="0098315E">
        <w:rPr>
          <w:noProof/>
        </w:rPr>
        <w:t>. Cambridge: Cambridge University Press.</w:t>
      </w:r>
    </w:p>
    <w:p w14:paraId="0B079A1F" w14:textId="77777777" w:rsidR="0098315E" w:rsidRPr="0098315E" w:rsidRDefault="0098315E" w:rsidP="0098315E">
      <w:pPr>
        <w:pStyle w:val="EndNoteBibliography"/>
        <w:spacing w:after="0"/>
        <w:ind w:left="720" w:hanging="720"/>
        <w:rPr>
          <w:noProof/>
        </w:rPr>
      </w:pPr>
      <w:r w:rsidRPr="0098315E">
        <w:rPr>
          <w:noProof/>
        </w:rPr>
        <w:t xml:space="preserve">White, Stephen D. 1983. "The English Parliament in the Middle Ages." </w:t>
      </w:r>
      <w:r w:rsidRPr="0098315E">
        <w:rPr>
          <w:i/>
          <w:noProof/>
        </w:rPr>
        <w:t>Speculum</w:t>
      </w:r>
      <w:r w:rsidRPr="0098315E">
        <w:rPr>
          <w:noProof/>
        </w:rPr>
        <w:t xml:space="preserve"> 58 (3):803-809.</w:t>
      </w:r>
    </w:p>
    <w:p w14:paraId="2F5564A7" w14:textId="77777777" w:rsidR="0098315E" w:rsidRPr="0098315E" w:rsidRDefault="0098315E" w:rsidP="0098315E">
      <w:pPr>
        <w:pStyle w:val="EndNoteBibliography"/>
        <w:spacing w:after="0"/>
        <w:ind w:left="720" w:hanging="720"/>
        <w:rPr>
          <w:noProof/>
        </w:rPr>
      </w:pPr>
      <w:r w:rsidRPr="0098315E">
        <w:rPr>
          <w:noProof/>
        </w:rPr>
        <w:t xml:space="preserve">Wilkinson, Bertie. 1977. </w:t>
      </w:r>
      <w:r w:rsidRPr="0098315E">
        <w:rPr>
          <w:i/>
          <w:noProof/>
        </w:rPr>
        <w:t>The Later Middle Ages in England, 1216-1485</w:t>
      </w:r>
      <w:r w:rsidRPr="0098315E">
        <w:rPr>
          <w:noProof/>
        </w:rPr>
        <w:t>. London: Longman.</w:t>
      </w:r>
    </w:p>
    <w:p w14:paraId="2F9E4DDF" w14:textId="77777777" w:rsidR="0098315E" w:rsidRPr="0098315E" w:rsidRDefault="0098315E" w:rsidP="0098315E">
      <w:pPr>
        <w:pStyle w:val="EndNoteBibliography"/>
        <w:ind w:left="720" w:hanging="720"/>
        <w:rPr>
          <w:noProof/>
        </w:rPr>
      </w:pPr>
      <w:r w:rsidRPr="0098315E">
        <w:rPr>
          <w:noProof/>
        </w:rPr>
        <w:lastRenderedPageBreak/>
        <w:t xml:space="preserve">Williamson, Oliver E. 1985. </w:t>
      </w:r>
      <w:r w:rsidRPr="0098315E">
        <w:rPr>
          <w:i/>
          <w:noProof/>
        </w:rPr>
        <w:t>The Economic Institutions of Capitalism: Firms, Markets, Relational Contracting</w:t>
      </w:r>
      <w:r w:rsidRPr="0098315E">
        <w:rPr>
          <w:noProof/>
        </w:rPr>
        <w:t>. New York: Free Press.</w:t>
      </w:r>
    </w:p>
    <w:p w14:paraId="2291D747" w14:textId="65A96BED" w:rsidR="00B51F84" w:rsidRPr="007C0DA7" w:rsidRDefault="00405A54" w:rsidP="007C0DA7">
      <w:r>
        <w:fldChar w:fldCharType="end"/>
      </w:r>
    </w:p>
    <w:sectPr w:rsidR="00B51F84" w:rsidRPr="007C0DA7" w:rsidSect="00C2256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1CE75" w14:textId="77777777" w:rsidR="00125982" w:rsidRDefault="00125982" w:rsidP="00F01A34">
      <w:pPr>
        <w:spacing w:after="0"/>
      </w:pPr>
      <w:r>
        <w:separator/>
      </w:r>
    </w:p>
  </w:endnote>
  <w:endnote w:type="continuationSeparator" w:id="0">
    <w:p w14:paraId="3BDEB94B" w14:textId="77777777" w:rsidR="00125982" w:rsidRDefault="00125982" w:rsidP="00F01A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Baskerville">
    <w:panose1 w:val="02020502070401020303"/>
    <w:charset w:val="00"/>
    <w:family w:val="roman"/>
    <w:pitch w:val="variable"/>
    <w:sig w:usb0="8000006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4D"/>
    <w:family w:val="modern"/>
    <w:notTrueType/>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7E4ED8" w14:textId="77777777" w:rsidR="00125982" w:rsidRDefault="00125982" w:rsidP="00F01A34">
      <w:pPr>
        <w:spacing w:after="0"/>
      </w:pPr>
      <w:r>
        <w:separator/>
      </w:r>
    </w:p>
  </w:footnote>
  <w:footnote w:type="continuationSeparator" w:id="0">
    <w:p w14:paraId="0F9283B1" w14:textId="77777777" w:rsidR="00125982" w:rsidRDefault="00125982" w:rsidP="00F01A34">
      <w:pPr>
        <w:spacing w:after="0"/>
      </w:pPr>
      <w:r>
        <w:continuationSeparator/>
      </w:r>
    </w:p>
  </w:footnote>
  <w:footnote w:id="1">
    <w:p w14:paraId="1CBE6BA5" w14:textId="670BC16D" w:rsidR="0098315E" w:rsidRPr="001B26D3" w:rsidRDefault="0098315E" w:rsidP="007C0DA7">
      <w:pPr>
        <w:pStyle w:val="FootnoteText"/>
      </w:pPr>
      <w:r w:rsidRPr="001B26D3">
        <w:rPr>
          <w:rStyle w:val="FootnoteReference"/>
          <w:noProof w:val="0"/>
        </w:rPr>
        <w:footnoteRef/>
      </w:r>
      <w:r w:rsidRPr="001B26D3">
        <w:t xml:space="preserve"> The literature is too large to be fully represented, but key statements within political science and economics include </w:t>
      </w:r>
      <w:r>
        <w:fldChar w:fldCharType="begin">
          <w:fldData xml:space="preserve">PEVuZE5vdGU+PENpdGU+PEF1dGhvcj5TdGVpbm1vPC9BdXRob3I+PFllYXI+MTk4OTwvWWVhcj48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</w:fldData>
        </w:fldChar>
      </w:r>
      <w:r>
        <w:instrText xml:space="preserve"> ADDIN EN.CITE </w:instrText>
      </w:r>
      <w:r>
        <w:fldChar w:fldCharType="begin">
          <w:fldData xml:space="preserve">PEVuZE5vdGU+PENpdGU+PEF1dGhvcj5TdGVpbm1vPC9BdXRob3I+PFllYXI+MTk4OTwvWWVhcj48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</w:fldData>
        </w:fldChar>
      </w:r>
      <w:r>
        <w:instrText xml:space="preserve"> ADDIN EN.CITE.DATA </w:instrText>
      </w:r>
      <w:r>
        <w:fldChar w:fldCharType="end"/>
      </w:r>
      <w:r>
        <w:fldChar w:fldCharType="separate"/>
      </w:r>
      <w:r>
        <w:t>Steinmo (1989), Knight (1992), Weingast (1995), Hall and Taylor (1996), Thelen (1999), Mahoney (2000), Hall and Soskice (2001), Thelen (2003), Greif and Laitin (2004), Pierson (2004), Mahoney and Thelen (2010a), Williamson (1985), North (1990), North and Weingast (1989), Weingast (1995), Rodrik</w:t>
      </w:r>
      <w:r w:rsidRPr="0098315E">
        <w:rPr>
          <w:i/>
        </w:rPr>
        <w:t>, et al.</w:t>
      </w:r>
      <w:r>
        <w:t xml:space="preserve"> (2004)</w:t>
      </w:r>
      <w:r>
        <w:fldChar w:fldCharType="end"/>
      </w:r>
      <w:r w:rsidRPr="001B26D3">
        <w:t xml:space="preserve">. </w:t>
      </w:r>
    </w:p>
  </w:footnote>
  <w:footnote w:id="2">
    <w:p w14:paraId="50344E24" w14:textId="1F2A79C9" w:rsidR="0098315E" w:rsidRPr="001B26D3" w:rsidRDefault="0098315E" w:rsidP="007C0DA7">
      <w:pPr>
        <w:pStyle w:val="FootnoteText"/>
      </w:pPr>
      <w:r w:rsidRPr="001B26D3">
        <w:rPr>
          <w:rStyle w:val="FootnoteReference"/>
          <w:noProof w:val="0"/>
        </w:rPr>
        <w:footnoteRef/>
      </w:r>
      <w:r w:rsidRPr="001B26D3">
        <w:t xml:space="preserve"> In history, the literature is ever greater, but the major recent statements on government and parliament are </w:t>
      </w:r>
      <w:r>
        <w:fldChar w:fldCharType="begin"/>
      </w:r>
      <w:r>
        <w:instrText xml:space="preserve"> ADDIN EN.CITE &lt;EndNote&gt;&lt;Cite&gt;&lt;Author&gt;Bisson&lt;/Author&gt;&lt;Year&gt;2009&lt;/Year&gt;&lt;RecNum&gt;6442&lt;/RecNum&gt;&lt;DisplayText&gt;Bisson (2009)&lt;/DisplayText&gt;&lt;record&gt;&lt;rec-number&gt;6442&lt;/rec-number&gt;&lt;foreign-keys&gt;&lt;key app="EN" db-id="asvpwtp0b52ssfedvvhp25wjrdv5axfws0z0" timestamp="1355705173"&gt;6442&lt;/key&gt;&lt;/foreign-keys&gt;&lt;ref-type name="Book"&gt;6&lt;/ref-type&gt;&lt;contributors&gt;&lt;authors&gt;&lt;author&gt;Bisson, Thomas N.&lt;/author&gt;&lt;/authors&gt;&lt;/contributors&gt;&lt;titles&gt;&lt;title&gt;&lt;style face="normal" font="default" size="100%"&gt;The crisis of the twelfth century&lt;/style&gt;&lt;style face="normal" font="default" size="12"&gt;: &lt;/style&gt;&lt;style face="normal" font="default" size="100%"&gt;power, lordship, and the origins of European government&lt;/style&gt;&lt;/title&gt;&lt;/titles&gt;&lt;pages&gt;xxviii, 677 p., 9 p. of plates&lt;/pages&gt;&lt;keywords&gt;&lt;keyword&gt;Europe Politics and government 476-1492.&lt;/keyword&gt;&lt;keyword&gt;Power (Social sciences)&lt;/keyword&gt;&lt;/keywords&gt;&lt;dates&gt;&lt;year&gt;2009&lt;/year&gt;&lt;/dates&gt;&lt;pub-location&gt;Princeton, N.J.&lt;/pub-location&gt;&lt;publisher&gt;Princeton University Press&lt;/publisher&gt;&lt;isbn&gt;9780691137087 (cloth alk. paper)&amp;#xD;0691137080 (cloth alk. paper)&lt;/isbn&gt;&lt;accession-num&gt;15185235&lt;/accession-num&gt;&lt;call-num&gt;Jefferson or Adams Building Reading Rooms D201.8; .B57 2009&lt;/call-num&gt;&lt;urls&gt;&lt;related-urls&gt;&lt;url&gt;http://www.loc.gov/catdir/toc/ecip0811/2008007535.html&lt;/url&gt;&lt;/related-urls&gt;&lt;/urls&gt;&lt;/record&gt;&lt;/Cite&gt;&lt;/EndNote&gt;</w:instrText>
      </w:r>
      <w:r>
        <w:fldChar w:fldCharType="separate"/>
      </w:r>
      <w:r>
        <w:t>Bisson (2009)</w:t>
      </w:r>
      <w:r>
        <w:fldChar w:fldCharType="end"/>
      </w:r>
      <w:r w:rsidRPr="001B26D3">
        <w:t xml:space="preserve"> and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B26D3">
        <w:t>.</w:t>
      </w:r>
    </w:p>
  </w:footnote>
  <w:footnote w:id="3">
    <w:p w14:paraId="01A69393" w14:textId="2F733072"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LbmlnaHQ8L0F1dGhvcj48WWVhcj4xOTk1PC9ZZWFyPjxS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</w:fldData>
        </w:fldChar>
      </w:r>
      <w:r>
        <w:rPr>
          <w:noProof w:val="0"/>
        </w:rPr>
        <w:instrText xml:space="preserve"> ADDIN EN.CITE </w:instrText>
      </w:r>
      <w:r>
        <w:rPr>
          <w:noProof w:val="0"/>
        </w:rPr>
        <w:fldChar w:fldCharType="begin">
          <w:fldData xml:space="preserve">PEVuZE5vdGU+PENpdGU+PEF1dGhvcj5LbmlnaHQ8L0F1dGhvcj48WWVhcj4xOTk1PC9ZZWFyPjxS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night (1995), Pierson (2000b), Thelen (2003), Waldner (2003), Capoccia and Ziblatt (2010), Knight (1995)</w:t>
      </w:r>
      <w:r>
        <w:rPr>
          <w:noProof w:val="0"/>
        </w:rPr>
        <w:fldChar w:fldCharType="end"/>
      </w:r>
      <w:r w:rsidRPr="001B26D3">
        <w:rPr>
          <w:noProof w:val="0"/>
        </w:rPr>
        <w:t xml:space="preserve">. </w:t>
      </w:r>
    </w:p>
  </w:footnote>
  <w:footnote w:id="4">
    <w:p w14:paraId="6E780F5E" w14:textId="6C065F4A"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loch&lt;/Author&gt;&lt;Year&gt;1953&lt;/Year&gt;&lt;RecNum&gt;19873&lt;/RecNum&gt;&lt;DisplayText&gt;Bloch (1953)&lt;/DisplayText&gt;&lt;record&gt;&lt;rec-number&gt;19873&lt;/rec-number&gt;&lt;foreign-keys&gt;&lt;key app="EN" db-id="asvpwtp0b52ssfedvvhp25wjrdv5axfws0z0" timestamp="1452650109"&gt;19873&lt;/key&gt;&lt;/foreign-keys&gt;&lt;ref-type name="Book"&gt;6&lt;/ref-type&gt;&lt;contributors&gt;&lt;authors&gt;&lt;author&gt;Bloch, Marc Léopold Benjamin&lt;/author&gt;&lt;/authors&gt;&lt;/contributors&gt;&lt;titles&gt;&lt;title&gt;The historian&amp;apos;s craft&lt;/title&gt;&lt;/titles&gt;&lt;pages&gt;197 p.&lt;/pages&gt;&lt;edition&gt;1st American&lt;/edition&gt;&lt;keywords&gt;&lt;keyword&gt;Historiography.&lt;/keyword&gt;&lt;/keywords&gt;&lt;dates&gt;&lt;year&gt;1953&lt;/year&gt;&lt;/dates&gt;&lt;pub-location&gt;New York&lt;/pub-location&gt;&lt;publisher&gt;Knopf&lt;/publisher&gt;&lt;accession-num&gt;4528751&lt;/accession-num&gt;&lt;call-num&gt;D13 .B5613&lt;/call-num&gt;&lt;urls&gt;&lt;/urls&gt;&lt;/record&gt;&lt;/Cite&gt;&lt;/EndNote&gt;</w:instrText>
      </w:r>
      <w:r>
        <w:fldChar w:fldCharType="separate"/>
      </w:r>
      <w:r>
        <w:t>Bloch (1953)</w:t>
      </w:r>
      <w:r>
        <w:fldChar w:fldCharType="end"/>
      </w:r>
      <w:r w:rsidRPr="001B26D3">
        <w:t>.</w:t>
      </w:r>
    </w:p>
  </w:footnote>
  <w:footnote w:id="5">
    <w:p w14:paraId="0EF2865C" w14:textId="7532FF0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De Long&lt;/Author&gt;&lt;Year&gt;2000&lt;/Year&gt;&lt;RecNum&gt;405&lt;/RecNum&gt;&lt;DisplayText&gt;De Long (2000)&lt;/DisplayText&gt;&lt;record&gt;&lt;rec-number&gt;405&lt;/rec-number&gt;&lt;foreign-keys&gt;&lt;key app="EN" db-id="asvpwtp0b52ssfedvvhp25wjrdv5axfws0z0" timestamp="1284924095"&gt;405&lt;/key&gt;&lt;/foreign-keys&gt;&lt;ref-type name="Book Section"&gt;5&lt;/ref-type&gt;&lt;contributors&gt;&lt;authors&gt;&lt;author&gt;De Long, J. Bradford&lt;/author&gt;&lt;/authors&gt;&lt;secondary-authors&gt;&lt;author&gt;Olson, Mancur&lt;/author&gt;&lt;author&gt;Kähkönen, Satu&lt;/author&gt;&lt;/secondary-authors&gt;&lt;/contributors&gt;&lt;titles&gt;&lt;title&gt;Overstrong Against Thyself: War, the State, and Growth in Europe on the Eve of the Industrial Revolution&lt;/title&gt;&lt;secondary-title&gt;A Not-So-Dismal Science: A Broader View of Economies and Societies&lt;/secondary-title&gt;&lt;/titles&gt;&lt;pages&gt;138-167&lt;/pages&gt;&lt;keywords&gt;&lt;keyword&gt;Institutional economics&lt;/keyword&gt;&lt;keyword&gt;Economics&lt;/keyword&gt;&lt;keyword&gt;Social sciences&lt;/keyword&gt;&lt;/keywords&gt;&lt;dates&gt;&lt;year&gt;2000&lt;/year&gt;&lt;/dates&gt;&lt;pub-location&gt;Oxford&lt;/pub-location&gt;&lt;publisher&gt;Oxford University Press&lt;/publisher&gt;&lt;isbn&gt;0198293690&amp;#xD;0198294905 (pbk.)&lt;/isbn&gt;&lt;call-num&gt;D&amp;apos;Angelo Law Library D&amp;apos;Angelo Law Stacks HB99.5 .N68 2000 c.1&lt;/call-num&gt;&lt;label&gt;War -- State formation&lt;/label&gt;&lt;urls&gt;&lt;/urls&gt;&lt;/record&gt;&lt;/Cite&gt;&lt;/EndNote&gt;</w:instrText>
      </w:r>
      <w:r>
        <w:fldChar w:fldCharType="separate"/>
      </w:r>
      <w:r>
        <w:t>De Long (2000)</w:t>
      </w:r>
      <w:r>
        <w:fldChar w:fldCharType="end"/>
      </w:r>
      <w:r w:rsidRPr="001B26D3">
        <w:t>.</w:t>
      </w:r>
    </w:p>
  </w:footnote>
  <w:footnote w:id="6">
    <w:p w14:paraId="09192428" w14:textId="68B747FF"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TY2h1bXBldGVyPC9BdXRob3I+PFllYXI+WzE5MThdIDE5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KFsx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Bates and Lien (1985), Levi (1988), Van Zanden</w:t>
      </w:r>
      <w:r w:rsidRPr="0098315E">
        <w:rPr>
          <w:i/>
        </w:rPr>
        <w:t>, et al.</w:t>
      </w:r>
      <w:r>
        <w:t xml:space="preserve"> (2012, 6, 13)</w:t>
      </w:r>
      <w:r>
        <w:rPr>
          <w:noProof w:val="0"/>
        </w:rPr>
        <w:fldChar w:fldCharType="end"/>
      </w:r>
      <w:r w:rsidRPr="001B26D3">
        <w:rPr>
          <w:noProof w:val="0"/>
        </w:rPr>
        <w:t>.</w:t>
      </w:r>
    </w:p>
  </w:footnote>
  <w:footnote w:id="7">
    <w:p w14:paraId="248CD6DE" w14:textId="53467E75"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UaWxseTwvQXV0aG9yPjxZZWFyPjE5OTA8L1llYXI+PFJl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ENpdGU+PEF1dGhvcj5CYXRlczwvQXV0aG9yPjxZZWFyPjE5ODU8L1ll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</w:fldData>
        </w:fldChar>
      </w:r>
      <w:r>
        <w:rPr>
          <w:noProof w:val="0"/>
        </w:rPr>
        <w:instrText xml:space="preserve"> ADDIN EN.CITE </w:instrText>
      </w:r>
      <w:r>
        <w:rPr>
          <w:noProof w:val="0"/>
        </w:rPr>
        <w:fldChar w:fldCharType="begin">
          <w:fldData xml:space="preserve">PEVuZE5vdGU+PENpdGU+PEF1dGhvcj5UaWxseTwvQXV0aG9yPjxZZWFyPjE5OTA8L1llYXI+PFJl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ENpdGU+PEF1dGhvcj5CYXRlczwvQXV0aG9yPjxZZWFyPjE5ODU8L1ll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illy (1990), Downing (1992), Ertman (1997), Bates and Lien (1985), Barzel and Kiser (2002), Kiser and Barzel (1991), Levi (1988), Hoffman and Rosenthal (1997), Van Zanden</w:t>
      </w:r>
      <w:r w:rsidRPr="0098315E">
        <w:rPr>
          <w:i/>
        </w:rPr>
        <w:t>, et al.</w:t>
      </w:r>
      <w:r>
        <w:t xml:space="preserve"> (2012)</w:t>
      </w:r>
      <w:r>
        <w:rPr>
          <w:noProof w:val="0"/>
        </w:rPr>
        <w:fldChar w:fldCharType="end"/>
      </w:r>
      <w:r w:rsidRPr="001B26D3">
        <w:rPr>
          <w:noProof w:val="0"/>
        </w:rPr>
        <w:t>.</w:t>
      </w:r>
    </w:p>
  </w:footnote>
  <w:footnote w:id="8">
    <w:p w14:paraId="4A1BCF4D" w14:textId="120EF336"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B26D3">
        <w:t>.</w:t>
      </w:r>
    </w:p>
  </w:footnote>
  <w:footnote w:id="9">
    <w:p w14:paraId="27EC8FD8" w14:textId="2DDC222E"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HYW5kaGk8L0F1dGhvcj48WWVhcj4yMDA4PC9ZZWFyPjxS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</w:fldData>
        </w:fldChar>
      </w:r>
      <w:r>
        <w:instrText xml:space="preserve"> ADDIN EN.CITE </w:instrText>
      </w:r>
      <w:r>
        <w:fldChar w:fldCharType="begin">
          <w:fldData xml:space="preserve">PEVuZE5vdGU+PENpdGU+PEF1dGhvcj5HYW5kaGk8L0F1dGhvcj48WWVhcj4yMDA4PC9ZZWFyPjxS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</w:fldData>
        </w:fldChar>
      </w:r>
      <w:r>
        <w:instrText xml:space="preserve"> ADDIN EN.CITE.DATA </w:instrText>
      </w:r>
      <w:r>
        <w:fldChar w:fldCharType="end"/>
      </w:r>
      <w:r>
        <w:fldChar w:fldCharType="separate"/>
      </w:r>
      <w:r>
        <w:t>Gandhi (2008), Ross (2012)</w:t>
      </w:r>
      <w:r>
        <w:fldChar w:fldCharType="end"/>
      </w:r>
      <w:r w:rsidRPr="001B26D3">
        <w:t>.</w:t>
      </w:r>
    </w:p>
  </w:footnote>
  <w:footnote w:id="10">
    <w:p w14:paraId="39572743" w14:textId="0071A408" w:rsidR="0098315E" w:rsidRPr="001B26D3" w:rsidRDefault="0098315E" w:rsidP="007C0DA7">
      <w:pPr>
        <w:pStyle w:val="FootnoteText"/>
      </w:pPr>
      <w:r w:rsidRPr="001B26D3">
        <w:rPr>
          <w:rStyle w:val="FootnoteReference"/>
          <w:noProof w:val="0"/>
        </w:rPr>
        <w:footnoteRef/>
      </w:r>
      <w:r w:rsidRPr="001B26D3">
        <w:t xml:space="preserve"> For instance, in Kuwait “ruler autonomy” suppressed representative institutions: the discovery of mineral resources obviated the need of “concessions” to citizens; </w:t>
      </w:r>
      <w:r>
        <w:fldChar w:fldCharType="begin"/>
      </w:r>
      <w:r>
        <w:instrText xml:space="preserve"> ADDIN EN.CITE &lt;EndNote&gt;&lt;Cite&gt;&lt;Author&gt;Gandhi&lt;/Author&gt;&lt;Year&gt;2008&lt;/Year&gt;&lt;RecNum&gt;9285&lt;/RecNum&gt;&lt;DisplayText&gt;Gandhi (2008)&lt;/DisplayText&gt;&lt;record&gt;&lt;rec-number&gt;9285&lt;/rec-number&gt;&lt;foreign-keys&gt;&lt;key app="EN" db-id="asvpwtp0b52ssfedvvhp25wjrdv5axfws0z0" timestamp="1418011223"&gt;9285&lt;/key&gt;&lt;/foreign-keys&gt;&lt;ref-type name="Book"&gt;6&lt;/ref-type&gt;&lt;contributors&gt;&lt;authors&gt;&lt;author&gt;Gandhi, Jennifer&lt;/author&gt;&lt;/authors&gt;&lt;/contributors&gt;&lt;titles&gt;&lt;title&gt;Political institutions under dictatorship&lt;/title&gt;&lt;/titles&gt;&lt;pages&gt;xxiv, 232 p.&lt;/pages&gt;&lt;keywords&gt;&lt;keyword&gt;Dictatorship History 20th century.&lt;/keyword&gt;&lt;keyword&gt;Dictatorship Case studies.&lt;/keyword&gt;&lt;keyword&gt;Political parties.&lt;/keyword&gt;&lt;keyword&gt;Legislative bodies.&lt;/keyword&gt;&lt;/keywords&gt;&lt;dates&gt;&lt;year&gt;2008&lt;/year&gt;&lt;/dates&gt;&lt;pub-location&gt;New York&lt;/pub-location&gt;&lt;publisher&gt;Cambridge University Press&lt;/publisher&gt;&lt;isbn&gt;9780521897952 (hardback)&lt;/isbn&gt;&lt;accession-num&gt;15337266&lt;/accession-num&gt;&lt;urls&gt;&lt;related-urls&gt;&lt;url&gt;Table of contents only http://www.loc.gov/catdir/toc/ecip0821/2008025515.html&lt;/url&gt;&lt;/related-urls&gt;&lt;/urls&gt;&lt;/record&gt;&lt;/Cite&gt;&lt;/EndNote&gt;</w:instrText>
      </w:r>
      <w:r>
        <w:fldChar w:fldCharType="separate"/>
      </w:r>
      <w:r>
        <w:t>Gandhi (2008)</w:t>
      </w:r>
      <w:r>
        <w:fldChar w:fldCharType="end"/>
      </w:r>
      <w:r w:rsidRPr="001B26D3">
        <w:t>.</w:t>
      </w:r>
    </w:p>
  </w:footnote>
  <w:footnote w:id="11">
    <w:p w14:paraId="5F8A0E5A" w14:textId="0A2675E3"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mith&lt;/Author&gt;&lt;Year&gt;[1776] 1976&lt;/Year&gt;&lt;RecNum&gt;429&lt;/RecNum&gt;&lt;DisplayText&gt;Smith ([1776] 1976), Thierry (1853)&lt;/DisplayText&gt;&lt;record&gt;&lt;rec-number&gt;429&lt;/rec-number&gt;&lt;foreign-keys&gt;&lt;key app="EN" db-id="asvpwtp0b52ssfedvvhp25wjrdv5axfws0z0" timestamp="1284924095"&gt;429&lt;/key&gt;&lt;/foreign-keys&gt;&lt;ref-type name="Book"&gt;6&lt;/ref-type&gt;&lt;contributors&gt;&lt;authors&gt;&lt;author&gt;Smith, Adam&lt;/author&gt;&lt;/authors&gt;&lt;secondary-authors&gt;&lt;author&gt;Campbell, R.H.&lt;/author&gt;&lt;author&gt;Skinner, A.S.&lt;/author&gt;&lt;author&gt;Todd, W.B.&lt;/author&gt;&lt;/secondary-authors&gt;&lt;/contributors&gt;&lt;titles&gt;&lt;title&gt;An Inquiry into the Nature and Causes of the Wealth of Nations&lt;/title&gt;&lt;/titles&gt;&lt;pages&gt;lxii,1131&lt;/pages&gt;&lt;keywords&gt;&lt;keyword&gt;Economics&lt;/keyword&gt;&lt;/keywords&gt;&lt;dates&gt;&lt;year&gt;[1776] 1976&lt;/year&gt;&lt;/dates&gt;&lt;pub-location&gt;Oxford&lt;/pub-location&gt;&lt;publisher&gt;Oxford University Press&lt;/publisher&gt;&lt;call-num&gt;Joseph Regenstein Library Regenstein Stacks HB161.S650 1994 c.1&lt;/call-num&gt;&lt;urls&gt;&lt;/urls&gt;&lt;/record&gt;&lt;/Cite&gt;&lt;Cite&gt;&lt;Author&gt;Thierry&lt;/Author&gt;&lt;Year&gt;1853&lt;/Year&gt;&lt;RecNum&gt;6531&lt;/RecNum&gt;&lt;record&gt;&lt;rec-number&gt;6531&lt;/rec-number&gt;&lt;foreign-keys&gt;&lt;key app="EN" db-id="asvpwtp0b52ssfedvvhp25wjrdv5axfws0z0" timestamp="1356751556"&gt;6531&lt;/key&gt;&lt;/foreign-keys&gt;&lt;ref-type name="Book"&gt;6&lt;/ref-type&gt;&lt;contributors&gt;&lt;authors&gt;&lt;author&gt;Thierry, Augustin&lt;/author&gt;&lt;/authors&gt;&lt;/contributors&gt;&lt;titles&gt;&lt;title&gt;Essai sur l&amp;apos;histoire de la formation et des progrès du Tiers État&lt;/title&gt;&lt;/titles&gt;&lt;pages&gt;xiv, 407 p.&lt;/pages&gt;&lt;keywords&gt;&lt;keyword&gt;France. États généraux. Tiers État.&lt;/keyword&gt;&lt;keyword&gt;France Estates.&lt;/keyword&gt;&lt;/keywords&gt;&lt;dates&gt;&lt;year&gt;1853&lt;/year&gt;&lt;/dates&gt;&lt;pub-location&gt;Paris&lt;/pub-location&gt;&lt;publisher&gt;Furne&lt;/publisher&gt;&lt;call-num&gt;ALDERMAN STACKS JN2409 .T48 1860 BOOK&lt;/call-num&gt;&lt;urls&gt;&lt;/urls&gt;&lt;/record&gt;&lt;/Cite&gt;&lt;/EndNote&gt;</w:instrText>
      </w:r>
      <w:r>
        <w:fldChar w:fldCharType="separate"/>
      </w:r>
      <w:r>
        <w:t>Smith ([1776] 1976), Thierry (1853)</w:t>
      </w:r>
      <w:r>
        <w:fldChar w:fldCharType="end"/>
      </w:r>
      <w:r w:rsidRPr="001B26D3">
        <w:t xml:space="preserve">. In more recent scholarship, the third estate was not an “agent,” only conditionally conducive to democracy </w:t>
      </w:r>
      <w:r>
        <w:fldChar w:fldCharType="begin">
          <w:fldData xml:space="preserve">PEVuZE5vdGU+PENpdGU+PEF1dGhvcj5Nb29yZTwvQXV0aG9yPjxZZWFyPjE5Njc8L1llYXI+PFJl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</w:fldData>
        </w:fldChar>
      </w:r>
      <w:r>
        <w:instrText xml:space="preserve"> ADDIN EN.CITE </w:instrText>
      </w:r>
      <w:r>
        <w:fldChar w:fldCharType="begin">
          <w:fldData xml:space="preserve">PEVuZE5vdGU+PENpdGU+PEF1dGhvcj5Nb29yZTwvQXV0aG9yPjxZZWFyPjE5Njc8L1llYXI+PFJl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</w:fldData>
        </w:fldChar>
      </w:r>
      <w:r>
        <w:instrText xml:space="preserve"> ADDIN EN.CITE.DATA </w:instrText>
      </w:r>
      <w:r>
        <w:fldChar w:fldCharType="end"/>
      </w:r>
      <w:r>
        <w:fldChar w:fldCharType="separate"/>
      </w:r>
      <w:r>
        <w:t>Moore (1967), Rueschemeyer</w:t>
      </w:r>
      <w:r w:rsidRPr="0098315E">
        <w:rPr>
          <w:i/>
        </w:rPr>
        <w:t>, et al.</w:t>
      </w:r>
      <w:r>
        <w:t xml:space="preserve"> (1992)</w:t>
      </w:r>
      <w:r>
        <w:fldChar w:fldCharType="end"/>
      </w:r>
      <w:r w:rsidRPr="001B26D3">
        <w:t xml:space="preserve">; c.f. </w:t>
      </w:r>
      <w:r>
        <w:fldChar w:fldCharType="begin"/>
      </w:r>
      <w:r>
        <w:instrText xml:space="preserve"> ADDIN EN.CITE &lt;EndNote&gt;&lt;Cite&gt;&lt;Author&gt;Collier&lt;/Author&gt;&lt;Year&gt;1999&lt;/Year&gt;&lt;RecNum&gt;8525&lt;/RecNum&gt;&lt;DisplayText&gt;Collier (1999)&lt;/DisplayText&gt;&lt;record&gt;&lt;rec-number&gt;8525&lt;/rec-number&gt;&lt;foreign-keys&gt;&lt;key app="EN" db-id="asvpwtp0b52ssfedvvhp25wjrdv5axfws0z0" timestamp="1418011222"&gt;8525&lt;/key&gt;&lt;/foreign-keys&gt;&lt;ref-type name="Book"&gt;6&lt;/ref-type&gt;&lt;contributors&gt;&lt;authors&gt;&lt;author&gt;Collier, Ruth Berins&lt;/author&gt;&lt;/authors&gt;&lt;/contributors&gt;&lt;titles&gt;&lt;title&gt;&lt;style face="normal" font="default" size="100%"&gt;Paths toward democracy&lt;/style&gt;&lt;style face="normal" font="default" size="12"&gt;: &lt;/style&gt;&lt;style face="normal" font="default" size="100%"&gt;the working class and elites in Western Europe and South America&lt;/style&gt;&lt;/title&gt;&lt;secondary-title&gt;Cambridge studies in comparative politics&lt;/secondary-title&gt;&lt;/titles&gt;&lt;pages&gt;xii, 230 p.&lt;/pages&gt;&lt;keywords&gt;&lt;keyword&gt;Democracy Europe, Western.&lt;/keyword&gt;&lt;keyword&gt;Elite (Social sciences) Europe, Western Political activity.&lt;/keyword&gt;&lt;keyword&gt;Working class Europe, Western Political activity.&lt;/keyword&gt;&lt;keyword&gt;Democracy South America.&lt;/keyword&gt;&lt;keyword&gt;Elite (Social sciences) South America Political activity.&lt;/keyword&gt;&lt;keyword&gt;Working class South America Political activity.&lt;/keyword&gt;&lt;/keywords&gt;&lt;dates&gt;&lt;year&gt;1999&lt;/year&gt;&lt;/dates&gt;&lt;pub-location&gt;Cambridge&lt;/pub-location&gt;&lt;publisher&gt;Cambridge University Press&lt;/publisher&gt;&lt;isbn&gt;0521643694 hb&amp;#xD;0521643821 pb&lt;/isbn&gt;&lt;accession-num&gt;99012564&lt;/accession-num&gt;&lt;call-num&gt;ALDERMAN STACKS JN94 .A91 C62 1999 BOOK&lt;/call-num&gt;&lt;urls&gt;&lt;/urls&gt;&lt;/record&gt;&lt;/Cite&gt;&lt;/EndNote&gt;</w:instrText>
      </w:r>
      <w:r>
        <w:fldChar w:fldCharType="separate"/>
      </w:r>
      <w:r>
        <w:t>Collier (1999)</w:t>
      </w:r>
      <w:r>
        <w:fldChar w:fldCharType="end"/>
      </w:r>
      <w:r w:rsidRPr="001B26D3">
        <w:t>.</w:t>
      </w:r>
    </w:p>
  </w:footnote>
  <w:footnote w:id="12">
    <w:p w14:paraId="4E558ACE" w14:textId="275E687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urke&lt;/Author&gt;&lt;Year&gt;1968&lt;/Year&gt;&lt;RecNum&gt;20411&lt;/RecNum&gt;&lt;Pages&gt;115&lt;/Pages&gt;&lt;DisplayText&gt;Burke and O&amp;apos;Brien (1968, 115)&lt;/DisplayText&gt;&lt;record&gt;&lt;rec-number&gt;20411&lt;/rec-number&gt;&lt;foreign-keys&gt;&lt;key app="EN" db-id="asvpwtp0b52ssfedvvhp25wjrdv5axfws0z0" timestamp="1511825417"&gt;20411&lt;/key&gt;&lt;/foreign-keys&gt;&lt;ref-type name="Book"&gt;6&lt;/ref-type&gt;&lt;contributors&gt;&lt;authors&gt;&lt;author&gt;Burke, Edmund&lt;/author&gt;&lt;author&gt;O&amp;apos;Brien, Conor Cruise&lt;/author&gt;&lt;/authors&gt;&lt;/contributors&gt;&lt;titles&gt;&lt;title&gt;Reflections on the Revolution in France&lt;/title&gt;&lt;/titles&gt;&lt;pages&gt;400p&lt;/pages&gt;&lt;keywords&gt;&lt;keyword&gt;France Politics and government 1789-1799.&lt;/keyword&gt;&lt;keyword&gt;France History Revolution, 1789-1799 Causes.&lt;/keyword&gt;&lt;/keywords&gt;&lt;dates&gt;&lt;year&gt;1968&lt;/year&gt;&lt;/dates&gt;&lt;pub-location&gt;Harmondsworth&lt;/pub-location&gt;&lt;publisher&gt;Penguin&lt;/publisher&gt;&lt;isbn&gt;0140432043&lt;/isbn&gt;&lt;accession-num&gt;1075942&lt;/accession-num&gt;&lt;call-num&gt;UL: Order in West Room (Not borrowable) Ud.7.3712&lt;/call-num&gt;&lt;urls&gt;&lt;/urls&gt;&lt;/record&gt;&lt;/Cite&gt;&lt;/EndNote&gt;</w:instrText>
      </w:r>
      <w:r>
        <w:fldChar w:fldCharType="separate"/>
      </w:r>
      <w:r>
        <w:t>Burke and O'Brien (1968, 115)</w:t>
      </w:r>
      <w:r>
        <w:fldChar w:fldCharType="end"/>
      </w:r>
      <w:r w:rsidRPr="001B26D3">
        <w:t>.</w:t>
      </w:r>
    </w:p>
  </w:footnote>
  <w:footnote w:id="13">
    <w:p w14:paraId="42BAE132" w14:textId="1CA447F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Tierney&lt;/Author&gt;&lt;Year&gt;1983&lt;/Year&gt;&lt;RecNum&gt;20406&lt;/RecNum&gt;&lt;DisplayText&gt;Tierney (1983)&lt;/DisplayText&gt;&lt;record&gt;&lt;rec-number&gt;20406&lt;/rec-number&gt;&lt;foreign-keys&gt;&lt;key app="EN" db-id="asvpwtp0b52ssfedvvhp25wjrdv5axfws0z0" timestamp="1511658825"&gt;20406&lt;/key&gt;&lt;/foreign-keys&gt;&lt;ref-type name="Journal Article"&gt;17&lt;/ref-type&gt;&lt;contributors&gt;&lt;authors&gt;&lt;author&gt;Tierney, Brian&lt;/author&gt;&lt;/authors&gt;&lt;/contributors&gt;&lt;titles&gt;&lt;title&gt;The Idea of Representation in the Medieval Councils of the West&lt;/title&gt;&lt;secondary-title&gt;Concilium&lt;/secondary-title&gt;&lt;/titles&gt;&lt;periodical&gt;&lt;full-title&gt;Concilium&lt;/full-title&gt;&lt;/periodical&gt;&lt;pages&gt;25–30&lt;/pages&gt;&lt;volume&gt;19&lt;/volume&gt;&lt;dates&gt;&lt;year&gt;1983&lt;/year&gt;&lt;/dates&gt;&lt;urls&gt;&lt;/urls&gt;&lt;/record&gt;&lt;/Cite&gt;&lt;/EndNote&gt;</w:instrText>
      </w:r>
      <w:r>
        <w:fldChar w:fldCharType="separate"/>
      </w:r>
      <w:r>
        <w:t>Tierney (1983)</w:t>
      </w:r>
      <w:r>
        <w:fldChar w:fldCharType="end"/>
      </w:r>
      <w:r>
        <w:t xml:space="preserve">; see also </w:t>
      </w:r>
      <w:r>
        <w:fldChar w:fldCharType="begin"/>
      </w:r>
      <w:r>
        <w:instrText xml:space="preserve"> ADDIN EN.CITE &lt;EndNote&gt;&lt;Cite&gt;&lt;Author&gt;Weber&lt;/Author&gt;&lt;Year&gt;[1922] 1978&lt;/Year&gt;&lt;RecNum&gt;431&lt;/RecNum&gt;&lt;Pages&gt;292-3&lt;/Pages&gt;&lt;DisplayText&gt;Weber ([1922] 1978, 292-3)&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292-3)</w:t>
      </w:r>
      <w:r>
        <w:fldChar w:fldCharType="end"/>
      </w:r>
      <w:r w:rsidRPr="001B26D3">
        <w:t>. It is only after the sixteenth century that the concept of Parliament representign the whole people, especially the Commons, emerged</w:t>
      </w:r>
      <w:r>
        <w:t>;</w:t>
      </w:r>
      <w:r w:rsidRPr="001B26D3">
        <w:t xml:space="preserve"> </w:t>
      </w:r>
      <w:r>
        <w:fldChar w:fldCharType="begin"/>
      </w:r>
      <w:r>
        <w:instrText xml:space="preserve"> ADDIN EN.CITE &lt;EndNote&gt;&lt;Cite&gt;&lt;Author&gt;Smith&lt;/Author&gt;&lt;Year&gt;[1581] 1982&lt;/Year&gt;&lt;RecNum&gt;12288&lt;/RecNum&gt;&lt;DisplayText&gt;Smith ([1581] 1982)&lt;/DisplayText&gt;&lt;record&gt;&lt;rec-number&gt;12288&lt;/rec-number&gt;&lt;foreign-keys&gt;&lt;key app="EN" db-id="asvpwtp0b52ssfedvvhp25wjrdv5axfws0z0" timestamp="1418011224"&gt;12288&lt;/key&gt;&lt;/foreign-keys&gt;&lt;ref-type name="Book"&gt;6&lt;/ref-type&gt;&lt;contributors&gt;&lt;authors&gt;&lt;author&gt;Smith, Thomas&lt;/author&gt;&lt;/authors&gt;&lt;secondary-authors&gt;&lt;author&gt;Dewar, Mary&lt;/author&gt;&lt;/secondary-authors&gt;&lt;/contributors&gt;&lt;titles&gt;&lt;title&gt;De republica Anglorum&lt;/title&gt;&lt;secondary-title&gt;Cambridge studies in the history and theory of politics&lt;/secondary-title&gt;&lt;/titles&gt;&lt;pages&gt;vii, 162&lt;/pages&gt;&lt;keywords&gt;&lt;keyword&gt;Great Britain Politics and government 1558-1603&lt;/keyword&gt;&lt;keyword&gt;Great Britain Constitutional law.&lt;/keyword&gt;&lt;/keywords&gt;&lt;dates&gt;&lt;year&gt;[1581] 1982&lt;/year&gt;&lt;/dates&gt;&lt;pub-location&gt;Cambridge&lt;/pub-location&gt;&lt;publisher&gt;Cambridge University Press&lt;/publisher&gt;&lt;isbn&gt;052124109X&lt;/isbn&gt;&lt;call-num&gt;Joseph Regenstein Library Regenstein Stacks JN185.S50 1982 c.1&lt;/call-num&gt;&lt;urls&gt;&lt;/urls&gt;&lt;/record&gt;&lt;/Cite&gt;&lt;/EndNote&gt;</w:instrText>
      </w:r>
      <w:r>
        <w:fldChar w:fldCharType="separate"/>
      </w:r>
      <w:r>
        <w:t>Smith ([1581] 1982)</w:t>
      </w:r>
      <w:r>
        <w:fldChar w:fldCharType="end"/>
      </w:r>
    </w:p>
  </w:footnote>
  <w:footnote w:id="14">
    <w:p w14:paraId="165E0545" w14:textId="77777777" w:rsidR="0098315E" w:rsidRPr="001B26D3" w:rsidRDefault="0098315E" w:rsidP="007C0DA7">
      <w:pPr>
        <w:pStyle w:val="FootnoteText"/>
      </w:pPr>
      <w:r w:rsidRPr="001B26D3">
        <w:rPr>
          <w:rStyle w:val="FootnoteReference"/>
        </w:rPr>
        <w:footnoteRef/>
      </w:r>
      <w:r w:rsidRPr="001B26D3">
        <w:t xml:space="preserve"> See Part 3.</w:t>
      </w:r>
    </w:p>
  </w:footnote>
  <w:footnote w:id="15">
    <w:p w14:paraId="2FFCF432" w14:textId="66ABD94B"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WYW4gWmFuZGVuPC9BdXRob3I+PFllYXI+MjAxMjwvWWVh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</w:fldData>
        </w:fldChar>
      </w:r>
      <w:r>
        <w:instrText xml:space="preserve"> ADDIN EN.CITE </w:instrText>
      </w:r>
      <w:r>
        <w:fldChar w:fldCharType="begin">
          <w:fldData xml:space="preserve">PEVuZE5vdGU+PENpdGU+PEF1dGhvcj5WYW4gWmFuZGVuPC9BdXRob3I+PFllYXI+MjAxMjwvWWVh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</w:fldData>
        </w:fldChar>
      </w:r>
      <w:r>
        <w:instrText xml:space="preserve"> ADDIN EN.CITE.DATA </w:instrText>
      </w:r>
      <w:r>
        <w:fldChar w:fldCharType="end"/>
      </w:r>
      <w:r>
        <w:fldChar w:fldCharType="separate"/>
      </w:r>
      <w:r>
        <w:t>Van Zanden</w:t>
      </w:r>
      <w:r w:rsidRPr="0098315E">
        <w:rPr>
          <w:i/>
        </w:rPr>
        <w:t>, et al.</w:t>
      </w:r>
      <w:r>
        <w:t xml:space="preserve"> (2012), Stasavage (2010), Herb (2003)</w:t>
      </w:r>
      <w:r>
        <w:fldChar w:fldCharType="end"/>
      </w:r>
      <w:r w:rsidRPr="001B26D3">
        <w:t>.</w:t>
      </w:r>
    </w:p>
  </w:footnote>
  <w:footnote w:id="16">
    <w:p w14:paraId="1630EA9F" w14:textId="3CF9DA8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lockmans&lt;/Author&gt;&lt;Year&gt;1998&lt;/Year&gt;&lt;RecNum&gt;6088&lt;/RecNum&gt;&lt;Pages&gt;34&lt;/Pages&gt;&lt;DisplayText&gt;Blockmans (1998, 34)&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34)</w:t>
      </w:r>
      <w:r>
        <w:fldChar w:fldCharType="end"/>
      </w:r>
      <w:r w:rsidRPr="001B26D3">
        <w:t>.</w:t>
      </w:r>
    </w:p>
  </w:footnote>
  <w:footnote w:id="17">
    <w:p w14:paraId="6DA5A209" w14:textId="1C5FDEB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cIlwain&lt;/Author&gt;&lt;Year&gt;1932&lt;/Year&gt;&lt;RecNum&gt;310&lt;/RecNum&gt;&lt;Pages&gt;691&lt;/Pages&gt;&lt;DisplayText&gt;McIlwain (1932, 691)&lt;/DisplayText&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McIlwain (1932, 691)</w:t>
      </w:r>
      <w:r>
        <w:fldChar w:fldCharType="end"/>
      </w:r>
      <w:r w:rsidRPr="001B26D3">
        <w:t>.</w:t>
      </w:r>
    </w:p>
  </w:footnote>
  <w:footnote w:id="18">
    <w:p w14:paraId="06463007" w14:textId="5956563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North&lt;/Author&gt;&lt;Year&gt;2009&lt;/Year&gt;&lt;RecNum&gt;2419&lt;/RecNum&gt;&lt;Pages&gt;15-6&lt;/Pages&gt;&lt;DisplayText&gt;North&lt;style face="italic"&gt;, et al.&lt;/style&gt; (2009, 15-6)&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98315E">
        <w:rPr>
          <w:i/>
        </w:rPr>
        <w:t>, et al.</w:t>
      </w:r>
      <w:r>
        <w:t xml:space="preserve"> (2009, 15-6)</w:t>
      </w:r>
      <w:r>
        <w:fldChar w:fldCharType="end"/>
      </w:r>
      <w:r w:rsidRPr="001B26D3">
        <w:t>.</w:t>
      </w:r>
    </w:p>
  </w:footnote>
  <w:footnote w:id="19">
    <w:p w14:paraId="4DAD40A7" w14:textId="6F0461B7"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ierson&lt;/Author&gt;&lt;Year&gt;2000&lt;/Year&gt;&lt;RecNum&gt;7159&lt;/RecNum&gt;&lt;DisplayText&gt;Pierson (2000b)&lt;/DisplayText&gt;&lt;record&gt;&lt;rec-number&gt;7159&lt;/rec-number&gt;&lt;foreign-keys&gt;&lt;key app="EN" db-id="asvpwtp0b52ssfedvvhp25wjrdv5axfws0z0" timestamp="1377896497"&gt;7159&lt;/key&gt;&lt;/foreign-keys&gt;&lt;ref-type name="Journal Article"&gt;17&lt;/ref-type&gt;&lt;contributors&gt;&lt;authors&gt;&lt;author&gt;Pierson, Paul&lt;/author&gt;&lt;/authors&gt;&lt;/contributors&gt;&lt;titles&gt;&lt;title&gt;The Limits of Design: Explaining Institutional Origins and Change&lt;/title&gt;&lt;secondary-title&gt;Governance&lt;/secondary-title&gt;&lt;/titles&gt;&lt;periodical&gt;&lt;full-title&gt;Governance&lt;/full-title&gt;&lt;/periodical&gt;&lt;pages&gt;475-499&lt;/pages&gt;&lt;volume&gt;13&lt;/volume&gt;&lt;number&gt;4&lt;/number&gt;&lt;dates&gt;&lt;year&gt;2000&lt;/year&gt;&lt;/dates&gt;&lt;publisher&gt;Blackwell Publishers Inc.&lt;/publisher&gt;&lt;isbn&gt;1468-0491&lt;/isbn&gt;&lt;urls&gt;&lt;related-urls&gt;&lt;url&gt;http://dx.doi.org/10.1111/0952-1895.00142&lt;/url&gt;&lt;/related-urls&gt;&lt;/urls&gt;&lt;electronic-resource-num&gt;10.1111/0952-1895.00142&lt;/electronic-resource-num&gt;&lt;/record&gt;&lt;/Cite&gt;&lt;/EndNote&gt;</w:instrText>
      </w:r>
      <w:r>
        <w:fldChar w:fldCharType="separate"/>
      </w:r>
      <w:r>
        <w:t>Pierson (2000b)</w:t>
      </w:r>
      <w:r>
        <w:fldChar w:fldCharType="end"/>
      </w:r>
      <w:r w:rsidRPr="001B26D3">
        <w:t>.</w:t>
      </w:r>
    </w:p>
  </w:footnote>
  <w:footnote w:id="20">
    <w:p w14:paraId="0A9624C8" w14:textId="0D323E50"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ierson&lt;/Author&gt;&lt;Year&gt;2000&lt;/Year&gt;&lt;RecNum&gt;11574&lt;/RecNum&gt;&lt;Pages&gt;13-14&lt;/Pages&gt;&lt;DisplayText&gt;Pierson (2000a, 13-14)&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Pierson (2000a, 13-14)</w:t>
      </w:r>
      <w:r>
        <w:fldChar w:fldCharType="end"/>
      </w:r>
      <w:r w:rsidRPr="001B26D3">
        <w:t>.</w:t>
      </w:r>
    </w:p>
  </w:footnote>
  <w:footnote w:id="21">
    <w:p w14:paraId="3D0DC587" w14:textId="77B7FE91" w:rsidR="0098315E" w:rsidRPr="001B26D3" w:rsidRDefault="0098315E" w:rsidP="007C0DA7">
      <w:pPr>
        <w:pStyle w:val="FootnoteText"/>
      </w:pPr>
      <w:r w:rsidRPr="001B26D3">
        <w:rPr>
          <w:rStyle w:val="FootnoteReference"/>
          <w:noProof w:val="0"/>
        </w:rPr>
        <w:footnoteRef/>
      </w:r>
      <w:r w:rsidRPr="001B26D3">
        <w:t xml:space="preserve"> But see </w:t>
      </w:r>
      <w:r>
        <w:fldChar w:fldCharType="begin"/>
      </w:r>
      <w:r>
        <w:instrText xml:space="preserve"> ADDIN EN.CITE &lt;EndNote&gt;&lt;Cite&gt;&lt;Author&gt;Mahoney&lt;/Author&gt;&lt;Year&gt;2010&lt;/Year&gt;&lt;RecNum&gt;10835&lt;/RecNum&gt;&lt;DisplayText&gt;Mahoney and Thelen (2010a)&lt;/DisplayText&gt;&lt;record&gt;&lt;rec-number&gt;10835&lt;/rec-number&gt;&lt;foreign-keys&gt;&lt;key app="EN" db-id="asvpwtp0b52ssfedvvhp25wjrdv5axfws0z0" timestamp="1418011223"&gt;10835&lt;/key&gt;&lt;/foreign-keys&gt;&lt;ref-type name="Book"&gt;6&lt;/ref-type&gt;&lt;contributors&gt;&lt;authors&gt;&lt;author&gt;Mahoney, James&lt;/author&gt;&lt;author&gt;Thelen, Kathleen Ann&lt;/author&gt;&lt;/authors&gt;&lt;/contributors&gt;&lt;titles&gt;&lt;title&gt;&lt;style face="normal" font="default" size="100%"&gt;Explaining institutional change&lt;/style&gt;&lt;style face="normal" font="default" size="12"&gt;: &lt;/style&gt;&lt;style face="normal" font="default" size="100%"&gt;ambiguity, agency, and power&lt;/style&gt;&lt;/title&gt;&lt;/titles&gt;&lt;pages&gt;xiii, 236 p.&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a)</w:t>
      </w:r>
      <w:r>
        <w:fldChar w:fldCharType="end"/>
      </w:r>
      <w:r w:rsidRPr="001B26D3">
        <w:t>.</w:t>
      </w:r>
    </w:p>
  </w:footnote>
  <w:footnote w:id="22">
    <w:p w14:paraId="545FA0B6" w14:textId="655AA306"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Tilly&lt;/Author&gt;&lt;Year&gt;1990&lt;/Year&gt;&lt;RecNum&gt;79&lt;/RecNum&gt;&lt;Pages&gt;90&lt;/Pages&gt;&lt;DisplayText&gt;Tilly (1990, 90), Acemoglu&lt;style face="italic"&gt;, et al.&lt;/style&gt; (2005, 425-7)&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Cite&gt;&lt;Author&gt;Acemoglu&lt;/Author&gt;&lt;Year&gt;2005&lt;/Year&gt;&lt;RecNum&gt;5874&lt;/RecNum&gt;&lt;Pages&gt;425-7&lt;/Pages&gt;&lt;record&gt;&lt;rec-number&gt;5874&lt;/rec-number&gt;&lt;foreign-keys&gt;&lt;key app="EN" db-id="asvpwtp0b52ssfedvvhp25wjrdv5axfws0z0" timestamp="1347202132"&gt;5874&lt;/key&gt;&lt;/foreign-keys&gt;&lt;ref-type name="Book Section"&gt;5&lt;/ref-type&gt;&lt;contributors&gt;&lt;authors&gt;&lt;author&gt;Acemoglu, Daron&lt;/author&gt;&lt;author&gt;Johnson, Simon&lt;/author&gt;&lt;author&gt;Robinson, James A.&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fldChar w:fldCharType="separate"/>
      </w:r>
      <w:r>
        <w:t>Tilly (1990, 90), Acemoglu</w:t>
      </w:r>
      <w:r w:rsidRPr="0098315E">
        <w:rPr>
          <w:i/>
        </w:rPr>
        <w:t>, et al.</w:t>
      </w:r>
      <w:r>
        <w:t xml:space="preserve"> (2005, 425-7)</w:t>
      </w:r>
      <w:r>
        <w:fldChar w:fldCharType="end"/>
      </w:r>
      <w:r w:rsidRPr="001B26D3">
        <w:t>.</w:t>
      </w:r>
    </w:p>
  </w:footnote>
  <w:footnote w:id="23">
    <w:p w14:paraId="73A549B2" w14:textId="6FE459A7"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Olson&lt;/Author&gt;&lt;Year&gt;1965&lt;/Year&gt;&lt;RecNum&gt;255&lt;/RecNum&gt;&lt;DisplayText&gt;Olson (1965)&lt;/DisplayText&gt;&lt;record&gt;&lt;rec-number&gt;255&lt;/rec-number&gt;&lt;foreign-keys&gt;&lt;key app="EN" db-id="asvpwtp0b52ssfedvvhp25wjrdv5axfws0z0" timestamp="1284924091"&gt;255&lt;/key&gt;&lt;/foreign-keys&gt;&lt;ref-type name="Book"&gt;6&lt;/ref-type&gt;&lt;contributors&gt;&lt;authors&gt;&lt;author&gt;Olson, Mancur&lt;/author&gt;&lt;/authors&gt;&lt;/contributors&gt;&lt;titles&gt;&lt;title&gt;The Logic of Collective Action; Public Goods and the Theory of Groups&lt;/title&gt;&lt;/titles&gt;&lt;pages&gt;x, 176&lt;/pages&gt;&lt;keywords&gt;&lt;keyword&gt;Social groups&lt;/keyword&gt;&lt;keyword&gt;Social interaction&lt;/keyword&gt;&lt;/keywords&gt;&lt;dates&gt;&lt;year&gt;1965&lt;/year&gt;&lt;/dates&gt;&lt;pub-location&gt;Cambridge&lt;/pub-location&gt;&lt;publisher&gt;Harvard University Press&lt;/publisher&gt;&lt;call-num&gt;Joseph Regenstein Library Regenstein Stacks HM131.O52 c.11&amp;#xD;Joseph Regenstein Library Regenstein Stacks HM131.O52 c.14&amp;#xD;Joseph Regenstein Library Regenstein Stacks HM131.O52 c.4&amp;#xD;Joseph Regenstein Library Regenstein Stacks HM131.O52 c.6&amp;#xD;Joseph Regenstein Library Regenstein Stacks HM131.O52 c.7&amp;#xD;Joseph Regenstein Library Regenstein Stacks HM131.O52 c.8&amp;#xD;Joseph Regenstein Library Regenstein Stacks HM131.O52 c.9&amp;#xD;SSAd Reserve SSA Lib, Reserve HM131.O52 c.10&amp;#xD;SSAd Reserve SSA Lib, Reserve HM131.O52 c.16&amp;#xD;SSAd Reserve SSA Lib, Reserve HM131.O52 c.3&lt;/call-num&gt;&lt;urls&gt;&lt;/urls&gt;&lt;/record&gt;&lt;/Cite&gt;&lt;/EndNote&gt;</w:instrText>
      </w:r>
      <w:r>
        <w:fldChar w:fldCharType="separate"/>
      </w:r>
      <w:r>
        <w:t>Olson (1965)</w:t>
      </w:r>
      <w:r>
        <w:fldChar w:fldCharType="end"/>
      </w:r>
      <w:r w:rsidRPr="001B26D3">
        <w:t>.</w:t>
      </w:r>
    </w:p>
  </w:footnote>
  <w:footnote w:id="24">
    <w:p w14:paraId="27091ADD" w14:textId="7B2FE773"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B26D3">
        <w:t>.</w:t>
      </w:r>
    </w:p>
  </w:footnote>
  <w:footnote w:id="25">
    <w:p w14:paraId="23586B07" w14:textId="48EB674D"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Contamine&lt;/Author&gt;&lt;Year&gt;1976&lt;/Year&gt;&lt;RecNum&gt;7200&lt;/RecNum&gt;&lt;Pages&gt;247&lt;/Pages&gt;&lt;DisplayText&gt;Contamine (1976, 247)&lt;/DisplayText&gt;&lt;record&gt;&lt;rec-number&gt;7200&lt;/rec-number&gt;&lt;foreign-keys&gt;&lt;key app="EN" db-id="asvpwtp0b52ssfedvvhp25wjrdv5axfws0z0" timestamp="1379801653"&gt;7200&lt;/key&gt;&lt;/foreign-keys&gt;&lt;ref-type name="Book Section"&gt;5&lt;/ref-type&gt;&lt;contributors&gt;&lt;authors&gt;&lt;author&gt;Contamine, Philippe&lt;/author&gt;&lt;/authors&gt;&lt;/contributors&gt;&lt;titles&gt;&lt;title&gt;De la puissance aux privilèges: doléances de la nobless française envers la monarchie aux XIVe and XVe siècles&lt;/title&gt;&lt;secondary-title&gt;&lt;style face="normal" font="default" size="100%"&gt;La Noblesse au Moyen Age XIe-XVe siècles&lt;/style&gt;&lt;style face="normal" font="default" size="12"&gt;: &lt;/style&gt;&lt;style face="normal" font="default" size="100%"&gt;essais à la mémoire de Robert Boutruche&lt;/style&gt;&lt;/secondary-title&gt;&lt;/titles&gt;&lt;pages&gt;236-257&lt;/pages&gt;&lt;edition&gt;1. éd.&lt;/edition&gt;&lt;keywords&gt;&lt;keyword&gt;Social history&lt;/keyword&gt;&lt;keyword&gt;Medieval, 500-1500.&lt;/keyword&gt;&lt;keyword&gt;Europe&lt;/keyword&gt;&lt;keyword&gt;Nobility&lt;/keyword&gt;&lt;/keywords&gt;&lt;dates&gt;&lt;year&gt;1976&lt;/year&gt;&lt;/dates&gt;&lt;pub-location&gt;Paris&lt;/pub-location&gt;&lt;publisher&gt;Presses universitaires de France&lt;/publisher&gt;&lt;accession-num&gt;HN11 .N6&lt;/accession-num&gt;&lt;call-num&gt;HN11 .N6&lt;/call-num&gt;&lt;urls&gt;&lt;/urls&gt;&lt;/record&gt;&lt;/Cite&gt;&lt;/EndNote&gt;</w:instrText>
      </w:r>
      <w:r>
        <w:fldChar w:fldCharType="separate"/>
      </w:r>
      <w:r>
        <w:t>Contamine (1976, 247)</w:t>
      </w:r>
      <w:r>
        <w:fldChar w:fldCharType="end"/>
      </w:r>
      <w:r w:rsidRPr="001B26D3">
        <w:t>.</w:t>
      </w:r>
    </w:p>
  </w:footnote>
  <w:footnote w:id="26">
    <w:p w14:paraId="120E9DC0" w14:textId="7BA8A264"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IYXJyaXNzPC9BdXRob3I+PFllYXI+MTk3NTwvWWVhcj48
UmVjTnVtPjQzMDwvUmVjTnVtPjxQYWdlcz40MjdgLCA0MzE8L1BhZ2VzPjxEaXNwbGF5VGV4dD5I
YXJyaXNzICgxOTc1LCA0MjcsIDQzMSksIEJha2VyICgxOTYxLCAyOC05KSwgUHJlc3R3aWNoICgx
OTkwLCAxMjIpLCBNaXRjaGVsbCAoMTk1MSwgNTkpLCBNYXR0aGV3IFBhcmlzICgxODUyLCA0MDEt
Mik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QmFrZXI8L0F1dGhvcj48WWVh
cj4xOTYxPC9ZZWFyPjxSZWNOdW0+NzYzPC9SZWNOdW0+PFBhZ2VzPjI4LTk8L1BhZ2VzPjxyZWNv
cmQ+PHJlYy1udW1iZXI+NzYzPC9yZWMtbnVtYmVyPjxmb3JlaWduLWtleXM+PGtleSBhcHA9IkVO
IiBkYi1pZD0iYXN2cHd0cDBiNTJzc2ZlZHZ2aHAyNXdqcmR2NWF4ZndzMHowIiB0aW1lc3RhbXA9
IjEyODg3MzU5MDAiPjc2Mzwva2V5PjwvZm9yZWlnbi1rZXlzPjxyZWYtdHlwZSBuYW1lPSJKb3Vy
bmFsIEFydGljbGUiPjE3PC9yZWYtdHlwZT48Y29udHJpYnV0b3JzPjxhdXRob3JzPjxhdXRob3I+
QmFrZXIsIFJvYmVydCBMLjwvYXV0aG9yPjwvYXV0aG9ycz48L2NvbnRyaWJ1dG9ycz48dGl0bGVz
Pjx0aXRsZT5UaGUgRW5nbGlzaCBDdXN0b21zIFNlcnZpY2UsIDEzMDctMTM0MzogQSBTdHVkeSBv
ZiBNZWRpZXZhbCBBZG1pbmlzdHJhdGlvbj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MtNzY8L3Bh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l0Y2hlbGw8L0F1dGhvcj48WWVhcj4xOTUxPC9ZZWFyPjxSZWNO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</w:fldData>
        </w:fldChar>
      </w:r>
      <w:r>
        <w:instrText xml:space="preserve"> ADDIN EN.CITE </w:instrText>
      </w:r>
      <w:r>
        <w:fldChar w:fldCharType="begin">
          <w:fldData xml:space="preserve">PEVuZE5vdGU+PENpdGU+PEF1dGhvcj5IYXJyaXNzPC9BdXRob3I+PFllYXI+MTk3NTwvWWVhcj48
UmVjTnVtPjQzMDwvUmVjTnVtPjxQYWdlcz40MjdgLCA0MzE8L1BhZ2VzPjxEaXNwbGF5VGV4dD5I
YXJyaXNzICgxOTc1LCA0MjcsIDQzMSksIEJha2VyICgxOTYxLCAyOC05KSwgUHJlc3R3aWNoICgx
OTkwLCAxMjIpLCBNaXRjaGVsbCAoMTk1MSwgNTkpLCBNYXR0aGV3IFBhcmlzICgxODUyLCA0MDEt
Mik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QmFrZXI8L0F1dGhvcj48WWVh
cj4xOTYxPC9ZZWFyPjxSZWNOdW0+NzYzPC9SZWNOdW0+PFBhZ2VzPjI4LTk8L1BhZ2VzPjxyZWNv
cmQ+PHJlYy1udW1iZXI+NzYzPC9yZWMtbnVtYmVyPjxmb3JlaWduLWtleXM+PGtleSBhcHA9IkVO
IiBkYi1pZD0iYXN2cHd0cDBiNTJzc2ZlZHZ2aHAyNXdqcmR2NWF4ZndzMHowIiB0aW1lc3RhbXA9
IjEyODg3MzU5MDAiPjc2Mzwva2V5PjwvZm9yZWlnbi1rZXlzPjxyZWYtdHlwZSBuYW1lPSJKb3Vy
bmFsIEFydGljbGUiPjE3PC9yZWYtdHlwZT48Y29udHJpYnV0b3JzPjxhdXRob3JzPjxhdXRob3I+
QmFrZXIsIFJvYmVydCBMLjwvYXV0aG9yPjwvYXV0aG9ycz48L2NvbnRyaWJ1dG9ycz48dGl0bGVz
Pjx0aXRsZT5UaGUgRW5nbGlzaCBDdXN0b21zIFNlcnZpY2UsIDEzMDctMTM0MzogQSBTdHVkeSBv
ZiBNZWRpZXZhbCBBZG1pbmlzdHJhdGlvbj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MtNzY8L3Bh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l0Y2hlbGw8L0F1dGhvcj48WWVhcj4xOTUxPC9ZZWFyPjxSZWNO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</w:fldData>
        </w:fldChar>
      </w:r>
      <w:r>
        <w:instrText xml:space="preserve"> ADDIN EN.CITE.DATA </w:instrText>
      </w:r>
      <w:r>
        <w:fldChar w:fldCharType="end"/>
      </w:r>
      <w:r>
        <w:fldChar w:fldCharType="separate"/>
      </w:r>
      <w:r>
        <w:t>Harriss (1975, 427, 431), Baker (1961, 28-9), Prestwich (1990, 122), Mitchell (1951, 59), Matthew Paris (1852, 401-2)</w:t>
      </w:r>
      <w:r>
        <w:fldChar w:fldCharType="end"/>
      </w:r>
      <w:r w:rsidRPr="001B26D3">
        <w:t xml:space="preserve">. Castilian kings affirmed the same, for instance in 1277 and 1282; </w:t>
      </w:r>
      <w:r>
        <w:fldChar w:fldCharType="begin"/>
      </w:r>
      <w:r>
        <w:instrText xml:space="preserve"> ADDIN EN.CITE &lt;EndNote&gt;&lt;Cite&gt;&lt;Author&gt;O&amp;apos;Callaghan&lt;/Author&gt;&lt;Year&gt;1989&lt;/Year&gt;&lt;RecNum&gt;339&lt;/RecNum&gt;&lt;Pages&gt;131&lt;/Pages&gt;&lt;DisplayText&gt;O&amp;apos;Callaghan (1989, 131)&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1)</w:t>
      </w:r>
      <w:r>
        <w:fldChar w:fldCharType="end"/>
      </w:r>
      <w:r w:rsidRPr="001B26D3">
        <w:t>. An exception is peacetime taxation, but, as we will see, this is less tied to representative outcomes in the early stages.</w:t>
      </w:r>
    </w:p>
  </w:footnote>
  <w:footnote w:id="27">
    <w:p w14:paraId="55C676B0" w14:textId="3DB98AE3" w:rsidR="0098315E" w:rsidRPr="001B26D3" w:rsidRDefault="0098315E" w:rsidP="007C0DA7">
      <w:pPr>
        <w:pStyle w:val="FootnoteText"/>
      </w:pPr>
      <w:r w:rsidRPr="001B26D3">
        <w:rPr>
          <w:rStyle w:val="FootnoteReference"/>
          <w:noProof w:val="0"/>
        </w:rPr>
        <w:footnoteRef/>
      </w:r>
      <w:r w:rsidRPr="001B26D3">
        <w:t xml:space="preserve"> The point is also strikingly demonstrated for the post-1660 period in an econometric study by </w:t>
      </w:r>
      <w:r>
        <w:fldChar w:fldCharType="begin"/>
      </w:r>
      <w: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fldChar w:fldCharType="separate"/>
      </w:r>
      <w:r>
        <w:t>Dincecco (2011)</w:t>
      </w:r>
      <w:r>
        <w:fldChar w:fldCharType="end"/>
      </w:r>
      <w:r w:rsidRPr="001B26D3">
        <w:t xml:space="preserve">. </w:t>
      </w:r>
      <w:r>
        <w:fldChar w:fldCharType="begin"/>
      </w:r>
      <w:r>
        <w:instrText xml:space="preserve"> ADDIN EN.CITE &lt;EndNote&gt;&lt;Cite&gt;&lt;Author&gt;Hoffman&lt;/Author&gt;&lt;Year&gt;1994&lt;/Year&gt;&lt;RecNum&gt;2286&lt;/RecNum&gt;&lt;DisplayText&gt;Hoffman and Norberg (1994)&lt;/DisplayText&gt;&lt;record&gt;&lt;rec-number&gt;2286&lt;/rec-number&gt;&lt;foreign-keys&gt;&lt;key app="EN" db-id="asvpwtp0b52ssfedvvhp25wjrdv5axfws0z0" timestamp="1307209197"&gt;2286&lt;/key&gt;&lt;/foreign-keys&gt;&lt;ref-type name="Edited Book"&gt;28&lt;/ref-type&gt;&lt;contributors&gt;&lt;authors&gt;&lt;author&gt;Hoffman, Philip T.&lt;/author&gt;&lt;author&gt;Norberg, Kathryn&lt;/author&gt;&lt;/authors&gt;&lt;/contributors&gt;&lt;titles&gt;&lt;title&gt;Fiscal Crises, Liberty, and Representative Government, 1450-1789&lt;/title&gt;&lt;secondary-title&gt;Making of modern freedom&lt;/secondary-title&gt;&lt;/titles&gt;&lt;pages&gt;vi, 392&lt;/pages&gt;&lt;keywords&gt;&lt;keyword&gt;Finance, Public Europe History&lt;/keyword&gt;&lt;keyword&gt;Representative government and representation Europe History.&lt;/keyword&gt;&lt;keyword&gt;Liberty&lt;/keyword&gt;&lt;/keywords&gt;&lt;dates&gt;&lt;year&gt;1994&lt;/year&gt;&lt;/dates&gt;&lt;pub-location&gt;Stanford&lt;/pub-location&gt;&lt;publisher&gt;Stanford University Press&lt;/publisher&gt;&lt;isbn&gt;0804722927 (alk. paper)&lt;/isbn&gt;&lt;call-num&gt;Harper Library Harper Lib HJ1000 .F55 1994 c.2;  Joseph Regenstein Library Regenstein Stacks HJ1000.F550 1994 c.1&lt;/call-num&gt;&lt;urls&gt;&lt;/urls&gt;&lt;/record&gt;&lt;/Cite&gt;&lt;/EndNote&gt;</w:instrText>
      </w:r>
      <w:r>
        <w:fldChar w:fldCharType="separate"/>
      </w:r>
      <w:r>
        <w:t>Hoffman and Norberg (1994)</w:t>
      </w:r>
      <w:r>
        <w:fldChar w:fldCharType="end"/>
      </w:r>
      <w:r w:rsidRPr="001B26D3">
        <w:t xml:space="preserve"> argued this point for the fifteenth century.</w:t>
      </w:r>
    </w:p>
  </w:footnote>
  <w:footnote w:id="28">
    <w:p w14:paraId="39C410A9" w14:textId="68B0709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esley&lt;/Author&gt;&lt;Year&gt;2011&lt;/Year&gt;&lt;RecNum&gt;7903&lt;/RecNum&gt;&lt;DisplayText&gt;Besley and Persson (2011)&lt;/DisplayText&gt;&lt;record&gt;&lt;rec-number&gt;7903&lt;/rec-number&gt;&lt;foreign-keys&gt;&lt;key app="EN" db-id="asvpwtp0b52ssfedvvhp25wjrdv5axfws0z0" timestamp="1418011222"&gt;7903&lt;/key&gt;&lt;/foreign-keys&gt;&lt;ref-type name="Book"&gt;6&lt;/ref-type&gt;&lt;contributors&gt;&lt;authors&gt;&lt;author&gt;Besley, Timothy&lt;/author&gt;&lt;author&gt;Persson, Torsten&lt;/author&gt;&lt;/authors&gt;&lt;/contributors&gt;&lt;titles&gt;&lt;title&gt;&lt;style face="normal" font="default" size="100%"&gt;Pillars of prosperity&lt;/style&gt;&lt;style face="normal" font="default" size="12"&gt;: &lt;/style&gt;&lt;style face="normal" font="default" size="100%"&gt;the political economics of development clusters&lt;/style&gt;&lt;/title&gt;&lt;secondary-title&gt;The Yrjö Jahnsson lectures&lt;/secondary-title&gt;&lt;short-title&gt;Pillars of prosperity&lt;/short-title&gt;&lt;/titles&gt;&lt;pages&gt;xiv, 375 p. :&lt;/pages&gt;&lt;keywords&gt;&lt;keyword&gt;Economic policy.&lt;/keyword&gt;&lt;keyword&gt;Economic development.&lt;/keyword&gt;&lt;keyword&gt;Business incubators.&lt;/keyword&gt;&lt;/keywords&gt;&lt;dates&gt;&lt;year&gt;2011&lt;/year&gt;&lt;/dates&gt;&lt;pub-location&gt;Princeton&lt;/pub-location&gt;&lt;publisher&gt;Princeton University Press&lt;/publisher&gt;&lt;isbn&gt;&lt;style face="normal" font="default" size="100%"&gt;9780691152684 (hardcover&lt;/style&gt;&lt;style face="normal" font="default" size="12"&gt;: &lt;/style&gt;&lt;style face="normal" font="default" size="100%"&gt;alk. paper) 0691152683 9780691158150 (pbk) 0691158150 (pbk)&lt;/style&gt;&lt;/isbn&gt;&lt;accession-num&gt;HD87 .B464 2011&lt;/accession-num&gt;&lt;call-num&gt;HD87 .B464 2011&lt;/call-num&gt;&lt;urls&gt;&lt;related-urls&gt;&lt;url&gt;http://catdir.loc.gov/catdir/enhancements/fy1201/2011016080-b.htmlhttp://catdir.loc.gov/catdir/enhancements/fy1201/2011016080-d.htmlhttp://catdir.loc.gov/catdir/enhancements/fy1201/2011016080-t.htmlhttp://bvbr.bib-bvb.de:8991/F?func=serviceetdoc_library=BVB01etdoc_number=024435480etline_number=0001etfunc_code=DB_RECORDSetservice_type=MEDIA&lt;/url&gt;&lt;/related-urls&gt;&lt;/urls&gt;&lt;/record&gt;&lt;/Cite&gt;&lt;/EndNote&gt;</w:instrText>
      </w:r>
      <w:r>
        <w:fldChar w:fldCharType="separate"/>
      </w:r>
      <w:r>
        <w:t>Besley and Persson (2011)</w:t>
      </w:r>
      <w:r>
        <w:fldChar w:fldCharType="end"/>
      </w:r>
      <w:r w:rsidRPr="001B26D3">
        <w:t>.</w:t>
      </w:r>
    </w:p>
  </w:footnote>
  <w:footnote w:id="29">
    <w:p w14:paraId="31BFEB41" w14:textId="77777777" w:rsidR="0098315E" w:rsidRPr="001B26D3" w:rsidRDefault="0098315E" w:rsidP="007C0DA7">
      <w:pPr>
        <w:pStyle w:val="FootnoteText"/>
      </w:pPr>
      <w:r w:rsidRPr="001B26D3">
        <w:rPr>
          <w:rStyle w:val="FootnoteReference"/>
          <w:noProof w:val="0"/>
        </w:rPr>
        <w:footnoteRef/>
      </w:r>
      <w:r w:rsidRPr="001B26D3">
        <w:t xml:space="preserve"> See footnote * </w:t>
      </w:r>
    </w:p>
  </w:footnote>
  <w:footnote w:id="30">
    <w:p w14:paraId="2AB0D782" w14:textId="0B66268B" w:rsidR="0098315E" w:rsidRPr="001B26D3" w:rsidRDefault="0098315E" w:rsidP="007C0DA7">
      <w:pPr>
        <w:pStyle w:val="FootnoteText"/>
      </w:pPr>
      <w:r w:rsidRPr="001B26D3">
        <w:rPr>
          <w:rStyle w:val="FootnoteReference"/>
          <w:noProof w:val="0"/>
        </w:rPr>
        <w:footnoteRef/>
      </w:r>
      <w:r w:rsidRPr="001B26D3">
        <w:t xml:space="preserve"> Pierson makes the same point regarding efficiency; </w:t>
      </w:r>
      <w:r>
        <w:fldChar w:fldCharType="begin"/>
      </w:r>
      <w:r>
        <w:instrText xml:space="preserve"> ADDIN EN.CITE &lt;EndNote&gt;&lt;Cite ExcludeAuth="1"&gt;&lt;Author&gt;Pierson&lt;/Author&gt;&lt;Year&gt;2000&lt;/Year&gt;&lt;RecNum&gt;11574&lt;/RecNum&gt;&lt;Pages&gt;264&lt;/Pages&gt;&lt;DisplayText&gt;(2000a, 264)&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2000a, 264)</w:t>
      </w:r>
      <w:r>
        <w:fldChar w:fldCharType="end"/>
      </w:r>
      <w:r w:rsidRPr="001B26D3">
        <w:t>.</w:t>
      </w:r>
    </w:p>
  </w:footnote>
  <w:footnote w:id="31">
    <w:p w14:paraId="5D486739" w14:textId="3E4B48DA"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QaWVyc29uPC9BdXRob3I+PFllYXI+MjAwMDwvWWVhcj48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</w:fldData>
        </w:fldChar>
      </w:r>
      <w:r>
        <w:instrText xml:space="preserve"> ADDIN EN.CITE </w:instrText>
      </w:r>
      <w:r>
        <w:fldChar w:fldCharType="begin">
          <w:fldData xml:space="preserve">PEVuZE5vdGU+PENpdGU+PEF1dGhvcj5QaWVyc29uPC9BdXRob3I+PFllYXI+MjAwMDwvWWVhcj48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</w:fldData>
        </w:fldChar>
      </w:r>
      <w:r>
        <w:instrText xml:space="preserve"> ADDIN EN.CITE.DATA </w:instrText>
      </w:r>
      <w:r>
        <w:fldChar w:fldCharType="end"/>
      </w:r>
      <w:r>
        <w:fldChar w:fldCharType="separate"/>
      </w:r>
      <w:r>
        <w:t>Pierson (2000a), Pierson (2004), Mahoney (2000)</w:t>
      </w:r>
      <w:r>
        <w:fldChar w:fldCharType="end"/>
      </w:r>
      <w:r w:rsidRPr="001B26D3">
        <w:t>.</w:t>
      </w:r>
    </w:p>
  </w:footnote>
  <w:footnote w:id="32">
    <w:p w14:paraId="3DACDD1C" w14:textId="77777777" w:rsidR="0098315E" w:rsidRPr="001B26D3" w:rsidRDefault="0098315E" w:rsidP="007C0DA7">
      <w:pPr>
        <w:pStyle w:val="FootnoteText"/>
      </w:pPr>
      <w:r w:rsidRPr="001B26D3">
        <w:rPr>
          <w:rStyle w:val="FootnoteReference"/>
        </w:rPr>
        <w:footnoteRef/>
      </w:r>
      <w:r w:rsidRPr="001B26D3">
        <w:t xml:space="preserve"> This applies to  distance-based approaches as well: that assemblies are likelier in small areas does not explain why they emerge there in the first place.</w:t>
      </w:r>
    </w:p>
  </w:footnote>
  <w:footnote w:id="33">
    <w:p w14:paraId="2BAB4820" w14:textId="6D00FD88" w:rsidR="0098315E" w:rsidRPr="001B26D3" w:rsidRDefault="0098315E" w:rsidP="007C0DA7">
      <w:pPr>
        <w:pStyle w:val="FootnoteText"/>
      </w:pPr>
      <w:r w:rsidRPr="001B26D3">
        <w:rPr>
          <w:rStyle w:val="FootnoteReference"/>
          <w:rFonts w:cs="Baskerville"/>
          <w:noProof w:val="0"/>
        </w:rPr>
        <w:footnoteRef/>
      </w:r>
      <w:r w:rsidRPr="001B26D3">
        <w:t xml:space="preserve"> Medieval constitutionalism refers to the “system of decentralized government that obtained in most of Western Europe in the late medieval period,” and which was predicated on the representative assemblies that are found throughout Europe </w:t>
      </w:r>
      <w:r>
        <w:fldChar w:fldCharType="begin"/>
      </w:r>
      <w:r>
        <w:instrText xml:space="preserve"> ADDIN EN.CITE &lt;EndNote&gt;&lt;Cite&gt;&lt;Author&gt;Downing&lt;/Author&gt;&lt;Year&gt;1992&lt;/Year&gt;&lt;RecNum&gt;223&lt;/RecNum&gt;&lt;DisplayText&gt;Downing (1992)&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fldChar w:fldCharType="separate"/>
      </w:r>
      <w:r>
        <w:t>Downing (1992)</w:t>
      </w:r>
      <w:r>
        <w:fldChar w:fldCharType="end"/>
      </w:r>
      <w:r w:rsidRPr="001B26D3">
        <w:t xml:space="preserve">. The widespread prevalence of assemblies, estates, diets and other forms of institutions with consultative or administrative functions across Europe has long been pointed out by historians; </w:t>
      </w:r>
      <w:r>
        <w:fldChar w:fldCharType="begin">
          <w:fldData xml:space="preserve">PEVuZE5vdGU+PENpdGU+PEF1dGhvcj5HdWl6b3Q8L0F1dGhvcj48WWVhcj4xODYxPC9ZZWFyPjxS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</w:fldData>
        </w:fldChar>
      </w:r>
      <w:r>
        <w:instrText xml:space="preserve"> ADDIN EN.CITE </w:instrText>
      </w:r>
      <w:r>
        <w:fldChar w:fldCharType="begin">
          <w:fldData xml:space="preserve">PEVuZE5vdGU+PENpdGU+PEF1dGhvcj5HdWl6b3Q8L0F1dGhvcj48WWVhcj4xODYxPC9ZZWFyPjxS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</w:fldData>
        </w:fldChar>
      </w:r>
      <w:r>
        <w:instrText xml:space="preserve"> ADDIN EN.CITE.DATA </w:instrText>
      </w:r>
      <w:r>
        <w:fldChar w:fldCharType="end"/>
      </w:r>
      <w:r>
        <w:fldChar w:fldCharType="separate"/>
      </w:r>
      <w:r>
        <w:t>Guizot (1861, 10), Lord (1930), Blickle (1997), Blockmans (1978, 192), Marongiu (1968)</w:t>
      </w:r>
      <w:r>
        <w:fldChar w:fldCharType="end"/>
      </w:r>
      <w:r w:rsidRPr="001B26D3">
        <w:t>.</w:t>
      </w:r>
    </w:p>
  </w:footnote>
  <w:footnote w:id="34">
    <w:p w14:paraId="64FABC01" w14:textId="23ED9B6F" w:rsidR="0098315E" w:rsidRPr="001B26D3" w:rsidRDefault="0098315E" w:rsidP="007C0DA7">
      <w:pPr>
        <w:pStyle w:val="FootnoteText"/>
      </w:pPr>
      <w:r w:rsidRPr="001B26D3">
        <w:rPr>
          <w:rStyle w:val="FootnoteReference"/>
          <w:noProof w:val="0"/>
        </w:rPr>
        <w:footnoteRef/>
      </w:r>
      <w:r w:rsidRPr="001B26D3">
        <w:t xml:space="preserve"> The “military revolution” “refers to the process whereby small, decentralized, self-equipped feudal hosts were replaced by increasingly large, centrally financed and supplied armies that equipped themselves with ever more sophisticated and expensive weaponry;” </w:t>
      </w:r>
      <w:r>
        <w:fldChar w:fldCharType="begin"/>
      </w:r>
      <w:r>
        <w:instrText xml:space="preserve"> ADDIN EN.CITE &lt;EndNote&gt;&lt;Cite&gt;&lt;Author&gt;Downing&lt;/Author&gt;&lt;Year&gt;1992&lt;/Year&gt;&lt;RecNum&gt;223&lt;/RecNum&gt;&lt;Pages&gt;10&lt;/Pages&gt;&lt;DisplayText&gt;Downing (1992, 10)&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fldChar w:fldCharType="separate"/>
      </w:r>
      <w:r>
        <w:t>Downing (1992, 10)</w:t>
      </w:r>
      <w:r>
        <w:fldChar w:fldCharType="end"/>
      </w:r>
      <w:r w:rsidRPr="001B26D3">
        <w:t>.</w:t>
      </w:r>
    </w:p>
  </w:footnote>
  <w:footnote w:id="35">
    <w:p w14:paraId="020B5E0A" w14:textId="48C1712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B26D3">
        <w:t>.</w:t>
      </w:r>
    </w:p>
  </w:footnote>
  <w:footnote w:id="36">
    <w:p w14:paraId="092359C9" w14:textId="20DACEC0" w:rsidR="0098315E" w:rsidRPr="001B26D3" w:rsidRDefault="0098315E" w:rsidP="007C0DA7">
      <w:pPr>
        <w:pStyle w:val="FootnoteText"/>
      </w:pPr>
      <w:r w:rsidRPr="001B26D3">
        <w:rPr>
          <w:rStyle w:val="FootnoteReference"/>
          <w:noProof w:val="0"/>
        </w:rPr>
        <w:footnoteRef/>
      </w:r>
      <w:r w:rsidRPr="001B26D3">
        <w:t xml:space="preserve"> Infrequency was a “familiar feature of the French Estates General—being summoned only in time of crisis;” </w:t>
      </w:r>
      <w:r>
        <w:fldChar w:fldCharType="begin"/>
      </w:r>
      <w:r>
        <w:instrText xml:space="preserve"> ADDIN EN.CITE &lt;EndNote&gt;&lt;Cite&gt;&lt;Author&gt;Henneman&lt;/Author&gt;&lt;Year&gt;1970&lt;/Year&gt;&lt;RecNum&gt;590&lt;/RecNum&gt;&lt;Pages&gt;46&lt;/Pages&gt;&lt;DisplayText&gt;Henneman (1970, 46)&lt;/DisplayText&gt;&lt;record&gt;&lt;rec-number&gt;590&lt;/rec-number&gt;&lt;foreign-keys&gt;&lt;key app="EN" db-id="asvpwtp0b52ssfedvvhp25wjrdv5axfws0z0" timestamp="1284924098"&gt;590&lt;/key&gt;&lt;/foreign-keys&gt;&lt;ref-type name="Book Section"&gt;5&lt;/ref-type&gt;&lt;contributors&gt;&lt;authors&gt;&lt;author&gt;Henneman, John Bell&lt;/author&gt;&lt;/authors&gt;&lt;/contributors&gt;&lt;titles&gt;&lt;title&gt;The French Estates General and reference back to local constituents, 1343-1355&lt;/title&gt;&lt;secondary-title&gt;Representative Institutions in Theory and Practice&lt;/secondary-title&gt;&lt;short-title&gt;French Estates General&lt;/short-title&gt;&lt;/titles&gt;&lt;pages&gt;31-52&lt;/pages&gt;&lt;volume&gt;39&lt;/volume&gt;&lt;keywords&gt;&lt;keyword&gt;Legislative bodies History Congresses.&lt;/keyword&gt;&lt;keyword&gt;Representative government and representation History Congresses.&lt;/keyword&gt;&lt;/keywords&gt;&lt;dates&gt;&lt;year&gt;1970&lt;/year&gt;&lt;/dates&gt;&lt;pub-location&gt;Brussels&lt;/pub-location&gt;&lt;publisher&gt;Les Éditions de la Librairie Encyclopédique&lt;/publisher&gt;&lt;accession-num&gt;006420955-5&lt;/accession-num&gt;&lt;call-num&gt;Jf501 .i53;  WID Gov 1242.6&lt;/call-num&gt;&lt;urls&gt;&lt;/urls&gt;&lt;/record&gt;&lt;/Cite&gt;&lt;/EndNote&gt;</w:instrText>
      </w:r>
      <w:r>
        <w:fldChar w:fldCharType="separate"/>
      </w:r>
      <w:r>
        <w:t>Henneman (1970, 46)</w:t>
      </w:r>
      <w:r>
        <w:fldChar w:fldCharType="end"/>
      </w:r>
      <w:r w:rsidRPr="001B26D3">
        <w:t>.</w:t>
      </w:r>
    </w:p>
  </w:footnote>
  <w:footnote w:id="37">
    <w:p w14:paraId="2C3837AF" w14:textId="4366E50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Wilkinson&lt;/Author&gt;&lt;Year&gt;1977&lt;/Year&gt;&lt;RecNum&gt;5707&lt;/RecNum&gt;&lt;Pages&gt;374&lt;/Pages&gt;&lt;DisplayText&gt;Wilkinson (1977, 374)&lt;/DisplayText&gt;&lt;record&gt;&lt;rec-number&gt;5707&lt;/rec-number&gt;&lt;foreign-keys&gt;&lt;key app="EN" db-id="asvpwtp0b52ssfedvvhp25wjrdv5axfws0z0" timestamp="1345255513"&gt;5707&lt;/key&gt;&lt;/foreign-keys&gt;&lt;ref-type name="Book"&gt;6&lt;/ref-type&gt;&lt;contributors&gt;&lt;authors&gt;&lt;author&gt;Wilkinson, Bertie&lt;/author&gt;&lt;/authors&gt;&lt;/contributors&gt;&lt;titles&gt;&lt;title&gt;The later Middle Ages in England, 1216-1485&lt;/title&gt;&lt;/titles&gt;&lt;dates&gt;&lt;year&gt;1977&lt;/year&gt;&lt;/dates&gt;&lt;pub-location&gt;London&lt;/pub-location&gt;&lt;publisher&gt;Longman&lt;/publisher&gt;&lt;isbn&gt;0582480329 (pbk.) :&lt;/isbn&gt;&lt;urls&gt;&lt;/urls&gt;&lt;/record&gt;&lt;/Cite&gt;&lt;/EndNote&gt;</w:instrText>
      </w:r>
      <w:r>
        <w:fldChar w:fldCharType="separate"/>
      </w:r>
      <w:r>
        <w:t>Wilkinson (1977, 374)</w:t>
      </w:r>
      <w:r>
        <w:fldChar w:fldCharType="end"/>
      </w:r>
      <w:r w:rsidRPr="001B26D3">
        <w:t>.</w:t>
      </w:r>
    </w:p>
  </w:footnote>
  <w:footnote w:id="38">
    <w:p w14:paraId="03BCFFDF" w14:textId="59F9151F"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emarignier&lt;/Author&gt;&lt;Year&gt;1970&lt;/Year&gt;&lt;RecNum&gt;568&lt;/RecNum&gt;&lt;Pages&gt;329-337&lt;/Pages&gt;&lt;DisplayText&gt;Lemarignier (1970, 329-337)&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29-337)</w:t>
      </w:r>
      <w:r>
        <w:fldChar w:fldCharType="end"/>
      </w:r>
      <w:r w:rsidRPr="001B26D3">
        <w:t>.</w:t>
      </w:r>
    </w:p>
  </w:footnote>
  <w:footnote w:id="39">
    <w:p w14:paraId="0CDA7010" w14:textId="77777777" w:rsidR="0098315E" w:rsidRPr="001B26D3" w:rsidRDefault="0098315E" w:rsidP="007C0DA7">
      <w:pPr>
        <w:pStyle w:val="FootnoteText"/>
      </w:pPr>
      <w:r w:rsidRPr="001B26D3">
        <w:rPr>
          <w:rStyle w:val="FootnoteReference"/>
        </w:rPr>
        <w:footnoteRef/>
      </w:r>
      <w:r w:rsidRPr="001B26D3">
        <w:t xml:space="preserve"> See Part 3.</w:t>
      </w:r>
    </w:p>
  </w:footnote>
  <w:footnote w:id="40">
    <w:p w14:paraId="3309CF8C" w14:textId="3B628581" w:rsidR="0098315E" w:rsidRPr="001B26D3" w:rsidRDefault="0098315E" w:rsidP="007C0DA7">
      <w:pPr>
        <w:pStyle w:val="FootnoteText"/>
      </w:pPr>
      <w:r w:rsidRPr="001B26D3">
        <w:rPr>
          <w:rStyle w:val="FootnoteReference"/>
          <w:noProof w:val="0"/>
        </w:rPr>
        <w:footnoteRef/>
      </w:r>
      <w:r w:rsidRPr="001B26D3">
        <w:t xml:space="preserve"> Land and tenure are increasingly the focus of studies in the developing world, not only as fundamental loci of conflict, but also as structuring institutions and politics; </w:t>
      </w:r>
      <w:r>
        <w:fldChar w:fldCharType="begin"/>
      </w:r>
      <w:r>
        <w:instrText xml:space="preserve"> ADDIN EN.CITE &lt;EndNote&gt;&lt;Cite&gt;&lt;Author&gt;Boone&lt;/Author&gt;&lt;Year&gt;2014&lt;/Year&gt;&lt;RecNum&gt;8047&lt;/RecNum&gt;&lt;DisplayText&gt;Boone (2014), Albertus (2015)&lt;/DisplayText&gt;&lt;record&gt;&lt;rec-number&gt;8047&lt;/rec-number&gt;&lt;foreign-keys&gt;&lt;key app="EN" db-id="asvpwtp0b52ssfedvvhp25wjrdv5axfws0z0" timestamp="1418011222"&gt;8047&lt;/key&gt;&lt;/foreign-keys&gt;&lt;ref-type name="Book"&gt;6&lt;/ref-type&gt;&lt;contributors&gt;&lt;authors&gt;&lt;author&gt;Boone, Catherine&lt;/author&gt;&lt;/authors&gt;&lt;/contributors&gt;&lt;titles&gt;&lt;title&gt;Property and political order in Africa: land rights and the structure of politics&lt;/title&gt;&lt;/titles&gt;&lt;dates&gt;&lt;year&gt;2014&lt;/year&gt;&lt;/dates&gt;&lt;pub-location&gt;New York&lt;/pub-location&gt;&lt;publisher&gt;Cambridge University Press&lt;/publisher&gt;&lt;isbn&gt;9781107040694 1107040698 9781107649934 1107649935&lt;/isbn&gt;&lt;urls&gt;&lt;/urls&gt;&lt;remote-database-name&gt;/z-wcorg/&lt;/remote-database-name&gt;&lt;remote-database-provider&gt;http://worldcat.org&lt;/remote-database-provider&gt;&lt;language&gt;English&lt;/language&gt;&lt;/record&gt;&lt;/Cite&gt;&lt;Cite&gt;&lt;Author&gt;Albertus&lt;/Author&gt;&lt;Year&gt;2015&lt;/Year&gt;&lt;RecNum&gt;7499&lt;/RecNum&gt;&lt;record&gt;&lt;rec-number&gt;7499&lt;/rec-number&gt;&lt;foreign-keys&gt;&lt;key app="EN" db-id="asvpwtp0b52ssfedvvhp25wjrdv5axfws0z0" timestamp="1418011222"&gt;7499&lt;/key&gt;&lt;/foreign-keys&gt;&lt;ref-type name="Book Section"&gt;5&lt;/ref-type&gt;&lt;contributors&gt;&lt;authors&gt;&lt;author&gt;Albertus, Michael&lt;/author&gt;&lt;/authors&gt;&lt;/contributors&gt;&lt;titles&gt;&lt;title&gt;Autocracy and Redistribution: The Politics of Land Reform&lt;/title&gt;&lt;/titles&gt;&lt;dates&gt;&lt;year&gt;2015&lt;/year&gt;&lt;/dates&gt;&lt;pub-location&gt;Cambridge&lt;/pub-location&gt;&lt;publisher&gt;Cambridge University Press&lt;/publisher&gt;&lt;urls&gt;&lt;/urls&gt;&lt;/record&gt;&lt;/Cite&gt;&lt;/EndNote&gt;</w:instrText>
      </w:r>
      <w:r>
        <w:fldChar w:fldCharType="separate"/>
      </w:r>
      <w:r>
        <w:t>Boone (2014), Albertus (2015)</w:t>
      </w:r>
      <w:r>
        <w:fldChar w:fldCharType="end"/>
      </w:r>
      <w:r w:rsidRPr="001B26D3">
        <w:t xml:space="preserve">. </w:t>
      </w:r>
    </w:p>
  </w:footnote>
  <w:footnote w:id="41">
    <w:p w14:paraId="1A6BF2C2" w14:textId="77777777" w:rsidR="0098315E" w:rsidRPr="001B26D3" w:rsidRDefault="0098315E" w:rsidP="007C0DA7">
      <w:pPr>
        <w:pStyle w:val="FootnoteText"/>
      </w:pPr>
      <w:r w:rsidRPr="001B26D3">
        <w:rPr>
          <w:rStyle w:val="FootnoteReference"/>
          <w:noProof w:val="0"/>
        </w:rPr>
        <w:footnoteRef/>
      </w:r>
      <w:r w:rsidRPr="001B26D3">
        <w:t xml:space="preserve"> The </w:t>
      </w:r>
      <w:r w:rsidRPr="001B26D3">
        <w:rPr>
          <w:i/>
        </w:rPr>
        <w:t>Parlement</w:t>
      </w:r>
      <w:r w:rsidRPr="001B26D3">
        <w:t xml:space="preserve"> judges of course eventually became the nobility of the robe, but that was a later development.</w:t>
      </w:r>
    </w:p>
  </w:footnote>
  <w:footnote w:id="42">
    <w:p w14:paraId="3A4CC3D9" w14:textId="505AC5DA" w:rsidR="0098315E" w:rsidRPr="001B26D3" w:rsidRDefault="0098315E" w:rsidP="007C0DA7">
      <w:pPr>
        <w:pStyle w:val="FootnoteText"/>
      </w:pPr>
      <w:r w:rsidRPr="001B26D3">
        <w:rPr>
          <w:rStyle w:val="FootnoteReference"/>
          <w:noProof w:val="0"/>
        </w:rPr>
        <w:footnoteRef/>
      </w:r>
      <w:r w:rsidRPr="001B26D3">
        <w:t xml:space="preserve"> In both England and France, the term referred to assemblies where the king spoke (</w:t>
      </w:r>
      <w:r w:rsidRPr="001B26D3">
        <w:rPr>
          <w:i/>
        </w:rPr>
        <w:t>parler</w:t>
      </w:r>
      <w:r w:rsidRPr="001B26D3">
        <w:t xml:space="preserve">) or to courts; </w: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 </w:instrTex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DATA </w:instrText>
      </w:r>
      <w:r>
        <w:fldChar w:fldCharType="end"/>
      </w:r>
      <w:r>
        <w:fldChar w:fldCharType="separate"/>
      </w:r>
      <w:r>
        <w:t>Harding (1973, 87), Langlois (1888, 99)</w:t>
      </w:r>
      <w:r>
        <w:fldChar w:fldCharType="end"/>
      </w:r>
      <w:r w:rsidRPr="001B26D3">
        <w:t xml:space="preserve">. </w:t>
      </w:r>
    </w:p>
  </w:footnote>
  <w:footnote w:id="43">
    <w:p w14:paraId="2E0222FA" w14:textId="1872548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B26D3">
        <w:t>.</w:t>
      </w:r>
    </w:p>
  </w:footnote>
  <w:footnote w:id="44">
    <w:p w14:paraId="2304A963" w14:textId="3177E0C0"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XaGl0ZTwvQXV0aG9yPjxZZWFyPjE5ODM8L1llYXI+PFJl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</w:fldData>
        </w:fldChar>
      </w:r>
      <w:r>
        <w:instrText xml:space="preserve"> ADDIN EN.CITE </w:instrText>
      </w:r>
      <w:r>
        <w:fldChar w:fldCharType="begin">
          <w:fldData xml:space="preserve">PEVuZE5vdGU+PENpdGU+PEF1dGhvcj5XaGl0ZTwvQXV0aG9yPjxZZWFyPjE5ODM8L1llYXI+PFJl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</w:fldData>
        </w:fldChar>
      </w:r>
      <w:r>
        <w:instrText xml:space="preserve"> ADDIN EN.CITE.DATA </w:instrText>
      </w:r>
      <w:r>
        <w:fldChar w:fldCharType="end"/>
      </w:r>
      <w:r>
        <w:fldChar w:fldCharType="separate"/>
      </w:r>
      <w:r>
        <w:t>White (1983, 805), Ertman (1997, 16, 172)</w:t>
      </w:r>
      <w:r>
        <w:fldChar w:fldCharType="end"/>
      </w:r>
      <w:r w:rsidRPr="001B26D3">
        <w:t>.</w:t>
      </w:r>
    </w:p>
  </w:footnote>
  <w:footnote w:id="45">
    <w:p w14:paraId="04E30945" w14:textId="33499625"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rewer&lt;/Author&gt;&lt;Year&gt;1989&lt;/Year&gt;&lt;RecNum&gt;19184&lt;/RecNum&gt;&lt;Pages&gt;15&lt;/Pages&gt;&lt;DisplayText&gt;Brewer (1989, 15)&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fldChar w:fldCharType="separate"/>
      </w:r>
      <w:r>
        <w:t>Brewer (1989, 15)</w:t>
      </w:r>
      <w:r>
        <w:fldChar w:fldCharType="end"/>
      </w:r>
      <w:r w:rsidRPr="001B26D3">
        <w:t>.</w:t>
      </w:r>
    </w:p>
  </w:footnote>
  <w:footnote w:id="46">
    <w:p w14:paraId="14E7486D" w14:textId="25A008EB"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Thelen&lt;/Author&gt;&lt;Year&gt;2003&lt;/Year&gt;&lt;RecNum&gt;7158&lt;/RecNum&gt;&lt;Pages&gt;225-8&lt;/Pages&gt;&lt;DisplayText&gt;Thelen (2003, 225-8)&lt;/DisplayText&gt;&lt;record&gt;&lt;rec-number&gt;7158&lt;/rec-number&gt;&lt;foreign-keys&gt;&lt;key app="EN" db-id="asvpwtp0b52ssfedvvhp25wjrdv5axfws0z0" timestamp="1377896160"&gt;7158&lt;/key&gt;&lt;/foreign-keys&gt;&lt;ref-type name="Book Section"&gt;5&lt;/ref-type&gt;&lt;contributors&gt;&lt;authors&gt;&lt;author&gt;Thelen, Kathleen&lt;/author&gt;&lt;/authors&gt;&lt;secondary-authors&gt;&lt;author&gt;Mahoney, James&lt;/author&gt;&lt;author&gt;Rueschemeyer, Dietrich&lt;/author&gt;&lt;/secondary-authors&gt;&lt;/contributors&gt;&lt;titles&gt;&lt;title&gt;How Institutions Evolve: Insights from Comparative-Historical Analysis&lt;/title&gt;&lt;secondary-title&gt;Comparative historical analysis in the social sciences&lt;/secondary-title&gt;&lt;/titles&gt;&lt;pages&gt;208-40&lt;/pages&gt;&lt;keywords&gt;&lt;keyword&gt;Social sciences Research Methodology.&lt;/keyword&gt;&lt;/keywords&gt;&lt;dates&gt;&lt;year&gt;2003&lt;/year&gt;&lt;/dates&gt;&lt;pub-location&gt;Cambridge&lt;/pub-location&gt;&lt;publisher&gt;Cambridge University Press&lt;/publisher&gt;&lt;isbn&gt;0521816106&amp;#xD;0521016452 (pb.)&lt;/isbn&gt;&lt;accession-num&gt;12701237&lt;/accession-num&gt;&lt;call-num&gt;Jefferson or Adams Building Reading Rooms - STORED OFFSITE H61; .C524 2003&lt;/call-num&gt;&lt;urls&gt;&lt;related-urls&gt;&lt;url&gt;http://www.loc.gov/catdir/samples/cam031/2002024453.html&lt;/url&gt;&lt;url&gt;http://www.loc.gov/catdir/description/cam031/2002024453.html&lt;/url&gt;&lt;url&gt;http://www.loc.gov/catdir/toc/cam031/2002024453.html&lt;/url&gt;&lt;/related-urls&gt;&lt;/urls&gt;&lt;/record&gt;&lt;/Cite&gt;&lt;/EndNote&gt;</w:instrText>
      </w:r>
      <w:r>
        <w:fldChar w:fldCharType="separate"/>
      </w:r>
      <w:r>
        <w:t>Thelen (2003, 225-8)</w:t>
      </w:r>
      <w:r>
        <w:fldChar w:fldCharType="end"/>
      </w:r>
      <w:r w:rsidRPr="001B26D3">
        <w:t>.</w:t>
      </w:r>
    </w:p>
  </w:footnote>
  <w:footnote w:id="47">
    <w:p w14:paraId="07D24575" w14:textId="4CBAA186"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ierson&lt;/Author&gt;&lt;Year&gt;2000&lt;/Year&gt;&lt;RecNum&gt;11574&lt;/RecNum&gt;&lt;Pages&gt;259&lt;/Pages&gt;&lt;DisplayText&gt;Pierson (2000a, 259)&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Pierson (2000a, 259)</w:t>
      </w:r>
      <w:r>
        <w:fldChar w:fldCharType="end"/>
      </w:r>
      <w:r w:rsidRPr="001B26D3">
        <w:t>.</w:t>
      </w:r>
    </w:p>
  </w:footnote>
  <w:footnote w:id="48">
    <w:p w14:paraId="28BF5466" w14:textId="39379EAB"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TY2hpY2tsZXI8L0F1dGhvcj48WWVhcj4yMDAxPC9ZZWFy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5=
</w:fldData>
        </w:fldChar>
      </w:r>
      <w:r>
        <w:rPr>
          <w:noProof w:val="0"/>
        </w:rPr>
        <w:instrText xml:space="preserve"> ADDIN EN.CITE </w:instrText>
      </w:r>
      <w:r>
        <w:rPr>
          <w:noProof w:val="0"/>
        </w:rPr>
        <w:fldChar w:fldCharType="begin">
          <w:fldData xml:space="preserve">PEVuZE5vdGU+PENpdGU+PEF1dGhvcj5TY2hpY2tsZXI8L0F1dGhvcj48WWVhcj4yMDAxPC9ZZWFy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ickler (2001, 15-16), Thelen (2003, 226-8), Mahoney and Thelen (2010b, 25-6, 29)</w:t>
      </w:r>
      <w:r>
        <w:rPr>
          <w:noProof w:val="0"/>
        </w:rPr>
        <w:fldChar w:fldCharType="end"/>
      </w:r>
      <w:r w:rsidRPr="001B26D3">
        <w:rPr>
          <w:noProof w:val="0"/>
        </w:rPr>
        <w:t xml:space="preserve">. </w:t>
      </w:r>
      <w:r w:rsidRPr="001B26D3">
        <w:t xml:space="preserve">For instance, layering occurs in private-sector social services that develop alongside public-sector ones and undermine middle class support for the latter, </w:t>
      </w:r>
      <w:r>
        <w:fldChar w:fldCharType="begin"/>
      </w:r>
      <w:r>
        <w:instrText xml:space="preserve"> ADDIN EN.CITE &lt;EndNote&gt;&lt;Cite&gt;&lt;Author&gt;Rothstein&lt;/Author&gt;&lt;Year&gt;1998&lt;/Year&gt;&lt;RecNum&gt;11987&lt;/RecNum&gt;&lt;DisplayText&gt;Rothstein (1998)&lt;/DisplayText&gt;&lt;record&gt;&lt;rec-number&gt;11987&lt;/rec-number&gt;&lt;foreign-keys&gt;&lt;key app="EN" db-id="asvpwtp0b52ssfedvvhp25wjrdv5axfws0z0" timestamp="1418011224"&gt;11987&lt;/key&gt;&lt;/foreign-keys&gt;&lt;ref-type name="Book"&gt;6&lt;/ref-type&gt;&lt;contributors&gt;&lt;authors&gt;&lt;author&gt;Rothstein, Bo&lt;/author&gt;&lt;/authors&gt;&lt;/contributors&gt;&lt;titles&gt;&lt;title&gt;&lt;style face="normal" font="default" size="100%"&gt;Just institutions matter&lt;/style&gt;&lt;style face="normal" font="default" size="12"&gt;: &lt;/style&gt;&lt;style face="normal" font="default" size="100%"&gt;the moral and political logic of the universal welfare state&lt;/style&gt;&lt;/title&gt;&lt;secondary-title&gt;Theories of institutional design&lt;/secondary-title&gt;&lt;/titles&gt;&lt;pages&gt;xv, 254 p.&lt;/pages&gt;&lt;keywords&gt;&lt;keyword&gt;Welfare state.&lt;/keyword&gt;&lt;keyword&gt;Public welfare.&lt;/keyword&gt;&lt;keyword&gt;Social policy.&lt;/keyword&gt;&lt;/keywords&gt;&lt;dates&gt;&lt;year&gt;1998&lt;/year&gt;&lt;/dates&gt;&lt;pub-location&gt;Cambridge&lt;/pub-location&gt;&lt;publisher&gt;Cambridge University Press&lt;/publisher&gt;&lt;isbn&gt;052159121X (hb)&amp;#xD;0521598931 (pb)&lt;/isbn&gt;&lt;accession-num&gt;2598384&lt;/accession-num&gt;&lt;urls&gt;&lt;related-urls&gt;&lt;url&gt;Publisher description http://www.loc.gov/catdir/description/cam028/97027001.html&lt;/url&gt;&lt;url&gt;Table of contents http://www.loc.gov/catdir/toc/cam022/97027001.html&lt;/url&gt;&lt;/related-urls&gt;&lt;/urls&gt;&lt;/record&gt;&lt;/Cite&gt;&lt;/EndNote&gt;</w:instrText>
      </w:r>
      <w:r>
        <w:fldChar w:fldCharType="separate"/>
      </w:r>
      <w:r>
        <w:t>Rothstein (1998)</w:t>
      </w:r>
      <w:r>
        <w:fldChar w:fldCharType="end"/>
      </w:r>
      <w:r w:rsidRPr="001B26D3">
        <w:t xml:space="preserve">; or in transitions from communism in Eastern Europe, where old institutions survived under new formations; </w:t>
      </w:r>
      <w:r>
        <w:fldChar w:fldCharType="begin"/>
      </w:r>
      <w:r>
        <w:instrText xml:space="preserve"> ADDIN EN.CITE &lt;EndNote&gt;&lt;Cite&gt;&lt;Author&gt;Stark&lt;/Author&gt;&lt;Year&gt;1998&lt;/Year&gt;&lt;RecNum&gt;12353&lt;/RecNum&gt;&lt;DisplayText&gt;Stark and Bruszt (1998)&lt;/DisplayText&gt;&lt;record&gt;&lt;rec-number&gt;12353&lt;/rec-number&gt;&lt;foreign-keys&gt;&lt;key app="EN" db-id="asvpwtp0b52ssfedvvhp25wjrdv5axfws0z0" timestamp="1418011224"&gt;12353&lt;/key&gt;&lt;/foreign-keys&gt;&lt;ref-type name="Book"&gt;6&lt;/ref-type&gt;&lt;contributors&gt;&lt;authors&gt;&lt;author&gt;Stark, David Charles&lt;/author&gt;&lt;author&gt;Bruszt, Laszlo&lt;/author&gt;&lt;/authors&gt;&lt;/contributors&gt;&lt;titles&gt;&lt;title&gt;Postsocialist pathways: transforming politics and property in East Central Europe&lt;/title&gt;&lt;secondary-title&gt;Cambridge studies in comparative politics&lt;/secondary-title&gt;&lt;/titles&gt;&lt;pages&gt;xi, 284 p.&lt;/pages&gt;&lt;keywords&gt;&lt;keyword&gt;Privatization Europe, Central.&lt;/keyword&gt;&lt;keyword&gt;Right of property Europe, Central.&lt;/keyword&gt;&lt;keyword&gt;Post-communism Europe, Central.&lt;/keyword&gt;&lt;keyword&gt;Europe, Central Economic conditions.&lt;/keyword&gt;&lt;keyword&gt;Europe, Central Politics and government 1989-&lt;/keyword&gt;&lt;/keywords&gt;&lt;dates&gt;&lt;year&gt;1998&lt;/year&gt;&lt;/dates&gt;&lt;pub-location&gt;Cambridge&lt;/pub-location&gt;&lt;publisher&gt;Cambridge University Press&lt;/publisher&gt;&lt;isbn&gt;0521580358&amp;#xD;0521589746 (pbk.)&lt;/isbn&gt;&lt;accession-num&gt;97021299&lt;/accession-num&gt;&lt;call-num&gt;ALDERMAN CHECKEDOUT HD4140.7 .S73 1998 BOOK&lt;/call-num&gt;&lt;urls&gt;&lt;/urls&gt;&lt;/record&gt;&lt;/Cite&gt;&lt;/EndNote&gt;</w:instrText>
      </w:r>
      <w:r>
        <w:fldChar w:fldCharType="separate"/>
      </w:r>
      <w:r>
        <w:t>Stark and Bruszt (1998)</w:t>
      </w:r>
      <w:r>
        <w:fldChar w:fldCharType="end"/>
      </w:r>
      <w:r w:rsidRPr="001B26D3">
        <w:t>.</w:t>
      </w:r>
    </w:p>
  </w:footnote>
  <w:footnote w:id="49">
    <w:p w14:paraId="4F159E0D" w14:textId="2FA2D513"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Vile&lt;/Author&gt;&lt;Year&gt;1967&lt;/Year&gt;&lt;RecNum&gt;221&lt;/RecNum&gt;&lt;DisplayText&gt;Vile (1967)&lt;/DisplayText&gt;&lt;record&gt;&lt;rec-number&gt;221&lt;/rec-number&gt;&lt;foreign-keys&gt;&lt;key app="EN" db-id="asvpwtp0b52ssfedvvhp25wjrdv5axfws0z0" timestamp="1284924091"&gt;221&lt;/key&gt;&lt;/foreign-keys&gt;&lt;ref-type name="Book"&gt;6&lt;/ref-type&gt;&lt;contributors&gt;&lt;authors&gt;&lt;author&gt;Vile, M. J. C.&lt;/author&gt;&lt;/authors&gt;&lt;/contributors&gt;&lt;titles&gt;&lt;title&gt;Constitutionalism and the Separation of Powers&lt;/title&gt;&lt;/titles&gt;&lt;pages&gt;vii, 359&lt;/pages&gt;&lt;keywords&gt;&lt;keyword&gt;Separation of powers&lt;/keyword&gt;&lt;/keywords&gt;&lt;dates&gt;&lt;year&gt;1967&lt;/year&gt;&lt;/dates&gt;&lt;pub-location&gt;Oxford&lt;/pub-location&gt;&lt;publisher&gt;Clarendon Press&lt;/publisher&gt;&lt;call-num&gt;Harper Library Harper Lib JF229.V69 c.2&amp;#xD;Joseph Regenstein Library Regenstein Stacks JF229.V69 c.1&amp;#xD;Joseph Regenstein Library Regenstein Stacks JF229.V69 c.3&amp;#xD;Joseph Regenstein Library Regenstein Stacks JF229.V69 c.4&lt;/call-num&gt;&lt;urls&gt;&lt;/urls&gt;&lt;/record&gt;&lt;/Cite&gt;&lt;/EndNote&gt;</w:instrText>
      </w:r>
      <w:r>
        <w:fldChar w:fldCharType="separate"/>
      </w:r>
      <w:r>
        <w:t>Vile (1967)</w:t>
      </w:r>
      <w:r>
        <w:fldChar w:fldCharType="end"/>
      </w:r>
      <w:r w:rsidRPr="001B26D3">
        <w:t xml:space="preserve">. Its absence in the English political system until the modern period is discussed in Jay </w:t>
      </w:r>
      <w:r>
        <w:fldChar w:fldCharType="begin"/>
      </w:r>
      <w:r>
        <w:instrText xml:space="preserve"> ADDIN EN.CITE &lt;EndNote&gt;&lt;Cite ExcludeAuth="1"&gt;&lt;Author&gt;Jay&lt;/Author&gt;&lt;Year&gt;1994&lt;/Year&gt;&lt;RecNum&gt;1342&lt;/RecNum&gt;&lt;DisplayText&gt;(1994)&lt;/DisplayText&gt;&lt;record&gt;&lt;rec-number&gt;1342&lt;/rec-number&gt;&lt;foreign-keys&gt;&lt;key app="EN" db-id="asvpwtp0b52ssfedvvhp25wjrdv5axfws0z0" timestamp="1299458789"&gt;1342&lt;/key&gt;&lt;/foreign-keys&gt;&lt;ref-type name="Journal Article"&gt;17&lt;/ref-type&gt;&lt;contributors&gt;&lt;authors&gt;&lt;author&gt;Jay, Stewart&lt;/author&gt;&lt;/authors&gt;&lt;/contributors&gt;&lt;titles&gt;&lt;title&gt;Servants of Monarchs and Lords: The Advisory Role of Early English Judges&lt;/title&gt;&lt;secondary-title&gt;The American Journal of Legal History&lt;/secondary-title&gt;&lt;/titles&gt;&lt;periodical&gt;&lt;full-title&gt;The American Journal of Legal History&lt;/full-title&gt;&lt;/periodical&gt;&lt;pages&gt;117-196&lt;/pages&gt;&lt;volume&gt;38&lt;/volume&gt;&lt;number&gt;2&lt;/number&gt;&lt;dates&gt;&lt;year&gt;1994&lt;/year&gt;&lt;/dates&gt;&lt;publisher&gt;Temple University&lt;/publisher&gt;&lt;isbn&gt;00029319&lt;/isbn&gt;&lt;urls&gt;&lt;related-urls&gt;&lt;url&gt;http://www.jstor.org/stable/845560&lt;/url&gt;&lt;/related-urls&gt;&lt;/urls&gt;&lt;/record&gt;&lt;/Cite&gt;&lt;/EndNote&gt;</w:instrText>
      </w:r>
      <w:r>
        <w:fldChar w:fldCharType="separate"/>
      </w:r>
      <w:r>
        <w:t>(1994)</w:t>
      </w:r>
      <w:r>
        <w:fldChar w:fldCharType="end"/>
      </w:r>
      <w:r w:rsidRPr="001B26D3">
        <w:t>.</w:t>
      </w:r>
    </w:p>
  </w:footnote>
  <w:footnote w:id="50">
    <w:p w14:paraId="0B5D4021" w14:textId="127D0A4D"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isson&lt;/Author&gt;&lt;Year&gt;1969&lt;/Year&gt;&lt;RecNum&gt;322&lt;/RecNum&gt;&lt;DisplayText&gt;Bisson (1969)&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w:t>
      </w:r>
      <w:r>
        <w:fldChar w:fldCharType="end"/>
      </w:r>
      <w:r w:rsidRPr="001B26D3">
        <w:t>.</w:t>
      </w:r>
    </w:p>
  </w:footnote>
  <w:footnote w:id="51">
    <w:p w14:paraId="1371D894" w14:textId="2495D2D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580&lt;/Pages&gt;&lt;DisplayText&gt;Lot and Fawtier (1958, 580)&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580)</w:t>
      </w:r>
      <w:r>
        <w:fldChar w:fldCharType="end"/>
      </w:r>
      <w:r w:rsidRPr="001B26D3">
        <w:t>. Cf. .</w:t>
      </w:r>
    </w:p>
  </w:footnote>
  <w:footnote w:id="52">
    <w:p w14:paraId="118E6E26" w14:textId="163D0AD7" w:rsidR="0098315E" w:rsidRPr="001B26D3" w:rsidRDefault="0098315E" w:rsidP="007C0DA7">
      <w:pPr>
        <w:pStyle w:val="FootnoteText"/>
      </w:pPr>
      <w:r w:rsidRPr="001B26D3">
        <w:rPr>
          <w:rStyle w:val="FootnoteReference"/>
        </w:rPr>
        <w:footnoteRef/>
      </w:r>
      <w:r w:rsidRPr="001B26D3">
        <w:t xml:space="preserve"> Montesquieu. </w:t>
      </w:r>
      <w:r>
        <w:fldChar w:fldCharType="begin"/>
      </w:r>
      <w:r>
        <w:instrText xml:space="preserve"> ADDIN EN.CITE &lt;EndNote&gt;&lt;Cite&gt;&lt;Author&gt;Ducoudray&lt;/Author&gt;&lt;Year&gt;1902&lt;/Year&gt;&lt;RecNum&gt;324&lt;/RecNum&gt;&lt;Pages&gt;21&lt;/Pages&gt;&lt;DisplayText&gt;Ducoudray (1902, 21), Swann (199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Swann&lt;/Author&gt;&lt;Year&gt;1995&lt;/Year&gt;&lt;RecNum&gt;20337&lt;/RecNum&gt;&lt;record&gt;&lt;rec-number&gt;20337&lt;/rec-number&gt;&lt;foreign-keys&gt;&lt;key app="EN" db-id="asvpwtp0b52ssfedvvhp25wjrdv5axfws0z0" timestamp="1508724580"&gt;20337&lt;/key&gt;&lt;/foreign-keys&gt;&lt;ref-type name="Book"&gt;6&lt;/ref-type&gt;&lt;contributors&gt;&lt;authors&gt;&lt;author&gt;Swann, Julian&lt;/author&gt;&lt;/authors&gt;&lt;/contributors&gt;&lt;titles&gt;&lt;title&gt;Politics and the Parlement of Paris under Louis XV, 1754-1774&lt;/title&gt;&lt;/titles&gt;&lt;pages&gt;x,390p&lt;/pages&gt;&lt;keywords&gt;&lt;keyword&gt;France. Parlement (Paris)&lt;/keyword&gt;&lt;keyword&gt;Justice, Administration of France Paris History 18th century.&lt;/keyword&gt;&lt;keyword&gt;France Politics and government 1715-1774.&lt;/keyword&gt;&lt;/keywords&gt;&lt;dates&gt;&lt;year&gt;1995&lt;/year&gt;&lt;/dates&gt;&lt;pub-location&gt;Cambridge&lt;/pub-location&gt;&lt;publisher&gt;Cambridge University Press&lt;/publisher&gt;&lt;isbn&gt;0521473497&amp;#xD;052148362X&lt;/isbn&gt;&lt;accession-num&gt;1249609&lt;/accession-num&gt;&lt;call-num&gt;UL: North Front, Floor 5 569:1.c.95.59&lt;/call-num&gt;&lt;urls&gt;&lt;/urls&gt;&lt;/record&gt;&lt;/Cite&gt;&lt;/EndNote&gt;</w:instrText>
      </w:r>
      <w:r>
        <w:fldChar w:fldCharType="separate"/>
      </w:r>
      <w:r>
        <w:t>Ducoudray (1902, 21), Swann (1995)</w:t>
      </w:r>
      <w:r>
        <w:fldChar w:fldCharType="end"/>
      </w:r>
      <w:r w:rsidRPr="001B26D3">
        <w:t>.</w:t>
      </w:r>
    </w:p>
  </w:footnote>
  <w:footnote w:id="53">
    <w:p w14:paraId="20246D1E" w14:textId="4C81215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64&lt;/Pages&gt;&lt;DisplayText&gt;Rigaudière (1994, 164)&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4)</w:t>
      </w:r>
      <w:r>
        <w:fldChar w:fldCharType="end"/>
      </w:r>
      <w:r w:rsidRPr="001B26D3">
        <w:t>.</w:t>
      </w:r>
    </w:p>
  </w:footnote>
  <w:footnote w:id="54">
    <w:p w14:paraId="307ACC0D" w14:textId="2114D6AC" w:rsidR="0098315E" w:rsidRPr="001B26D3" w:rsidRDefault="0098315E" w:rsidP="007C0DA7">
      <w:pPr>
        <w:pStyle w:val="FootnoteText"/>
        <w:rPr>
          <w:rFonts w:cs="Baskerville"/>
        </w:rPr>
      </w:pPr>
      <w:r w:rsidRPr="001B26D3">
        <w:rPr>
          <w:rStyle w:val="FootnoteReference"/>
        </w:rPr>
        <w:footnoteRef/>
      </w:r>
      <w:r w:rsidRPr="001B26D3">
        <w:t xml:space="preserve"> The functions of the English Parliament were bitterly debated in English historiography: two historians emphasizing the judicial functions of Parliament, as here, were deeply conservative </w:t>
      </w:r>
      <w:r>
        <w:fldChar w:fldCharType="begin"/>
      </w:r>
      <w:r>
        <w:instrText xml:space="preserve"> ADDIN EN.CITE &lt;EndNote&gt;&lt;Cite&gt;&lt;Author&gt;Richardson&lt;/Author&gt;&lt;Year&gt;1981&lt;/Year&gt;&lt;RecNum&gt;293&lt;/RecNum&gt;&lt;DisplayText&gt;Richardson and Sayles (1981)&lt;/DisplayText&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fldChar w:fldCharType="separate"/>
      </w:r>
      <w:r>
        <w:t>Richardson and Sayles (1981)</w:t>
      </w:r>
      <w:r>
        <w:fldChar w:fldCharType="end"/>
      </w:r>
      <w:r w:rsidRPr="001B26D3">
        <w:t xml:space="preserve">. Yet the argument originated with Frederick Maitland, who was squarely in the nineteenth century liberal tradition; </w:t>
      </w:r>
      <w:r>
        <w:fldChar w:fldCharType="begin"/>
      </w:r>
      <w:r>
        <w:instrText xml:space="preserve"> ADDIN EN.CITE &lt;EndNote&gt;&lt;Cite&gt;&lt;Author&gt;Fifoot&lt;/Author&gt;&lt;Year&gt;1971&lt;/Year&gt;&lt;RecNum&gt;379&lt;/RecNum&gt;&lt;DisplayText&gt;Fifoot (1971)&lt;/DisplayText&gt;&lt;record&gt;&lt;rec-number&gt;379&lt;/rec-number&gt;&lt;foreign-keys&gt;&lt;key app="EN" db-id="asvpwtp0b52ssfedvvhp25wjrdv5axfws0z0" timestamp="1284924094"&gt;379&lt;/key&gt;&lt;/foreign-keys&gt;&lt;ref-type name="Book"&gt;6&lt;/ref-type&gt;&lt;contributors&gt;&lt;authors&gt;&lt;author&gt;Fifoot, C. H. S.&lt;/author&gt;&lt;/authors&gt;&lt;/contributors&gt;&lt;titles&gt;&lt;title&gt;Frederic William Maitland: a Life&lt;/title&gt;&lt;secondary-title&gt;Studies in legal history&lt;/secondary-title&gt;&lt;/titles&gt;&lt;pages&gt;x, 313&lt;/pages&gt;&lt;keywords&gt;&lt;keyword&gt;Maitland, Frederic William, 1850-1906.&lt;/keyword&gt;&lt;/keywords&gt;&lt;dates&gt;&lt;year&gt;1971&lt;/year&gt;&lt;/dates&gt;&lt;pub-location&gt;Cambridge, Mass.&lt;/pub-location&gt;&lt;publisher&gt;Harvard University Press&lt;/publisher&gt;&lt;isbn&gt;0674318250&lt;/isbn&gt;&lt;accession-num&gt;000668575-7&lt;/accession-num&gt;&lt;call-num&gt;Law uk 909 mai/f;  HIL 340.92 M23f  LAW KD 631.M3 F54x 1971 Copy 2;  WID Br 58.953.30&lt;/call-num&gt;&lt;urls&gt;&lt;/urls&gt;&lt;/record&gt;&lt;/Cite&gt;&lt;/EndNote&gt;</w:instrText>
      </w:r>
      <w:r>
        <w:fldChar w:fldCharType="separate"/>
      </w:r>
      <w:r>
        <w:t>Fifoot (1971)</w:t>
      </w:r>
      <w:r>
        <w:fldChar w:fldCharType="end"/>
      </w:r>
      <w:r w:rsidRPr="001B26D3">
        <w:t xml:space="preserve">. A strong reaction against the judicial interpretation prevailed; </w:t>
      </w:r>
      <w:r>
        <w:fldChar w:fldCharType="begin"/>
      </w:r>
      <w: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fldChar w:fldCharType="separate"/>
      </w:r>
      <w:r>
        <w:t>Boucoyannis (2015)</w:t>
      </w:r>
      <w:r>
        <w:fldChar w:fldCharType="end"/>
      </w:r>
      <w:r w:rsidRPr="001B26D3">
        <w:t xml:space="preserve">. However, the historical evidence in its favor was incontrovertible. For instance, “chancery clerks restricted the term </w:t>
      </w:r>
      <w:r w:rsidRPr="001B26D3">
        <w:rPr>
          <w:i/>
          <w:iCs/>
        </w:rPr>
        <w:t>parliamentum</w:t>
      </w:r>
      <w:r w:rsidRPr="001B26D3">
        <w:t xml:space="preserve"> to royal assemblies in which justice was rendered” and records of parliament (called rolls) were “almost exclusively concerned with judicial business” up to 1316; it was the king’s summonses that prioritized politics and money; </w:t>
      </w:r>
      <w:r>
        <w:fldChar w:fldCharType="begin"/>
      </w:r>
      <w:r>
        <w:instrText xml:space="preserve"> ADDIN EN.CITE &lt;EndNote&gt;&lt;Cite&gt;&lt;Author&gt;Spufford&lt;/Author&gt;&lt;Year&gt;1967&lt;/Year&gt;&lt;RecNum&gt;12341&lt;/RecNum&gt;&lt;Pages&gt;15-6&lt;/Pages&gt;&lt;DisplayText&gt;Spufford (1967, 15-6), Langmuir (1966, 52)&lt;/DisplayText&gt;&lt;record&gt;&lt;rec-number&gt;12341&lt;/rec-number&gt;&lt;foreign-keys&gt;&lt;key app="EN" db-id="asvpwtp0b52ssfedvvhp25wjrdv5axfws0z0" timestamp="1418011224"&gt;12341&lt;/key&gt;&lt;/foreign-keys&gt;&lt;ref-type name="Book"&gt;6&lt;/ref-type&gt;&lt;contributors&gt;&lt;authors&gt;&lt;author&gt;Spufford, Peter&lt;/author&gt;&lt;/authors&gt;&lt;/contributors&gt;&lt;titles&gt;&lt;title&gt;Origins of the English Parliament&lt;/title&gt;&lt;secondary-title&gt;Problems and perspectives in history&lt;/secondary-title&gt;&lt;/titles&gt;&lt;pages&gt;xiii, 221 p.&lt;/pages&gt;&lt;keywords&gt;&lt;keyword&gt;Great Britain. Parliament History.&lt;/keyword&gt;&lt;/keywords&gt;&lt;dates&gt;&lt;year&gt;1967&lt;/year&gt;&lt;/dates&gt;&lt;pub-location&gt;London&lt;/pub-location&gt;&lt;publisher&gt;Longmans&lt;/publisher&gt;&lt;accession-num&gt;761545&lt;/accession-num&gt;&lt;urls&gt;&lt;/urls&gt;&lt;/record&gt;&lt;/Cite&gt;&lt;Cite&gt;&lt;Author&gt;Langmuir&lt;/Author&gt;&lt;Year&gt;1966&lt;/Year&gt;&lt;RecNum&gt;368&lt;/RecNum&gt;&lt;Pages&gt;52&lt;/Pages&gt;&lt;record&gt;&lt;rec-number&gt;368&lt;/rec-number&gt;&lt;foreign-keys&gt;&lt;key app="EN" db-id="asvpwtp0b52ssfedvvhp25wjrdv5axfws0z0" timestamp="1284924094"&gt;368&lt;/key&gt;&lt;/foreign-keys&gt;&lt;ref-type name="Journal Article"&gt;17&lt;/ref-type&gt;&lt;contributors&gt;&lt;authors&gt;&lt;author&gt;Langmuir, Gavin I.&lt;/author&gt;&lt;/authors&gt;&lt;/contributors&gt;&lt;titles&gt;&lt;title&gt;Politics and Parliaments in the Early Thirteenth Century&lt;/title&gt;&lt;secondary-title&gt;Études sur l&amp;apos;histoire des assemblées d&amp;apos;états&lt;/secondary-title&gt;&lt;/titles&gt;&lt;periodical&gt;&lt;full-title&gt;Études sur l&amp;apos;histoire des assemblées d&amp;apos;états&lt;/full-title&gt;&lt;/periodical&gt;&lt;pages&gt;47-62&lt;/pages&gt;&lt;keywords&gt;&lt;keyword&gt;England&lt;/keyword&gt;&lt;keyword&gt;France&lt;/keyword&gt;&lt;/keywords&gt;&lt;dates&gt;&lt;year&gt;1966&lt;/year&gt;&lt;/dates&gt;&lt;pub-location&gt;Paris&lt;/pub-location&gt;&lt;label&gt;History -- Representation -- MA&lt;/label&gt;&lt;urls&gt;&lt;/urls&gt;&lt;/record&gt;&lt;/Cite&gt;&lt;/EndNote&gt;</w:instrText>
      </w:r>
      <w:r>
        <w:fldChar w:fldCharType="separate"/>
      </w:r>
      <w:r>
        <w:t>Spufford (1967, 15-6), Langmuir (1966, 52)</w:t>
      </w:r>
      <w:r>
        <w:fldChar w:fldCharType="end"/>
      </w:r>
      <w:r w:rsidRPr="001B26D3">
        <w:t>. Most historians today acknowledge the role of justice, but place it in the context of other functions, as done here. No such tensions exist in French historiography.</w:t>
      </w:r>
    </w:p>
  </w:footnote>
  <w:footnote w:id="55">
    <w:p w14:paraId="71F2D261" w14:textId="18E1DF2A" w:rsidR="0098315E" w:rsidRPr="001B26D3" w:rsidRDefault="0098315E" w:rsidP="007C0DA7">
      <w:pPr>
        <w:pStyle w:val="FootnoteText"/>
      </w:pPr>
      <w:r w:rsidRPr="001B26D3">
        <w:rPr>
          <w:rStyle w:val="FootnoteReference"/>
          <w:noProof w:val="0"/>
        </w:rPr>
        <w:footnoteRef/>
      </w:r>
      <w:r w:rsidRPr="001B26D3">
        <w:rPr>
          <w:noProof w:val="0"/>
        </w:rPr>
        <w:t xml:space="preserve"> </w:t>
      </w:r>
      <w:r>
        <w:rPr>
          <w:noProof w:val="0"/>
        </w:rPr>
        <w:fldChar w:fldCharType="begin">
          <w:fldData xml:space="preserve">PEVuZE5vdGU+PENpdGU+PEF1dGhvcj5TaGVubmFuPC9BdXRob3I+PFllYXI+MTk5ODwvWWVhcj48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</w:fldData>
        </w:fldChar>
      </w:r>
      <w:r>
        <w:rPr>
          <w:noProof w:val="0"/>
        </w:rPr>
        <w:instrText xml:space="preserve"> ADDIN EN.CITE </w:instrText>
      </w:r>
      <w:r>
        <w:rPr>
          <w:noProof w:val="0"/>
        </w:rPr>
        <w:fldChar w:fldCharType="begin">
          <w:fldData xml:space="preserve">PEVuZE5vdGU+PENpdGU+PEF1dGhvcj5TaGVubmFuPC9BdXRob3I+PFllYXI+MTk5ODwvWWVhcj48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ennan (1998, 14), Ducoudray (1902, 22-46), Fayard (1876), Langlois (1890), Doucet (1948, 167)</w:t>
      </w:r>
      <w:r>
        <w:rPr>
          <w:noProof w:val="0"/>
        </w:rPr>
        <w:fldChar w:fldCharType="end"/>
      </w:r>
      <w:r w:rsidRPr="001B26D3">
        <w:rPr>
          <w:noProof w:val="0"/>
        </w:rPr>
        <w:t xml:space="preserve">. For the royal Council, see </w:t>
      </w:r>
      <w:r>
        <w:fldChar w:fldCharType="begin">
          <w:fldData xml:space="preserve">PEVuZE5vdGU+PENpdGU+PEF1dGhvcj5Mb3Q8L0F1dGhvcj48WWVhcj4xOTU4PC9ZZWFyPjxSZWNO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</w:fldData>
        </w:fldChar>
      </w:r>
      <w:r>
        <w:instrText xml:space="preserve"> ADDIN EN.CITE </w:instrText>
      </w:r>
      <w:r>
        <w:fldChar w:fldCharType="begin">
          <w:fldData xml:space="preserve">PEVuZE5vdGU+PENpdGU+PEF1dGhvcj5Mb3Q8L0F1dGhvcj48WWVhcj4xOTU4PC9ZZWFyPjxSZWNO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</w:fldData>
        </w:fldChar>
      </w:r>
      <w:r>
        <w:instrText xml:space="preserve"> ADDIN EN.CITE.DATA </w:instrText>
      </w:r>
      <w:r>
        <w:fldChar w:fldCharType="end"/>
      </w:r>
      <w:r>
        <w:fldChar w:fldCharType="separate"/>
      </w:r>
      <w:r>
        <w:t>Lot and Fawtier (1958, 75-82), Lapsley ([1914] 1925, 8), Tout (1920, 146-9)</w:t>
      </w:r>
      <w:r>
        <w:fldChar w:fldCharType="end"/>
      </w:r>
    </w:p>
  </w:footnote>
  <w:footnote w:id="56">
    <w:p w14:paraId="0B7DD445" w14:textId="30BE9E3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arding&lt;/Author&gt;&lt;Year&gt;2002&lt;/Year&gt;&lt;RecNum&gt;9631&lt;/RecNum&gt;&lt;Pages&gt;171&lt;/Pages&gt;&lt;DisplayText&gt;Harding (2002, 171), Bisson (1973)&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Cite&gt;&lt;Author&gt;Bisson&lt;/Author&gt;&lt;Year&gt;1973&lt;/Year&gt;&lt;RecNum&gt;5837&lt;/RecNum&gt;&lt;record&gt;&lt;rec-number&gt;5837&lt;/rec-number&gt;&lt;foreign-keys&gt;&lt;key app="EN" db-id="asvpwtp0b52ssfedvvhp25wjrdv5axfws0z0" timestamp="1346021807"&gt;5837&lt;/key&gt;&lt;/foreign-keys&gt;&lt;ref-type name="Book"&gt;6&lt;/ref-type&gt;&lt;contributors&gt;&lt;authors&gt;&lt;author&gt;Bisson, Thomas N.&lt;/author&gt;&lt;/authors&gt;&lt;/contributors&gt;&lt;titles&gt;&lt;title&gt;Medieval representative institutions, their origins and nature&lt;/title&gt;&lt;/titles&gt;&lt;dates&gt;&lt;year&gt;1973&lt;/year&gt;&lt;/dates&gt;&lt;pub-location&gt;Hinsdale, Ill.&lt;/pub-location&gt;&lt;publisher&gt;Dryden Press&lt;/publisher&gt;&lt;isbn&gt;0030852854&lt;/isbn&gt;&lt;urls&gt;&lt;/urls&gt;&lt;/record&gt;&lt;/Cite&gt;&lt;/EndNote&gt;</w:instrText>
      </w:r>
      <w:r>
        <w:fldChar w:fldCharType="separate"/>
      </w:r>
      <w:r>
        <w:t>Harding (2002, 171), Bisson (1973)</w:t>
      </w:r>
      <w:r>
        <w:fldChar w:fldCharType="end"/>
      </w:r>
      <w:r w:rsidRPr="001B26D3">
        <w:t xml:space="preserve">. See the distinction between counsel and council in </w:t>
      </w:r>
      <w:r>
        <w:fldChar w:fldCharType="begin"/>
      </w:r>
      <w:r>
        <w:instrText xml:space="preserve"> ADDIN EN.CITE &lt;EndNote&gt;&lt;Cite&gt;&lt;Author&gt;Spencer&lt;/Author&gt;&lt;Year&gt;2014&lt;/Year&gt;&lt;RecNum&gt;19978&lt;/RecNum&gt;&lt;Pages&gt;51-64&lt;/Pages&gt;&lt;DisplayText&gt;Spencer (2014, 51-64)&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51-64)</w:t>
      </w:r>
      <w:r>
        <w:fldChar w:fldCharType="end"/>
      </w:r>
      <w:r w:rsidRPr="001B26D3">
        <w:t>.</w:t>
      </w:r>
    </w:p>
  </w:footnote>
  <w:footnote w:id="57">
    <w:p w14:paraId="75450672" w14:textId="42A48C87"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YXJkaW5nPC9BdXRob3I+PFllYXI+MjAwMjwvWWVhcj48
UmVjTnVtPjk2MzE8L1JlY051bT48UGFnZXM+MTcwPC9QYWdlcz48RGlzcGxheVRleHQ+SGFyZGlu
ZyAoMjAwMiwgMTcwKSwgRmF3dGllciAoMTk1MywgMjc1KTwvRGlzcGxheVRleHQ+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G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</w:fldData>
        </w:fldChar>
      </w:r>
      <w:r>
        <w:instrText xml:space="preserve"> ADDIN EN.CITE </w:instrText>
      </w:r>
      <w:r>
        <w:fldChar w:fldCharType="begin">
          <w:fldData xml:space="preserve">PEVuZE5vdGU+PENpdGU+PEF1dGhvcj5IYXJkaW5nPC9BdXRob3I+PFllYXI+MjAwMjwvWWVhcj48
UmVjTnVtPjk2MzE8L1JlY051bT48UGFnZXM+MTcwPC9QYWdlcz48RGlzcGxheVRleHQ+SGFyZGlu
ZyAoMjAwMiwgMTcwKSwgRmF3dGllciAoMTk1MywgMjc1KTwvRGlzcGxheVRleHQ+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G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</w:fldData>
        </w:fldChar>
      </w:r>
      <w:r>
        <w:instrText xml:space="preserve"> ADDIN EN.CITE.DATA </w:instrText>
      </w:r>
      <w:r>
        <w:fldChar w:fldCharType="end"/>
      </w:r>
      <w:r>
        <w:fldChar w:fldCharType="separate"/>
      </w:r>
      <w:r>
        <w:t>Harding (2002, 170), Fawtier (1953, 275)</w:t>
      </w:r>
      <w:r>
        <w:fldChar w:fldCharType="end"/>
      </w:r>
      <w:r w:rsidRPr="001B26D3">
        <w:t>.</w:t>
      </w:r>
    </w:p>
  </w:footnote>
  <w:footnote w:id="58">
    <w:p w14:paraId="74154A22" w14:textId="0C1D8372"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CaXNzb248L0F1dGhvcj48WWVhcj4xOTY5PC9ZZWFyPjxS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</w:fldData>
        </w:fldChar>
      </w:r>
      <w:r>
        <w:instrText xml:space="preserve"> ADDIN EN.CITE </w:instrText>
      </w:r>
      <w:r>
        <w:fldChar w:fldCharType="begin">
          <w:fldData xml:space="preserve">PEVuZE5vdGU+PENpdGU+PEF1dGhvcj5CaXNzb248L0F1dGhvcj48WWVhcj4xOTY5PC9ZZWFyPjxS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</w:fldData>
        </w:fldChar>
      </w:r>
      <w:r>
        <w:instrText xml:space="preserve"> ADDIN EN.CITE.DATA </w:instrText>
      </w:r>
      <w:r>
        <w:fldChar w:fldCharType="end"/>
      </w:r>
      <w:r>
        <w:fldChar w:fldCharType="separate"/>
      </w:r>
      <w:r>
        <w:t>Bisson (1969), Maddicott (2010)</w:t>
      </w:r>
      <w:r>
        <w:fldChar w:fldCharType="end"/>
      </w:r>
      <w:r w:rsidRPr="001B26D3">
        <w:t xml:space="preserve">. A major recent statement is </w:t>
      </w:r>
      <w:r>
        <w:fldChar w:fldCharType="begin"/>
      </w:r>
      <w:r>
        <w:instrText xml:space="preserve"> ADDIN EN.CITE &lt;EndNote&gt;&lt;Cite&gt;&lt;Author&gt;Hébert&lt;/Author&gt;&lt;Year&gt;2014&lt;/Year&gt;&lt;RecNum&gt;20340&lt;/RecNum&gt;&lt;DisplayText&gt;Hébert (2014)&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w:t>
      </w:r>
      <w:r>
        <w:fldChar w:fldCharType="end"/>
      </w:r>
      <w:r w:rsidRPr="001B26D3">
        <w:t xml:space="preserve">. </w:t>
      </w:r>
    </w:p>
  </w:footnote>
  <w:footnote w:id="59">
    <w:p w14:paraId="6FC9EAF7" w14:textId="4A1466EF"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EdWNvdWRyYXk8L0F1dGhvcj48WWVhcj4xOTAyPC9ZZWFy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</w:fldData>
        </w:fldChar>
      </w:r>
      <w:r>
        <w:instrText xml:space="preserve"> ADDIN EN.CITE </w:instrText>
      </w:r>
      <w:r>
        <w:fldChar w:fldCharType="begin">
          <w:fldData xml:space="preserve">PEVuZE5vdGU+PENpdGU+PEF1dGhvcj5EdWNvdWRyYXk8L0F1dGhvcj48WWVhcj4xOTAyPC9ZZWFy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</w:fldData>
        </w:fldChar>
      </w:r>
      <w:r>
        <w:instrText xml:space="preserve"> ADDIN EN.CITE.DATA </w:instrText>
      </w:r>
      <w:r>
        <w:fldChar w:fldCharType="end"/>
      </w:r>
      <w:r>
        <w:fldChar w:fldCharType="separate"/>
      </w:r>
      <w:r>
        <w:t>Ducoudray (1902, 319), Aubert ([1890] 1977, 187-226)</w:t>
      </w:r>
      <w:r>
        <w:fldChar w:fldCharType="end"/>
      </w:r>
    </w:p>
  </w:footnote>
  <w:footnote w:id="60">
    <w:p w14:paraId="3048063C" w14:textId="7C8B18B5"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isson&lt;/Author&gt;&lt;Year&gt;1969&lt;/Year&gt;&lt;RecNum&gt;322&lt;/RecNum&gt;&lt;DisplayText&gt;Bisson (1969), Bisson (1972, 547-8)&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Cite&gt;&lt;Author&gt;Bisson&lt;/Author&gt;&lt;Year&gt;1972&lt;/Year&gt;&lt;RecNum&gt;3642&lt;/RecNum&gt;&lt;Pages&gt;547-8&lt;/Pages&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69), Bisson (1972, 547-8)</w:t>
      </w:r>
      <w:r>
        <w:fldChar w:fldCharType="end"/>
      </w:r>
      <w:r w:rsidRPr="001B26D3">
        <w:t>.</w:t>
      </w:r>
    </w:p>
  </w:footnote>
  <w:footnote w:id="61">
    <w:p w14:paraId="5623F30D" w14:textId="311B9639" w:rsidR="0098315E" w:rsidRPr="001B26D3" w:rsidRDefault="0098315E" w:rsidP="007C0DA7">
      <w:pPr>
        <w:pStyle w:val="FootnoteText"/>
      </w:pPr>
      <w:r w:rsidRPr="001B26D3">
        <w:rPr>
          <w:rStyle w:val="FootnoteReference"/>
        </w:rPr>
        <w:footnoteRef/>
      </w:r>
      <w:r w:rsidRPr="001B26D3">
        <w:t xml:space="preserve"> These similarities raise the question of diffusion. The term </w:t>
      </w:r>
      <w:r w:rsidRPr="001B26D3">
        <w:rPr>
          <w:i/>
        </w:rPr>
        <w:t>parlement</w:t>
      </w:r>
      <w:r w:rsidRPr="001B26D3">
        <w:t xml:space="preserve"> appears in both countries in the 1230s; in the 1250s Henry III appealed to the </w:t>
      </w:r>
      <w:r w:rsidRPr="001B26D3">
        <w:rPr>
          <w:i/>
        </w:rPr>
        <w:t>Parlement</w:t>
      </w:r>
      <w:r w:rsidRPr="001B26D3">
        <w:t xml:space="preserve"> concerning his lands in Gascony, which he held as feudal vassal of the French king, and continued to send proctors to represent him; </w:t>
      </w:r>
      <w:r>
        <w:fldChar w:fldCharType="begin">
          <w:fldData xml:space="preserve">PEVuZE5vdGU+PENpdGU+PEF1dGhvcj5IYXJkaW5nPC9BdXRob3I+PFllYXI+MjAwMjwvWWVhcj48
UmVjTnVtPjk2MzE8L1JlY051bT48UGFnZXM+MTYzYCwgMTUyYCwgMTcwPC9QYWdlcz48RGlzcGxh
eVRleHQ+SGFyZGluZyAoMjAwMiwgMTYzLCAxNTIsIDE3MCksIFJpY2hhcmRzb24gYW5kIFNheWxl
cyAoMTk4MSwgMTcwLTIpPC9EaXNwbGF5VGV4dD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lJpY2hhcmRzb248L0F1dGhvcj48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YzYCwgMTUyYCwgMTcwPC9QYWdlcz48RGlzcGxh
eVRleHQ+SGFyZGluZyAoMjAwMiwgMTYzLCAxNTIsIDE3MCksIFJpY2hhcmRzb24gYW5kIFNheWxl
cyAoMTk4MSwgMTcwLTIpPC9EaXNwbGF5VGV4dD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lJpY2hhcmRzb248L0F1dGhvcj48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</w:fldData>
        </w:fldChar>
      </w:r>
      <w:r>
        <w:instrText xml:space="preserve"> ADDIN EN.CITE.DATA </w:instrText>
      </w:r>
      <w:r>
        <w:fldChar w:fldCharType="end"/>
      </w:r>
      <w:r>
        <w:fldChar w:fldCharType="separate"/>
      </w:r>
      <w:r>
        <w:t>Harding (2002, 163, 152, 170), Richardson and Sayles (1981, 170-2)</w:t>
      </w:r>
      <w:r>
        <w:fldChar w:fldCharType="end"/>
      </w:r>
      <w:r w:rsidRPr="001B26D3">
        <w:t xml:space="preserve">.  Edward I had representatives in the </w:t>
      </w:r>
      <w:r w:rsidRPr="001B26D3">
        <w:rPr>
          <w:i/>
        </w:rPr>
        <w:t>Parlement</w:t>
      </w:r>
      <w:r w:rsidRPr="001B26D3">
        <w:t xml:space="preserve"> to monitor his landed interests as well; </w:t>
      </w:r>
      <w:r>
        <w:fldChar w:fldCharType="begin"/>
      </w:r>
      <w:r>
        <w:instrText xml:space="preserve"> ADDIN EN.CITE &lt;EndNote&gt;&lt;Cite&gt;&lt;Author&gt;Powicke&lt;/Author&gt;&lt;Year&gt;1953&lt;/Year&gt;&lt;RecNum&gt;5436&lt;/RecNum&gt;&lt;Pages&gt;287-93`, 296-8`, 310-13&lt;/Pages&gt;&lt;DisplayText&gt;Powicke (1953, 287-93, 296-8, 310-13)&lt;/DisplayText&gt;&lt;record&gt;&lt;rec-number&gt;5436&lt;/rec-number&gt;&lt;foreign-keys&gt;&lt;key app="EN" db-id="asvpwtp0b52ssfedvvhp25wjrdv5axfws0z0" timestamp="1341610294"&gt;5436&lt;/key&gt;&lt;/foreign-keys&gt;&lt;ref-type name="Book"&gt;6&lt;/ref-type&gt;&lt;contributors&gt;&lt;authors&gt;&lt;author&gt;Powicke, F. M.&lt;/author&gt;&lt;/authors&gt;&lt;/contributors&gt;&lt;titles&gt;&lt;title&gt;The Thirteenth Century&lt;/title&gt;&lt;/titles&gt;&lt;keywords&gt;&lt;keyword&gt;History  --  England  --  Middle Ages&lt;/keyword&gt;&lt;/keywords&gt;&lt;dates&gt;&lt;year&gt;1953&lt;/year&gt;&lt;/dates&gt;&lt;pub-location&gt;Oxford&lt;/pub-location&gt;&lt;publisher&gt;Clarendon Press&lt;/publisher&gt;&lt;urls&gt;&lt;/urls&gt;&lt;/record&gt;&lt;/Cite&gt;&lt;/EndNote&gt;</w:instrText>
      </w:r>
      <w:r>
        <w:fldChar w:fldCharType="separate"/>
      </w:r>
      <w:r>
        <w:t>Powicke (1953, 287-93, 296-8, 310-13)</w:t>
      </w:r>
      <w:r>
        <w:fldChar w:fldCharType="end"/>
      </w:r>
      <w:r w:rsidRPr="001B26D3">
        <w:t>.  The practice was part of a common European tradition, stemming from Church practice, as I exp</w:t>
      </w:r>
      <w:r>
        <w:t>lain in chapter 4</w:t>
      </w:r>
      <w:r w:rsidRPr="001B26D3">
        <w:t>. Its incidence only varied locally.  Arguments about diffusion don’t affect prior causal explanations, however, as key conditions need to be present if diffusion is to succeed.</w:t>
      </w:r>
    </w:p>
  </w:footnote>
  <w:footnote w:id="62">
    <w:p w14:paraId="3C302FF6" w14:textId="616200F6"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artlett&lt;/Author&gt;&lt;Year&gt;2000&lt;/Year&gt;&lt;RecNum&gt;274&lt;/RecNum&gt;&lt;Pages&gt;144&lt;/Pages&gt;&lt;DisplayText&gt;Bartlett (2000, 144)&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44)</w:t>
      </w:r>
      <w:r>
        <w:fldChar w:fldCharType="end"/>
      </w:r>
      <w:r w:rsidRPr="001B26D3">
        <w:t>.</w:t>
      </w:r>
    </w:p>
  </w:footnote>
  <w:footnote w:id="63">
    <w:p w14:paraId="1FACBBF9" w14:textId="71E8F8F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244`, 292&lt;/Pages&gt;&lt;DisplayText&gt;Maddicott (2010, 244, 29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44, 292)</w:t>
      </w:r>
      <w:r>
        <w:fldChar w:fldCharType="end"/>
      </w:r>
      <w:r w:rsidRPr="001B26D3">
        <w:t>.</w:t>
      </w:r>
    </w:p>
  </w:footnote>
  <w:footnote w:id="64">
    <w:p w14:paraId="40B3FD7F" w14:textId="0EB862FF"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448&lt;/Pages&gt;&lt;DisplayText&gt;Maddicott (2010, 448)&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48)</w:t>
      </w:r>
      <w:r>
        <w:fldChar w:fldCharType="end"/>
      </w:r>
      <w:r w:rsidRPr="001B26D3">
        <w:t>.</w:t>
      </w:r>
    </w:p>
  </w:footnote>
  <w:footnote w:id="65">
    <w:p w14:paraId="5410DA43" w14:textId="3DA9A764"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27&lt;/Pages&gt;&lt;DisplayText&gt;Rigaudière (1994, 127), Lot and Fawtier (1958, 29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Cite&gt;&lt;Author&gt;Lot&lt;/Author&gt;&lt;Year&gt;1958&lt;/Year&gt;&lt;RecNum&gt;1447&lt;/RecNum&gt;&lt;Pages&gt;290-1&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Rigaudière (1994, 127), Lot and Fawtier (1958, 290-1)</w:t>
      </w:r>
      <w:r>
        <w:fldChar w:fldCharType="end"/>
      </w:r>
      <w:r w:rsidRPr="001B26D3">
        <w:t>.</w:t>
      </w:r>
    </w:p>
  </w:footnote>
  <w:footnote w:id="66">
    <w:p w14:paraId="2592101D" w14:textId="68011CC5" w:rsidR="0098315E" w:rsidRPr="001B26D3" w:rsidRDefault="0098315E" w:rsidP="007C0DA7">
      <w:pPr>
        <w:pStyle w:val="FootnoteText"/>
      </w:pPr>
      <w:r w:rsidRPr="001B26D3">
        <w:rPr>
          <w:rStyle w:val="FootnoteReference"/>
        </w:rPr>
        <w:footnoteRef/>
      </w:r>
      <w:r w:rsidRPr="001B26D3">
        <w:t xml:space="preserve"> This was often the case; </w:t>
      </w:r>
      <w:r>
        <w:fldChar w:fldCharType="begin"/>
      </w:r>
      <w:r>
        <w:instrText xml:space="preserve"> ADDIN EN.CITE &lt;EndNote&gt;&lt;Cite&gt;&lt;Author&gt;Procter&lt;/Author&gt;&lt;Year&gt;1936&lt;/Year&gt;&lt;RecNum&gt;611&lt;/RecNum&gt;&lt;Pages&gt;533&lt;/Pages&gt;&lt;DisplayText&gt;Procter (1936, 533)&lt;/DisplayText&gt;&lt;record&gt;&lt;rec-number&gt;611&lt;/rec-number&gt;&lt;foreign-keys&gt;&lt;key app="EN" db-id="asvpwtp0b52ssfedvvhp25wjrdv5axfws0z0" timestamp="128492409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EndNote&gt;</w:instrText>
      </w:r>
      <w:r>
        <w:fldChar w:fldCharType="separate"/>
      </w:r>
      <w:r>
        <w:t>Procter (1936, 533)</w:t>
      </w:r>
      <w:r>
        <w:fldChar w:fldCharType="end"/>
      </w:r>
      <w:r w:rsidRPr="001B26D3">
        <w:t>.</w:t>
      </w:r>
    </w:p>
  </w:footnote>
  <w:footnote w:id="67">
    <w:p w14:paraId="6F80DEDB" w14:textId="17524A2F"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CYWtlcjwvQXV0aG9yPjxZZWFyPjIwMDI8L1llYXI+PFJl
Y051bT43Mjg2PC9SZWNOdW0+PFBhZ2VzPiBzZWUgbGlzdCBvZiBzdGF0dXRlc2AsIHBwLiB4aWlp
LXhpeCBhbmQgY2hhcHRlciAxMjwvUGFnZXM+PERpc3BsYXlUZXh0PkJha2VyICgyMDAyLCBzZWUg
bGlzdCBvZiBzdGF0dXRlcywgcHAuIHhpaWkteGl4IGFuZCBjaGFwdGVyIDEyKSwgSGFyZGluZyAo
MjAwMiwgMTg2LTkwKSwgSHVkc29uICgyMDEyLCAyNTgtNjAsIDQ5OC01MDApPC9EaXNwbGF5VGV4
dD48cmVjb3JkPjxyZWMtbnVtYmVyPjcyODY8L3JlYy1udW1iZXI+PGZvcmVpZ24ta2V5cz48a2V5
IGFwcD0iRU4iIGRiLWlkPSJhc3Zwd3RwMGI1MnNzZmVkdnZocDI1d2pyZHY1YXhmd3MwejAiIHRp
bWVzdGFtcD0iMTQwMDA5NDgzNC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xDaXRlPjxBdXRob3I+SGFyZGluZzwvQXV0aG9yPjxZ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</w:fldData>
        </w:fldChar>
      </w:r>
      <w:r>
        <w:instrText xml:space="preserve"> ADDIN EN.CITE </w:instrText>
      </w:r>
      <w:r>
        <w:fldChar w:fldCharType="begin">
          <w:fldData xml:space="preserve">PEVuZE5vdGU+PENpdGU+PEF1dGhvcj5CYWtlcjwvQXV0aG9yPjxZZWFyPjIwMDI8L1llYXI+PFJl
Y051bT43Mjg2PC9SZWNOdW0+PFBhZ2VzPiBzZWUgbGlzdCBvZiBzdGF0dXRlc2AsIHBwLiB4aWlp
LXhpeCBhbmQgY2hhcHRlciAxMjwvUGFnZXM+PERpc3BsYXlUZXh0PkJha2VyICgyMDAyLCBzZWUg
bGlzdCBvZiBzdGF0dXRlcywgcHAuIHhpaWkteGl4IGFuZCBjaGFwdGVyIDEyKSwgSGFyZGluZyAo
MjAwMiwgMTg2LTkwKSwgSHVkc29uICgyMDEyLCAyNTgtNjAsIDQ5OC01MDApPC9EaXNwbGF5VGV4
dD48cmVjb3JkPjxyZWMtbnVtYmVyPjcyODY8L3JlYy1udW1iZXI+PGZvcmVpZ24ta2V5cz48a2V5
IGFwcD0iRU4iIGRiLWlkPSJhc3Zwd3RwMGI1MnNzZmVkdnZocDI1d2pyZHY1YXhmd3MwejAiIHRp
bWVzdGFtcD0iMTQwMDA5NDgzNC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xDaXRlPjxBdXRob3I+SGFyZGluZzwvQXV0aG9yPjxZ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</w:fldData>
        </w:fldChar>
      </w:r>
      <w:r>
        <w:instrText xml:space="preserve"> ADDIN EN.CITE.DATA </w:instrText>
      </w:r>
      <w:r>
        <w:fldChar w:fldCharType="end"/>
      </w:r>
      <w:r>
        <w:fldChar w:fldCharType="separate"/>
      </w:r>
      <w:r>
        <w:t>Baker (2002, see list of statutes, pp. xiii-xix and chapter 12), Harding (2002, 186-90), Hudson (2012, 258-60, 498-500)</w:t>
      </w:r>
      <w:r>
        <w:fldChar w:fldCharType="end"/>
      </w:r>
      <w:r w:rsidRPr="001B26D3">
        <w:t>.</w:t>
      </w:r>
    </w:p>
  </w:footnote>
  <w:footnote w:id="68">
    <w:p w14:paraId="3DF26BD9" w14:textId="3E405384"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ilsom&lt;/Author&gt;&lt;Year&gt;1981&lt;/Year&gt;&lt;RecNum&gt;553&lt;/RecNum&gt;&lt;DisplayText&gt;Milsom (1981), Milsom (1985)&lt;/DisplayText&gt;&lt;record&gt;&lt;rec-number&gt;553&lt;/rec-number&gt;&lt;foreign-keys&gt;&lt;key app="EN" db-id="asvpwtp0b52ssfedvvhp25wjrdv5axfws0z0" timestamp="1284924098"&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Cite&gt;&lt;Author&gt;Milsom&lt;/Author&gt;&lt;Year&gt;1985&lt;/Year&gt;&lt;RecNum&gt;376&lt;/RecNum&gt;&lt;record&gt;&lt;rec-number&gt;376&lt;/rec-number&gt;&lt;foreign-keys&gt;&lt;key app="EN" db-id="asvpwtp0b52ssfedvvhp25wjrdv5axfws0z0" timestamp="1284924094"&gt;376&lt;/key&gt;&lt;/foreign-keys&gt;&lt;ref-type name="Book"&gt;6&lt;/ref-type&gt;&lt;contributors&gt;&lt;authors&gt;&lt;author&gt;Milsom, S. F. C.&lt;/author&gt;&lt;/authors&gt;&lt;/contributors&gt;&lt;titles&gt;&lt;title&gt;Studies in the History of the Common Law&lt;/title&gt;&lt;/titles&gt;&lt;pages&gt;xii, 335&lt;/pages&gt;&lt;keywords&gt;&lt;keyword&gt;Common law Great Britain History.&lt;/keyword&gt;&lt;/keywords&gt;&lt;dates&gt;&lt;year&gt;1985&lt;/year&gt;&lt;/dates&gt;&lt;pub-location&gt;London&lt;/pub-location&gt;&lt;publisher&gt;Hambledon Press&lt;/publisher&gt;&lt;isbn&gt;0907628613&lt;/isbn&gt;&lt;call-num&gt;D&amp;apos;Angelo Law Library D&amp;apos;Angelo Law Stacks XXKD671.A75M550 1985 c.2&lt;/call-num&gt;&lt;urls&gt;&lt;/urls&gt;&lt;/record&gt;&lt;/Cite&gt;&lt;/EndNote&gt;</w:instrText>
      </w:r>
      <w:r>
        <w:fldChar w:fldCharType="separate"/>
      </w:r>
      <w:r>
        <w:t>Milsom (1981), Milsom (1985)</w:t>
      </w:r>
      <w:r>
        <w:fldChar w:fldCharType="end"/>
      </w:r>
      <w:r w:rsidRPr="001B26D3">
        <w:t xml:space="preserve">. The judicious conclusion is that he was “the driving force” of reforms, even if not the direct origin of all of them; </w:t>
      </w:r>
      <w:r>
        <w:fldChar w:fldCharType="begin">
          <w:fldData xml:space="preserve">PEVuZE5vdGU+PENpdGU+PEF1dGhvcj5XaGl0ZTwvQXV0aG9yPjxZZWFyPjIwMDA8L1llYXI+PFJl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</w:fldData>
        </w:fldChar>
      </w:r>
      <w:r>
        <w:instrText xml:space="preserve"> ADDIN EN.CITE </w:instrText>
      </w:r>
      <w:r>
        <w:fldChar w:fldCharType="begin">
          <w:fldData xml:space="preserve">PEVuZE5vdGU+PENpdGU+PEF1dGhvcj5XaGl0ZTwvQXV0aG9yPjxZZWFyPjIwMDA8L1llYXI+PFJl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</w:fldData>
        </w:fldChar>
      </w:r>
      <w:r>
        <w:instrText xml:space="preserve"> ADDIN EN.CITE.DATA </w:instrText>
      </w:r>
      <w:r>
        <w:fldChar w:fldCharType="end"/>
      </w:r>
      <w:r>
        <w:fldChar w:fldCharType="separate"/>
      </w:r>
      <w:r>
        <w:t>White (2000, 215), Hudson (1994), Hudson (2012, 528-30), van Caenegem (1988), Brand (1997)</w:t>
      </w:r>
      <w:r>
        <w:fldChar w:fldCharType="end"/>
      </w:r>
      <w:r w:rsidRPr="001B26D3">
        <w:t>.</w:t>
      </w:r>
    </w:p>
  </w:footnote>
  <w:footnote w:id="69">
    <w:p w14:paraId="18203A14" w14:textId="66802F2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rand&lt;/Author&gt;&lt;Year&gt;2007&lt;/Year&gt;&lt;RecNum&gt;20275&lt;/RecNum&gt;&lt;DisplayText&gt;Brand (2007), Hudson (1996a, 22-3)&lt;/DisplayText&gt;&lt;record&gt;&lt;rec-number&gt;20275&lt;/rec-number&gt;&lt;foreign-keys&gt;&lt;key app="EN" db-id="asvpwtp0b52ssfedvvhp25wjrdv5axfws0z0" timestamp="1490546958"&gt;20275&lt;/key&gt;&lt;/foreign-keys&gt;&lt;ref-type name="Book Section"&gt;5&lt;/ref-type&gt;&lt;contributors&gt;&lt;authors&gt;&lt;author&gt;Brand, Paul&lt;/author&gt;&lt;/authors&gt;&lt;secondary-authors&gt;&lt;author&gt;Harper-Bill, Christopher&lt;/author&gt;&lt;author&gt;Vincent, Nicholas&lt;/author&gt;&lt;/secondary-authors&gt;&lt;/contributors&gt;&lt;titles&gt;&lt;title&gt;Henry II and the Creation of the English Common Law&lt;/title&gt;&lt;secondary-title&gt;Henry II: new interpretations&lt;/secondary-title&gt;&lt;/titles&gt;&lt;dates&gt;&lt;year&gt;2007&lt;/year&gt;&lt;/dates&gt;&lt;pub-location&gt;Woodbridge&lt;/pub-location&gt;&lt;publisher&gt;Boydell Press&lt;/publisher&gt;&lt;isbn&gt;1843833409 (hbk.)&amp;#xD;9781843833406 (hbk.)&lt;/isbn&gt;&lt;urls&gt;&lt;/urls&gt;&lt;/record&gt;&lt;/Cite&gt;&lt;Cite&gt;&lt;Author&gt;Hudson&lt;/Author&gt;&lt;Year&gt;1996&lt;/Year&gt;&lt;RecNum&gt;545&lt;/RecNum&gt;&lt;Pages&gt;22-3&lt;/Pages&gt;&lt;record&gt;&lt;rec-number&gt;545&lt;/rec-number&gt;&lt;foreign-keys&gt;&lt;key app="EN" db-id="asvpwtp0b52ssfedvvhp25wjrdv5axfws0z0" timestamp="1284924097"&gt;545&lt;/key&gt;&lt;/foreign-keys&gt;&lt;ref-type name="Book"&gt;6&lt;/ref-type&gt;&lt;contributors&gt;&lt;authors&gt;&lt;author&gt;Hudson, John&lt;/author&gt;&lt;/authors&gt;&lt;/contributors&gt;&lt;titles&gt;&lt;title&gt;The Formation of the English Common Law: Law and Society in England from the Norman Conquest to Magna Carta&lt;/title&gt;&lt;secondary-title&gt;Medieval world&lt;/secondary-title&gt;&lt;short-title&gt;Formation of the English Common Law&lt;/short-title&gt;&lt;/titles&gt;&lt;pages&gt;xvi, 271&lt;/pages&gt;&lt;keywords&gt;&lt;keyword&gt;Common law England History.&lt;/keyword&gt;&lt;keyword&gt;Common law England Sources.&lt;/keyword&gt;&lt;keyword&gt;Justice, Administration of England History.&lt;/keyword&gt;&lt;keyword&gt;England Social conditions 1066-1485&lt;/keyword&gt;&lt;/keywords&gt;&lt;dates&gt;&lt;year&gt;1996&lt;/year&gt;&lt;/dates&gt;&lt;pub-location&gt;New York&lt;/pub-location&gt;&lt;publisher&gt;Longman&lt;/publisher&gt;&lt;isbn&gt;0582070279&amp;#xD;0582070260 (pbk.)&lt;/isbn&gt;&lt;call-num&gt;D&amp;apos;Angelo Law Library D&amp;apos;Angelo Law Stacks XXKD671.H830 1996 c.1&lt;/call-num&gt;&lt;urls&gt;&lt;/urls&gt;&lt;/record&gt;&lt;/Cite&gt;&lt;/EndNote&gt;</w:instrText>
      </w:r>
      <w:r>
        <w:fldChar w:fldCharType="separate"/>
      </w:r>
      <w:r>
        <w:t>Brand (2007), Hudson (1996a, 22-3)</w:t>
      </w:r>
      <w:r>
        <w:fldChar w:fldCharType="end"/>
      </w:r>
      <w:r w:rsidRPr="001B26D3">
        <w:t>.</w:t>
      </w:r>
    </w:p>
  </w:footnote>
  <w:footnote w:id="70">
    <w:p w14:paraId="2760C75E" w14:textId="6F2A8853"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North&lt;/Author&gt;&lt;Year&gt;2009&lt;/Year&gt;&lt;RecNum&gt;2419&lt;/RecNum&gt;&lt;Pages&gt;77&lt;/Pages&gt;&lt;DisplayText&gt;North&lt;style face="italic"&gt;, et al.&lt;/style&gt; (2009, 77)&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98315E">
        <w:rPr>
          <w:i/>
        </w:rPr>
        <w:t>, et al.</w:t>
      </w:r>
      <w:r>
        <w:t xml:space="preserve"> (2009, 77)</w:t>
      </w:r>
      <w:r>
        <w:fldChar w:fldCharType="end"/>
      </w:r>
      <w:r w:rsidRPr="001B26D3">
        <w:t>.</w:t>
      </w:r>
    </w:p>
  </w:footnote>
  <w:footnote w:id="71">
    <w:p w14:paraId="46CD1A2B" w14:textId="2D4DE0B4" w:rsidR="0098315E" w:rsidRDefault="0098315E" w:rsidP="007C0DA7">
      <w:pPr>
        <w:pStyle w:val="FootnoteText"/>
      </w:pPr>
      <w:r>
        <w:rPr>
          <w:rStyle w:val="FootnoteReference"/>
        </w:rPr>
        <w:footnoteRef/>
      </w:r>
      <w:r>
        <w:t xml:space="preserve"> </w:t>
      </w:r>
      <w:r>
        <w:fldChar w:fldCharType="begin"/>
      </w:r>
      <w:r>
        <w:instrText xml:space="preserve"> ADDIN EN.CITE &lt;EndNote&gt;&lt;Cite&gt;&lt;Author&gt;Milsom&lt;/Author&gt;&lt;Year&gt;1976&lt;/Year&gt;&lt;RecNum&gt;276&lt;/RecNum&gt;&lt;DisplayText&gt;Milsom (1976)&lt;/DisplayText&gt;&lt;record&gt;&lt;rec-number&gt;276&lt;/rec-number&gt;&lt;foreign-keys&gt;&lt;key app="EN" db-id="asvpwtp0b52ssfedvvhp25wjrdv5axfws0z0" timestamp="1284924092"&gt;276&lt;/key&gt;&lt;/foreign-keys&gt;&lt;ref-type name="Book"&gt;6&lt;/ref-type&gt;&lt;contributors&gt;&lt;authors&gt;&lt;author&gt;Milsom, S. F. C.&lt;/author&gt;&lt;/authors&gt;&lt;/contributors&gt;&lt;titles&gt;&lt;title&gt;The Legal Framework of English Feudalism&lt;/title&gt;&lt;/titles&gt;&lt;pages&gt;xi, 201&lt;/pages&gt;&lt;keywords&gt;&lt;keyword&gt;Land tenure Great Britain Law.&lt;/keyword&gt;&lt;keyword&gt;Feudal law Great Britain.&lt;/keyword&gt;&lt;/keywords&gt;&lt;dates&gt;&lt;year&gt;1976&lt;/year&gt;&lt;/dates&gt;&lt;pub-location&gt;Cambridge&lt;/pub-location&gt;&lt;publisher&gt;Cambridge University Press&lt;/publisher&gt;&lt;isbn&gt;0521209471&lt;/isbn&gt;&lt;call-num&gt;D&amp;apos;Angelo Law Library D&amp;apos;Angelo Law Stacks KB3542.M7L3 1976 &lt;/call-num&gt;&lt;urls&gt;&lt;/urls&gt;&lt;/record&gt;&lt;/Cite&gt;&lt;/EndNote&gt;</w:instrText>
      </w:r>
      <w:r>
        <w:fldChar w:fldCharType="separate"/>
      </w:r>
      <w:r>
        <w:t>Milsom (1976)</w:t>
      </w:r>
      <w:r>
        <w:fldChar w:fldCharType="end"/>
      </w:r>
      <w:r>
        <w:t>.</w:t>
      </w:r>
    </w:p>
  </w:footnote>
  <w:footnote w:id="72">
    <w:p w14:paraId="4571C63A" w14:textId="42F6DB5E"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NaWxzb208L0F1dGhvcj48WWVhcj4xOTgxPC9ZZWFyPjxS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 </w:instrText>
      </w:r>
      <w:r>
        <w:fldChar w:fldCharType="begin">
          <w:fldData xml:space="preserve">PEVuZE5vdGU+PENpdGU+PEF1dGhvcj5NaWxzb208L0F1dGhvcj48WWVhcj4xOTgxPC9ZZWFyPjxS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DATA </w:instrText>
      </w:r>
      <w:r>
        <w:fldChar w:fldCharType="end"/>
      </w:r>
      <w:r>
        <w:fldChar w:fldCharType="separate"/>
      </w:r>
      <w:r>
        <w:t>Milsom (1981, 139), Hudson (2012, 856)</w:t>
      </w:r>
      <w:r>
        <w:fldChar w:fldCharType="end"/>
      </w:r>
      <w:r w:rsidRPr="001B26D3">
        <w:t xml:space="preserve">. </w:t>
      </w:r>
    </w:p>
  </w:footnote>
  <w:footnote w:id="73">
    <w:p w14:paraId="38CE7A69" w14:textId="2CC58094"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dWRzb248L0F1dGhvcj48WWVhcj4xOTk0PC9ZZWFyPjxS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instrText xml:space="preserve"> ADDIN EN.CITE </w:instrText>
      </w:r>
      <w:r>
        <w:fldChar w:fldCharType="begin">
          <w:fldData xml:space="preserve">PEVuZE5vdGU+PENpdGU+PEF1dGhvcj5IdWRzb248L0F1dGhvcj48WWVhcj4xOTk0PC9ZZWFyPjxS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instrText xml:space="preserve"> ADDIN EN.CITE.DATA </w:instrText>
      </w:r>
      <w:r>
        <w:fldChar w:fldCharType="end"/>
      </w:r>
      <w:r>
        <w:fldChar w:fldCharType="separate"/>
      </w:r>
      <w:r>
        <w:t>Hudson (1994, 280), Hudson (1996b, 212-18, 219), Hudson (2012, 848), Harding (2002, 132)</w:t>
      </w:r>
      <w:r>
        <w:fldChar w:fldCharType="end"/>
      </w:r>
      <w:r w:rsidRPr="001B26D3">
        <w:t>.</w:t>
      </w:r>
    </w:p>
  </w:footnote>
  <w:footnote w:id="74">
    <w:p w14:paraId="643AD1BA" w14:textId="43C19764" w:rsidR="0098315E" w:rsidRPr="001B26D3" w:rsidRDefault="0098315E" w:rsidP="007C0DA7">
      <w:pPr>
        <w:pStyle w:val="FootnoteText"/>
      </w:pPr>
      <w:r w:rsidRPr="001B26D3">
        <w:rPr>
          <w:rStyle w:val="FootnoteReference"/>
        </w:rPr>
        <w:footnoteRef/>
      </w:r>
      <w:r w:rsidRPr="001B26D3">
        <w:t xml:space="preserve"> </w:t>
      </w:r>
      <w:r>
        <w:t xml:space="preserve">Especially onerous were the incidents of tenure; </w:t>
      </w:r>
      <w:r>
        <w:fldChar w:fldCharType="begin"/>
      </w:r>
      <w:r>
        <w:instrText xml:space="preserve"> ADDIN EN.CITE &lt;EndNote&gt;&lt;Cite&gt;&lt;Author&gt;Holdsworth&lt;/Author&gt;&lt;Year&gt;1923&lt;/Year&gt;&lt;RecNum&gt;20445&lt;/RecNum&gt;&lt;Pages&gt;348&lt;/Pages&gt;&lt;DisplayText&gt;Holdsworth (1923b, 348)&lt;/DisplayText&gt;&lt;record&gt;&lt;rec-number&gt;20445&lt;/rec-number&gt;&lt;foreign-keys&gt;&lt;key app="EN" db-id="asvpwtp0b52ssfedvvhp25wjrdv5axfws0z0" timestamp="1513563449"&gt;20445&lt;/key&gt;&lt;/foreign-keys&gt;&lt;ref-type name="Book"&gt;6&lt;/ref-type&gt;&lt;contributors&gt;&lt;authors&gt;&lt;author&gt;Holdsworth, William Searle&lt;/author&gt;&lt;/authors&gt;&lt;/contributors&gt;&lt;titles&gt;&lt;title&gt;A history of English law&lt;/title&gt;&lt;/titles&gt;&lt;volume&gt;I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b, 348)</w:t>
      </w:r>
      <w:r>
        <w:fldChar w:fldCharType="end"/>
      </w:r>
      <w:r>
        <w:t>.</w:t>
      </w:r>
    </w:p>
  </w:footnote>
  <w:footnote w:id="75">
    <w:p w14:paraId="3F8CC6A1" w14:textId="6997B74A"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dWRzb248L0F1dGhvcj48WWVhcj4yMDEyPC9ZZWFyPjxS
ZWNOdW0+NzA2MTwvUmVjTnVtPjxQYWdlcz44NDk8L1BhZ2VzPjxEaXNwbGF5VGV4dD5IdWRzb24g
KDIwMTIsIDg0O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4NDk8L1BhZ2VzPjxEaXNwbGF5VGV4dD5IdWRzb24g
KDIwMTIsIDg0O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849)</w:t>
      </w:r>
      <w:r>
        <w:fldChar w:fldCharType="end"/>
      </w:r>
      <w:r w:rsidRPr="001B26D3">
        <w:t>.</w:t>
      </w:r>
    </w:p>
  </w:footnote>
  <w:footnote w:id="76">
    <w:p w14:paraId="16ACE436" w14:textId="33B17F4C"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instrText xml:space="preserve"> ADDIN EN.CITE </w:instrText>
      </w:r>
      <w: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instrText xml:space="preserve"> ADDIN EN.CITE.DATA </w:instrText>
      </w:r>
      <w:r>
        <w:fldChar w:fldCharType="end"/>
      </w:r>
      <w:r>
        <w:fldChar w:fldCharType="separate"/>
      </w:r>
      <w:r>
        <w:t>Holt (1972, 30-6), Holt (1982, 207-10), Holt (1983), Hudson (1994, 59)</w:t>
      </w:r>
      <w:r>
        <w:fldChar w:fldCharType="end"/>
      </w:r>
      <w:r w:rsidRPr="001B26D3">
        <w:t>.</w:t>
      </w:r>
    </w:p>
  </w:footnote>
  <w:footnote w:id="77">
    <w:p w14:paraId="01BB974E" w14:textId="77777777" w:rsidR="0098315E" w:rsidRPr="001B26D3" w:rsidRDefault="0098315E" w:rsidP="007C0DA7">
      <w:pPr>
        <w:pStyle w:val="FootnoteText"/>
      </w:pPr>
      <w:r w:rsidRPr="001B26D3">
        <w:rPr>
          <w:rStyle w:val="FootnoteReference"/>
        </w:rPr>
        <w:footnoteRef/>
      </w:r>
      <w:r w:rsidRPr="001B26D3">
        <w:t xml:space="preserve"> (Rigaudière 2003, 126).</w:t>
      </w:r>
    </w:p>
  </w:footnote>
  <w:footnote w:id="78">
    <w:p w14:paraId="14A83AD8" w14:textId="05B94618"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DYW08L0F1dGhvcj48WWVhcj4xOTYyPC9ZZWFyPjxSZWNO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==
</w:fldData>
        </w:fldChar>
      </w:r>
      <w:r>
        <w:instrText xml:space="preserve"> ADDIN EN.CITE </w:instrText>
      </w:r>
      <w:r>
        <w:fldChar w:fldCharType="begin">
          <w:fldData xml:space="preserve">PEVuZE5vdGU+PENpdGU+PEF1dGhvcj5DYW08L0F1dGhvcj48WWVhcj4xOTYyPC9ZZWFyPjxSZWNO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==
</w:fldData>
        </w:fldChar>
      </w:r>
      <w:r>
        <w:instrText xml:space="preserve"> ADDIN EN.CITE.DATA </w:instrText>
      </w:r>
      <w:r>
        <w:fldChar w:fldCharType="end"/>
      </w:r>
      <w:r>
        <w:fldChar w:fldCharType="separate"/>
      </w:r>
      <w:r>
        <w:t>Cam (1962, 96), Hudson (2012)</w:t>
      </w:r>
      <w:r>
        <w:fldChar w:fldCharType="end"/>
      </w:r>
      <w:r w:rsidRPr="001B26D3">
        <w:t>.</w:t>
      </w:r>
    </w:p>
  </w:footnote>
  <w:footnote w:id="79">
    <w:p w14:paraId="14E62A18" w14:textId="26CC82D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233ff&lt;/Pages&gt;&lt;DisplayText&gt;Maddicott (2010, 233ff)&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33ff)</w:t>
      </w:r>
      <w:r>
        <w:fldChar w:fldCharType="end"/>
      </w:r>
      <w:r w:rsidRPr="001B26D3">
        <w:t>.</w:t>
      </w:r>
    </w:p>
  </w:footnote>
  <w:footnote w:id="80">
    <w:p w14:paraId="5CE998FC" w14:textId="197C1275" w:rsidR="0098315E" w:rsidRPr="001B26D3" w:rsidRDefault="0098315E" w:rsidP="007C0DA7">
      <w:pPr>
        <w:pStyle w:val="FootnoteText"/>
      </w:pPr>
      <w:r w:rsidRPr="001B26D3">
        <w:rPr>
          <w:rStyle w:val="FootnoteReference"/>
        </w:rPr>
        <w:footnoteRef/>
      </w:r>
      <w:r w:rsidRPr="001B26D3">
        <w:t xml:space="preserve"> Maddicott </w:t>
      </w:r>
      <w:r>
        <w:fldChar w:fldCharType="begin"/>
      </w:r>
      <w:r>
        <w:instrText xml:space="preserve"> ADDIN EN.CITE &lt;EndNote&gt;&lt;Cite ExcludeAuth="1"&gt;&lt;Author&gt;Maddicott&lt;/Author&gt;&lt;Year&gt;2010&lt;/Year&gt;&lt;RecNum&gt;2446&lt;/RecNum&gt;&lt;DisplayText&gt;(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2010)</w:t>
      </w:r>
      <w:r>
        <w:fldChar w:fldCharType="end"/>
      </w:r>
      <w:r w:rsidRPr="001B26D3">
        <w:t xml:space="preserve"> sees “The First Age of Parliamentary Politics” as starting in 1227. 1295 is the conventional date at which key elements of Parliament are in full formation; hence the term, “Model Parliament.” </w:t>
      </w:r>
    </w:p>
  </w:footnote>
  <w:footnote w:id="81">
    <w:p w14:paraId="089ED337" w14:textId="410C6B97"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Coss&lt;/Author&gt;&lt;Year&gt;1989&lt;/Year&gt;&lt;RecNum&gt;19948&lt;/RecNum&gt;&lt;Pages&gt;47&lt;/Pages&gt;&lt;DisplayText&gt;Coss (1989, 47)&lt;/DisplayText&gt;&lt;record&gt;&lt;rec-number&gt;19948&lt;/rec-number&gt;&lt;foreign-keys&gt;&lt;key app="EN" db-id="asvpwtp0b52ssfedvvhp25wjrdv5axfws0z0" timestamp="1455401428"&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eriodical&gt;&lt;full-title&gt;Past &amp;amp; Present&lt;/full-title&gt;&lt;/periodical&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fldChar w:fldCharType="separate"/>
      </w:r>
      <w:r>
        <w:t>Coss (1989, 47)</w:t>
      </w:r>
      <w:r>
        <w:fldChar w:fldCharType="end"/>
      </w:r>
      <w:r w:rsidRPr="001B26D3">
        <w:t>.</w:t>
      </w:r>
    </w:p>
  </w:footnote>
  <w:footnote w:id="82">
    <w:p w14:paraId="5019AC63" w14:textId="5CE74ED3"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iller&lt;/Author&gt;&lt;Year&gt;1960&lt;/Year&gt;&lt;RecNum&gt;635&lt;/RecNum&gt;&lt;Pages&gt;17&lt;/Pages&gt;&lt;DisplayText&gt;Miller (1960, 17)&lt;/DisplayText&gt;&lt;record&gt;&lt;rec-number&gt;635&lt;/rec-number&gt;&lt;foreign-keys&gt;&lt;key app="EN" db-id="asvpwtp0b52ssfedvvhp25wjrdv5axfws0z0" timestamp="1284924099"&gt;635&lt;/key&gt;&lt;/foreign-keys&gt;&lt;ref-type name="Book"&gt;6&lt;/ref-type&gt;&lt;contributors&gt;&lt;authors&gt;&lt;author&gt;Miller, Edward&lt;/author&gt;&lt;/authors&gt;&lt;/contributors&gt;&lt;titles&gt;&lt;title&gt;The Origins of Parliament&lt;/title&gt;&lt;secondary-title&gt;Historical Association. General series, no.44&lt;/secondary-title&gt;&lt;/titles&gt;&lt;pages&gt;24&lt;/pages&gt;&lt;keywords&gt;&lt;keyword&gt;Great Britain. Parliament History.&lt;/keyword&gt;&lt;/keywords&gt;&lt;dates&gt;&lt;year&gt;1960&lt;/year&gt;&lt;/dates&gt;&lt;pub-location&gt;London&lt;/pub-location&gt;&lt;publisher&gt;Routledge &amp;amp; Keegan Paul&lt;/publisher&gt;&lt;accession-num&gt;006110910-x&lt;/accession-num&gt;&lt;call-num&gt;Jn511 .m5;  WID Br 140.33&lt;/call-num&gt;&lt;urls&gt;&lt;/urls&gt;&lt;/record&gt;&lt;/Cite&gt;&lt;/EndNote&gt;</w:instrText>
      </w:r>
      <w:r>
        <w:fldChar w:fldCharType="separate"/>
      </w:r>
      <w:r>
        <w:t>Miller (1960, 17)</w:t>
      </w:r>
      <w:r>
        <w:fldChar w:fldCharType="end"/>
      </w:r>
      <w:r w:rsidRPr="001B26D3">
        <w:t>.</w:t>
      </w:r>
    </w:p>
  </w:footnote>
  <w:footnote w:id="83">
    <w:p w14:paraId="03F72FC7" w14:textId="40098383"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 ExcludeAuth="1"&gt;&lt;Year&gt;1810&lt;/Year&gt;&lt;RecNum&gt;20005&lt;/RecNum&gt;&lt;Pages&gt;71-95&lt;/Pages&gt;&lt;DisplayText&gt;The Statutes of the Realm (1810, 71-95)&lt;/DisplayText&gt;&lt;record&gt;&lt;rec-number&gt;20005&lt;/rec-number&gt;&lt;foreign-keys&gt;&lt;key app="EN" db-id="asvpwtp0b52ssfedvvhp25wjrdv5axfws0z0" timestamp="1458757311"&gt;20005&lt;/key&gt;&lt;/foreign-keys&gt;&lt;ref-type name="Book"&gt;6&lt;/ref-type&gt;&lt;contributors&gt;&lt;/contributors&gt;&lt;titles&gt;&lt;title&gt;The statutes of the Realm&lt;/title&gt;&lt;/titles&gt;&lt;pages&gt;v. &amp;lt;1-10 &amp;gt;&lt;/pages&gt;&lt;volume&gt;I&lt;/volume&gt;&lt;dates&gt;&lt;year&gt;1810&lt;/year&gt;&lt;/dates&gt;&lt;pub-location&gt;London&lt;/pub-location&gt;&lt;publisher&gt;Record Commission&lt;/publisher&gt;&lt;accession-num&gt;8181869&lt;/accession-num&gt;&lt;call-num&gt;4K Gt Brit 41&lt;/call-num&gt;&lt;urls&gt;&lt;/urls&gt;&lt;/record&gt;&lt;/Cite&gt;&lt;/EndNote&gt;</w:instrText>
      </w:r>
      <w:r>
        <w:fldChar w:fldCharType="separate"/>
      </w:r>
      <w:r>
        <w:t>The Statutes of the Realm (1810, 71-95)</w:t>
      </w:r>
      <w:r>
        <w:fldChar w:fldCharType="end"/>
      </w:r>
      <w:r w:rsidRPr="001B26D3">
        <w:t>.</w:t>
      </w:r>
    </w:p>
  </w:footnote>
  <w:footnote w:id="84">
    <w:p w14:paraId="3CF0A8A7" w14:textId="3C2903E3"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egarry&lt;/Author&gt;&lt;Year&gt;1975&lt;/Year&gt;&lt;RecNum&gt;3461&lt;/RecNum&gt;&lt;Pages&gt;32&lt;/Pages&gt;&lt;DisplayText&gt;Megarry and Wade (1975, 32)&lt;/DisplayText&gt;&lt;record&gt;&lt;rec-number&gt;3461&lt;/rec-number&gt;&lt;foreign-keys&gt;&lt;key app="EN" db-id="asvpwtp0b52ssfedvvhp25wjrdv5axfws0z0" timestamp="1332115886"&gt;3461&lt;/key&gt;&lt;/foreign-keys&gt;&lt;ref-type name="Book"&gt;6&lt;/ref-type&gt;&lt;contributors&gt;&lt;authors&gt;&lt;author&gt;Megarry, Robert&lt;/author&gt;&lt;author&gt;Wade, William&lt;/author&gt;&lt;/authors&gt;&lt;/contributors&gt;&lt;titles&gt;&lt;title&gt;The law of real property&lt;/title&gt;&lt;/titles&gt;&lt;edition&gt;4th&lt;/edition&gt;&lt;dates&gt;&lt;year&gt;1975&lt;/year&gt;&lt;/dates&gt;&lt;pub-location&gt;London&lt;/pub-location&gt;&lt;publisher&gt;Stevens&lt;/publisher&gt;&lt;isbn&gt;042044310X&amp;#xD;9780420443106&lt;/isbn&gt;&lt;urls&gt;&lt;/urls&gt;&lt;/record&gt;&lt;/Cite&gt;&lt;/EndNote&gt;</w:instrText>
      </w:r>
      <w:r>
        <w:fldChar w:fldCharType="separate"/>
      </w:r>
      <w:r>
        <w:t>Megarry and Wade (1975, 32)</w:t>
      </w:r>
      <w:r>
        <w:fldChar w:fldCharType="end"/>
      </w:r>
      <w:r w:rsidRPr="001B26D3">
        <w:t>.</w:t>
      </w:r>
    </w:p>
  </w:footnote>
  <w:footnote w:id="85">
    <w:p w14:paraId="7782F3D1" w14:textId="60252F9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aban&lt;/Author&gt;&lt;Year&gt;2000&lt;/Year&gt;&lt;RecNum&gt;20434&lt;/RecNum&gt;&lt;Pages&gt;124&lt;/Pages&gt;&lt;DisplayText&gt;Raban (2000, 124)&lt;/DisplayText&gt;&lt;record&gt;&lt;rec-number&gt;20434&lt;/rec-number&gt;&lt;foreign-keys&gt;&lt;key app="EN" db-id="asvpwtp0b52ssfedvvhp25wjrdv5axfws0z0" timestamp="1512698914"&gt;20434&lt;/key&gt;&lt;/foreign-keys&gt;&lt;ref-type name="Book"&gt;6&lt;/ref-type&gt;&lt;contributors&gt;&lt;authors&gt;&lt;author&gt;Raban, Sandra&lt;/author&gt;&lt;/authors&gt;&lt;/contributors&gt;&lt;titles&gt;&lt;title&gt;England under Edward I and Edward II, 1259-1327&lt;/title&gt;&lt;secondary-title&gt;A history of medieval Britain&lt;/secondary-title&gt;&lt;/titles&gt;&lt;pages&gt;xii, 204p&lt;/pages&gt;&lt;keywords&gt;&lt;keyword&gt;Great Britain History Edward I, 1272-1307.&lt;/keyword&gt;&lt;keyword&gt;Great Britain History Edward II, 1307-1327.&lt;/keyword&gt;&lt;/keywords&gt;&lt;dates&gt;&lt;year&gt;2000&lt;/year&gt;&lt;/dates&gt;&lt;pub-location&gt;Oxford&lt;/pub-location&gt;&lt;publisher&gt;Blackwell&lt;/publisher&gt;&lt;isbn&gt;0631203575&amp;#xD;0631223207&lt;/isbn&gt;&lt;accession-num&gt;2070642&lt;/accession-num&gt;&lt;call-num&gt;UL: North Front, Floor 4 541:5.c.200.1&lt;/call-num&gt;&lt;urls&gt;&lt;/urls&gt;&lt;/record&gt;&lt;/Cite&gt;&lt;/EndNote&gt;</w:instrText>
      </w:r>
      <w:r>
        <w:fldChar w:fldCharType="separate"/>
      </w:r>
      <w:r>
        <w:t>Raban (2000, 124)</w:t>
      </w:r>
      <w:r>
        <w:fldChar w:fldCharType="end"/>
      </w:r>
      <w:r w:rsidRPr="001B26D3">
        <w:t>.</w:t>
      </w:r>
    </w:p>
  </w:footnote>
  <w:footnote w:id="86">
    <w:p w14:paraId="75D0A15E" w14:textId="59FD1B38" w:rsidR="0098315E" w:rsidRDefault="0098315E" w:rsidP="007C0DA7">
      <w:pPr>
        <w:pStyle w:val="FootnoteText"/>
      </w:pPr>
      <w:r>
        <w:rPr>
          <w:rStyle w:val="FootnoteReference"/>
        </w:rPr>
        <w:footnoteRef/>
      </w:r>
      <w:r>
        <w:t xml:space="preserve"> </w:t>
      </w:r>
      <w:r>
        <w:fldChar w:fldCharType="begin"/>
      </w:r>
      <w:r>
        <w:instrText xml:space="preserve"> ADDIN EN.CITE &lt;EndNote&gt;&lt;Cite&gt;&lt;Author&gt;Weber&lt;/Author&gt;&lt;Year&gt;[1922] 1978&lt;/Year&gt;&lt;RecNum&gt;431&lt;/RecNum&gt;&lt;Pages&gt;258&lt;/Pages&gt;&lt;DisplayText&gt;Weber ([1922] 1978, 258)&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258)</w:t>
      </w:r>
      <w:r>
        <w:fldChar w:fldCharType="end"/>
      </w:r>
      <w:r>
        <w:t>.</w:t>
      </w:r>
    </w:p>
  </w:footnote>
  <w:footnote w:id="87">
    <w:p w14:paraId="5FCB8A82" w14:textId="7BDCD69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tubbs&lt;/Author&gt;&lt;Year&gt;1880&lt;/Year&gt;&lt;RecNum&gt;5431&lt;/RecNum&gt;&lt;Pages&gt;259&lt;/Pages&gt;&lt;DisplayText&gt;Stubbs (1880, 259)&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num-vols&gt;3&lt;/num-vols&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59)</w:t>
      </w:r>
      <w:r>
        <w:fldChar w:fldCharType="end"/>
      </w:r>
      <w:r w:rsidRPr="001B26D3">
        <w:t>.</w:t>
      </w:r>
    </w:p>
  </w:footnote>
  <w:footnote w:id="88">
    <w:p w14:paraId="1E8D84B4" w14:textId="0D9789F8"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ayek&lt;/Author&gt;&lt;Year&gt;1973&lt;/Year&gt;&lt;RecNum&gt;9719&lt;/RecNum&gt;&lt;DisplayText&gt;Hayek (1973)&lt;/DisplayText&gt;&lt;record&gt;&lt;rec-number&gt;9719&lt;/rec-number&gt;&lt;foreign-keys&gt;&lt;key app="EN" db-id="asvpwtp0b52ssfedvvhp25wjrdv5axfws0z0" timestamp="1418011223"&gt;9719&lt;/key&gt;&lt;/foreign-keys&gt;&lt;ref-type name="Book"&gt;6&lt;/ref-type&gt;&lt;contributors&gt;&lt;authors&gt;&lt;author&gt;Hayek, Friedrich A. von&lt;/author&gt;&lt;/authors&gt;&lt;/contributors&gt;&lt;titles&gt;&lt;title&gt;&lt;style face="normal" font="default" size="100%"&gt;Law, legislation, and liberty&lt;/style&gt;&lt;style face="normal" font="default" size="12"&gt;: &lt;/style&gt;&lt;style face="normal" font="default" size="100%"&gt;a new statement of the liberal principles of justice and political economy&lt;/style&gt;&lt;/title&gt;&lt;/titles&gt;&lt;pages&gt;3 v. in 1&lt;/pages&gt;&lt;keywords&gt;&lt;keyword&gt;Liberty.&lt;/keyword&gt;&lt;keyword&gt;Democracy.&lt;/keyword&gt;&lt;keyword&gt;Economic policy.&lt;/keyword&gt;&lt;keyword&gt;Rule of law.&lt;/keyword&gt;&lt;keyword&gt;Legislation.&lt;/keyword&gt;&lt;keyword&gt;Social justice.&lt;/keyword&gt;&lt;/keywords&gt;&lt;dates&gt;&lt;year&gt;1973&lt;/year&gt;&lt;/dates&gt;&lt;pub-location&gt;Chicago&lt;/pub-location&gt;&lt;publisher&gt;University of Chicago Press&lt;/publisher&gt;&lt;urls&gt;&lt;/urls&gt;&lt;/record&gt;&lt;/Cite&gt;&lt;/EndNote&gt;</w:instrText>
      </w:r>
      <w:r>
        <w:fldChar w:fldCharType="separate"/>
      </w:r>
      <w:r>
        <w:t>Hayek (1973)</w:t>
      </w:r>
      <w:r>
        <w:fldChar w:fldCharType="end"/>
      </w:r>
      <w:r w:rsidRPr="001B26D3">
        <w:t xml:space="preserve">. In fact, this is precisely why codification was later necessary, to overcome the tremendous diversity of France’s mostly customary, regional law; </w:t>
      </w:r>
      <w:r>
        <w:fldChar w:fldCharType="begin"/>
      </w:r>
      <w:r>
        <w:instrText xml:space="preserve"> ADDIN EN.CITE &lt;EndNote&gt;&lt;Cite&gt;&lt;Author&gt;Dawson&lt;/Author&gt;&lt;Year&gt;1940&lt;/Year&gt;&lt;RecNum&gt;1638&lt;/RecNum&gt;&lt;DisplayText&gt;Dawson (1940)&lt;/DisplayText&gt;&lt;record&gt;&lt;rec-number&gt;1638&lt;/rec-number&gt;&lt;foreign-keys&gt;&lt;key app="EN" db-id="asvpwtp0b52ssfedvvhp25wjrdv5axfws0z0" timestamp="1300377766"&gt;1638&lt;/key&gt;&lt;/foreign-keys&gt;&lt;ref-type name="Journal Article"&gt;17&lt;/ref-type&gt;&lt;contributors&gt;&lt;authors&gt;&lt;author&gt;Dawson, John Philip&lt;/author&gt;&lt;/authors&gt;&lt;/contributors&gt;&lt;titles&gt;&lt;title&gt;The Codification of the French Customs&lt;/title&gt;&lt;secondary-title&gt;Michigan Law Review&lt;/secondary-title&gt;&lt;/titles&gt;&lt;periodical&gt;&lt;full-title&gt;Michigan Law Review&lt;/full-title&gt;&lt;/periodical&gt;&lt;pages&gt;765-800&lt;/pages&gt;&lt;volume&gt;38&lt;/volume&gt;&lt;number&gt;6&lt;/number&gt;&lt;dates&gt;&lt;year&gt;1940&lt;/year&gt;&lt;/dates&gt;&lt;publisher&gt;The Michigan Law Review Association&lt;/publisher&gt;&lt;isbn&gt;00262234&lt;/isbn&gt;&lt;urls&gt;&lt;related-urls&gt;&lt;url&gt;http://www.jstor.org/stable/1283019&lt;/url&gt;&lt;/related-urls&gt;&lt;/urls&gt;&lt;/record&gt;&lt;/Cite&gt;&lt;/EndNote&gt;</w:instrText>
      </w:r>
      <w:r>
        <w:fldChar w:fldCharType="separate"/>
      </w:r>
      <w:r>
        <w:t>Dawson (1940)</w:t>
      </w:r>
      <w:r>
        <w:fldChar w:fldCharType="end"/>
      </w:r>
      <w:r w:rsidRPr="001B26D3">
        <w:t>.</w:t>
      </w:r>
    </w:p>
  </w:footnote>
  <w:footnote w:id="89">
    <w:p w14:paraId="3628C150" w14:textId="61C32B68"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Db2hlbjwvQXV0aG9yPjxZZWFyPjE5OTM8L1llYXI+PFJl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=
</w:fldData>
        </w:fldChar>
      </w:r>
      <w:r>
        <w:instrText xml:space="preserve"> ADDIN EN.CITE </w:instrText>
      </w:r>
      <w:r>
        <w:fldChar w:fldCharType="begin">
          <w:fldData xml:space="preserve">PEVuZE5vdGU+PENpdGU+PEF1dGhvcj5Db2hlbjwvQXV0aG9yPjxZZWFyPjE5OTM8L1llYXI+PFJl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=
</w:fldData>
        </w:fldChar>
      </w:r>
      <w:r>
        <w:instrText xml:space="preserve"> ADDIN EN.CITE.DATA </w:instrText>
      </w:r>
      <w:r>
        <w:fldChar w:fldCharType="end"/>
      </w:r>
      <w:r>
        <w:fldChar w:fldCharType="separate"/>
      </w:r>
      <w:r>
        <w:t>Cohen (1993, 28-39), Rigaudière (1994, 135-138)</w:t>
      </w:r>
      <w:r>
        <w:fldChar w:fldCharType="end"/>
      </w:r>
      <w:r w:rsidRPr="001B26D3">
        <w:t>.</w:t>
      </w:r>
    </w:p>
  </w:footnote>
  <w:footnote w:id="90">
    <w:p w14:paraId="548CDE52" w14:textId="36E6CF2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 ExcludeAuth="1"&gt;&lt;Year&gt;1723&lt;/Year&gt;&lt;RecNum&gt;20356&lt;/RecNum&gt;&lt;DisplayText&gt;Ordonnances des Roys de France de La Troisième Race (1723)&lt;/DisplayText&gt;&lt;record&gt;&lt;rec-number&gt;20356&lt;/rec-number&gt;&lt;foreign-keys&gt;&lt;key app="EN" db-id="asvpwtp0b52ssfedvvhp25wjrdv5axfws0z0" timestamp="1510424921"&gt;20356&lt;/key&gt;&lt;/foreign-keys&gt;&lt;ref-type name="Book"&gt;6&lt;/ref-type&gt;&lt;contributors&gt;&lt;/contributors&gt;&lt;titles&gt;&lt;title&gt;Ordonnances des roys de France de la troisième race&lt;/title&gt;&lt;/titles&gt;&lt;volume&gt;1&lt;/volume&gt;&lt;num-vols&gt;21&lt;/num-vols&gt;&lt;keywords&gt;&lt;keyword&gt;Law France.&lt;/keyword&gt;&lt;/keywords&gt;&lt;dates&gt;&lt;year&gt;1723&lt;/year&gt;&lt;/dates&gt;&lt;pub-location&gt;Paris&lt;/pub-location&gt;&lt;publisher&gt;Imprimerie royale&lt;/publisher&gt;&lt;accession-num&gt;3284111&lt;/accession-num&gt;&lt;call-num&gt;UL: Order in Rare Books Room (Not borrowable) 7560.a.9-&lt;/call-num&gt;&lt;urls&gt;&lt;/urls&gt;&lt;/record&gt;&lt;/Cite&gt;&lt;/EndNote&gt;</w:instrText>
      </w:r>
      <w:r>
        <w:fldChar w:fldCharType="separate"/>
      </w:r>
      <w:r>
        <w:t>Ordonnances des Roys de France de La Troisième Race (1723)</w:t>
      </w:r>
      <w:r>
        <w:fldChar w:fldCharType="end"/>
      </w:r>
      <w:r w:rsidRPr="001B26D3">
        <w:t>.</w:t>
      </w:r>
    </w:p>
  </w:footnote>
  <w:footnote w:id="91">
    <w:p w14:paraId="3B39DBD6" w14:textId="67074DDA"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eaumanoir&lt;/Author&gt;&lt;Year&gt;1900&lt;/Year&gt;&lt;RecNum&gt;20433&lt;/RecNum&gt;&lt;Pages&gt;nos 1499`, 1513&lt;/Pages&gt;&lt;DisplayText&gt;Beaumanoir (1900, nos 1499, 1513)&lt;/DisplayText&gt;&lt;record&gt;&lt;rec-number&gt;20433&lt;/rec-number&gt;&lt;foreign-keys&gt;&lt;key app="EN" db-id="asvpwtp0b52ssfedvvhp25wjrdv5axfws0z0" timestamp="1512515756"&gt;20433&lt;/key&gt;&lt;/foreign-keys&gt;&lt;ref-type name="Book"&gt;6&lt;/ref-type&gt;&lt;contributors&gt;&lt;authors&gt;&lt;author&gt;Beaumanoir, Philippe de&lt;/author&gt;&lt;/authors&gt;&lt;tertiary-authors&gt;&lt;author&gt;Salmon, Amédée&lt;/author&gt;&lt;/tertiary-authors&gt;&lt;/contributors&gt;&lt;titles&gt;&lt;title&gt;Coutumes de Beauvaisis&lt;/title&gt;&lt;/titles&gt;&lt;volume&gt;2&lt;/volume&gt;&lt;num-vols&gt;2&lt;/num-vols&gt;&lt;keywords&gt;&lt;keyword&gt;Customary law Beauvaisis. [from old catalog]&lt;/keyword&gt;&lt;keyword&gt;Law Beauvaisis. [from old catalog]&lt;/keyword&gt;&lt;keyword&gt;French language To 1300 Glossaries, vocabularies, etc.&lt;/keyword&gt;&lt;/keywords&gt;&lt;dates&gt;&lt;year&gt;1900&lt;/year&gt;&lt;/dates&gt;&lt;pub-location&gt;Paris&lt;/pub-location&gt;&lt;publisher&gt;A. Picard et fils&lt;/publisher&gt;&lt;accession-num&gt;6317345&lt;/accession-num&gt;&lt;call-num&gt;Jefferson or Adams Building Reading Rooms DC3; .C69&amp;#xD;Online Electronic Resource&lt;/call-num&gt;&lt;urls&gt;&lt;/urls&gt;&lt;/record&gt;&lt;/Cite&gt;&lt;/EndNote&gt;</w:instrText>
      </w:r>
      <w:r>
        <w:fldChar w:fldCharType="separate"/>
      </w:r>
      <w:r>
        <w:t>Beaumanoir (1900, nos 1499, 1513)</w:t>
      </w:r>
      <w:r>
        <w:fldChar w:fldCharType="end"/>
      </w:r>
      <w:r w:rsidRPr="001B26D3">
        <w:t>.</w:t>
      </w:r>
    </w:p>
  </w:footnote>
  <w:footnote w:id="92">
    <w:p w14:paraId="35B377BC" w14:textId="6BDB1B6D"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hennan&lt;/Author&gt;&lt;Year&gt;1968&lt;/Year&gt;&lt;RecNum&gt;3611&lt;/RecNum&gt;&lt;Pages&gt;51&lt;/Pages&gt;&lt;DisplayText&gt;Shennan (1968, 51)&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51)</w:t>
      </w:r>
      <w:r>
        <w:fldChar w:fldCharType="end"/>
      </w:r>
      <w:r w:rsidRPr="001B26D3">
        <w:t>.</w:t>
      </w:r>
    </w:p>
  </w:footnote>
  <w:footnote w:id="93">
    <w:p w14:paraId="41053CB7" w14:textId="450E4FCF"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 ExcludeAuth="1"&gt;&lt;Year&gt;1723&lt;/Year&gt;&lt;RecNum&gt;20356&lt;/RecNum&gt;&lt;DisplayText&gt;Ordonnances des Roys de France de La Troisième Race (1723)&lt;/DisplayText&gt;&lt;record&gt;&lt;rec-number&gt;20356&lt;/rec-number&gt;&lt;foreign-keys&gt;&lt;key app="EN" db-id="asvpwtp0b52ssfedvvhp25wjrdv5axfws0z0" timestamp="1510424921"&gt;20356&lt;/key&gt;&lt;/foreign-keys&gt;&lt;ref-type name="Book"&gt;6&lt;/ref-type&gt;&lt;contributors&gt;&lt;/contributors&gt;&lt;titles&gt;&lt;title&gt;Ordonnances des roys de France de la troisième race&lt;/title&gt;&lt;/titles&gt;&lt;volume&gt;1&lt;/volume&gt;&lt;num-vols&gt;21&lt;/num-vols&gt;&lt;keywords&gt;&lt;keyword&gt;Law France.&lt;/keyword&gt;&lt;/keywords&gt;&lt;dates&gt;&lt;year&gt;1723&lt;/year&gt;&lt;/dates&gt;&lt;pub-location&gt;Paris&lt;/pub-location&gt;&lt;publisher&gt;Imprimerie royale&lt;/publisher&gt;&lt;accession-num&gt;3284111&lt;/accession-num&gt;&lt;call-num&gt;UL: Order in Rare Books Room (Not borrowable) 7560.a.9-&lt;/call-num&gt;&lt;urls&gt;&lt;/urls&gt;&lt;/record&gt;&lt;/Cite&gt;&lt;/EndNote&gt;</w:instrText>
      </w:r>
      <w:r>
        <w:fldChar w:fldCharType="separate"/>
      </w:r>
      <w:r>
        <w:t>Ordonnances des Roys de France de La Troisième Race (1723)</w:t>
      </w:r>
      <w:r>
        <w:fldChar w:fldCharType="end"/>
      </w:r>
      <w:r w:rsidRPr="001B26D3">
        <w:t>.</w:t>
      </w:r>
    </w:p>
  </w:footnote>
  <w:footnote w:id="94">
    <w:p w14:paraId="00F71505" w14:textId="1A744D3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291&lt;/Pages&gt;&lt;DisplayText&gt;Lot and Fawtier (1958, 291)&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1)</w:t>
      </w:r>
      <w:r>
        <w:fldChar w:fldCharType="end"/>
      </w:r>
      <w:r w:rsidRPr="001B26D3">
        <w:t>.</w:t>
      </w:r>
    </w:p>
  </w:footnote>
  <w:footnote w:id="95">
    <w:p w14:paraId="21EE20CF" w14:textId="1611D28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27&lt;/Pages&gt;&lt;DisplayText&gt;Rigaudière (1994, 127), Lot and Fawtier (1958, 29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Cite&gt;&lt;Author&gt;Lot&lt;/Author&gt;&lt;Year&gt;1958&lt;/Year&gt;&lt;RecNum&gt;1447&lt;/RecNum&gt;&lt;Pages&gt;290-1&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Rigaudière (1994, 127), Lot and Fawtier (1958, 290-1)</w:t>
      </w:r>
      <w:r>
        <w:fldChar w:fldCharType="end"/>
      </w:r>
      <w:r w:rsidRPr="001B26D3">
        <w:t>.</w:t>
      </w:r>
    </w:p>
  </w:footnote>
  <w:footnote w:id="96">
    <w:p w14:paraId="476D5D52" w14:textId="4439245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400&lt;/Pages&gt;&lt;DisplayText&gt;Maddicott (2010, 40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00)</w:t>
      </w:r>
      <w:r>
        <w:fldChar w:fldCharType="end"/>
      </w:r>
      <w:r w:rsidRPr="001B26D3">
        <w:t xml:space="preserve">. Some limited franchises existed, such as the Palatinates of Durham and Lancaster, as well as some private courts, and the powerful Marcher lordships; </w:t>
      </w:r>
      <w:r>
        <w:fldChar w:fldCharType="begin"/>
      </w:r>
      <w:r>
        <w:instrText xml:space="preserve"> ADDIN EN.CITE &lt;EndNote&gt;&lt;Cite&gt;&lt;Author&gt;Holdsworth&lt;/Author&gt;&lt;Year&gt;1923&lt;/Year&gt;&lt;RecNum&gt;13112&lt;/RecNum&gt;&lt;Pages&gt;109-132`, 17-32&lt;/Pages&gt;&lt;DisplayText&gt;Holdsworth (1923a, 109-132, 17-3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a, 109-132, 17-32)</w:t>
      </w:r>
      <w:r>
        <w:fldChar w:fldCharType="end"/>
      </w:r>
      <w:r w:rsidRPr="001B26D3">
        <w:t>.</w:t>
      </w:r>
      <w:r>
        <w:t xml:space="preserve"> But common law procedure penetrated even there; </w:t>
      </w:r>
      <w:r>
        <w:fldChar w:fldCharType="begin">
          <w:fldData xml:space="preserve">PEVuZE5vdGU+PENpdGU+PEF1dGhvcj5IdWRzb248L0F1dGhvcj48WWVhcj4yMDEyPC9ZZWFyPjxS
ZWNOdW0+NzA2MTwvUmVjTnVtPjxQYWdlcz44NTU8L1BhZ2VzPjxEaXNwbGF5VGV4dD5IdWRzb24g
KDIwMTIsIDg1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4NTU8L1BhZ2VzPjxEaXNwbGF5VGV4dD5IdWRzb24g
KDIwMTIsIDg1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855)</w:t>
      </w:r>
      <w:r>
        <w:fldChar w:fldCharType="end"/>
      </w:r>
      <w:r>
        <w:t>.</w:t>
      </w:r>
      <w:r w:rsidRPr="001B26D3">
        <w:t xml:space="preserve"> Edward I succeeded in curtailing their claims to autonomy; </w:t>
      </w:r>
      <w:r>
        <w:fldChar w:fldCharType="begin"/>
      </w:r>
      <w:r>
        <w:instrText xml:space="preserve"> ADDIN EN.CITE &lt;EndNote&gt;&lt;Cite&gt;&lt;Author&gt;Spencer&lt;/Author&gt;&lt;Year&gt;2014&lt;/Year&gt;&lt;RecNum&gt;19978&lt;/RecNum&gt;&lt;Pages&gt;71-6&lt;/Pages&gt;&lt;DisplayText&gt;Spencer (2014, 71-6)&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71-6)</w:t>
      </w:r>
      <w:r>
        <w:fldChar w:fldCharType="end"/>
      </w:r>
      <w:r w:rsidRPr="001B26D3">
        <w:t>.</w:t>
      </w:r>
    </w:p>
  </w:footnote>
  <w:footnote w:id="97">
    <w:p w14:paraId="49A1FA01" w14:textId="504BC8E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62-3&lt;/Pages&gt;&lt;DisplayText&gt;Rigaudière (1994, 162-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2-3)</w:t>
      </w:r>
      <w:r>
        <w:fldChar w:fldCharType="end"/>
      </w:r>
      <w:r w:rsidRPr="001B26D3">
        <w:t>.</w:t>
      </w:r>
    </w:p>
  </w:footnote>
  <w:footnote w:id="98">
    <w:p w14:paraId="6600C709" w14:textId="00B7D70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Bisson&lt;/Author&gt;&lt;Year&gt;1969&lt;/Year&gt;&lt;RecNum&gt;322&lt;/RecNum&gt;&lt;Pages&gt;360&lt;/Pages&gt;&lt;DisplayText&gt;Bisson (1969, 360)&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60)</w:t>
      </w:r>
      <w:r>
        <w:fldChar w:fldCharType="end"/>
      </w:r>
      <w:r w:rsidRPr="001B26D3">
        <w:t>.</w:t>
      </w:r>
    </w:p>
  </w:footnote>
  <w:footnote w:id="99">
    <w:p w14:paraId="46E099D5" w14:textId="49A8D7C3" w:rsidR="0098315E" w:rsidRPr="001B26D3" w:rsidRDefault="0098315E" w:rsidP="007C0DA7">
      <w:pPr>
        <w:pStyle w:val="FootnoteText"/>
      </w:pPr>
      <w:r w:rsidRPr="001B26D3">
        <w:rPr>
          <w:rStyle w:val="FootnoteReference"/>
        </w:rPr>
        <w:footnoteRef/>
      </w:r>
      <w:r w:rsidRPr="001B26D3">
        <w:t xml:space="preserve"> </w:t>
      </w:r>
      <w:r w:rsidRPr="001B26D3">
        <w:rPr>
          <w:i/>
        </w:rPr>
        <w:t>Fleta</w:t>
      </w:r>
      <w:r w:rsidRPr="001B26D3">
        <w:t xml:space="preserve"> is a treatise on the Common Law; </w:t>
      </w:r>
      <w:r>
        <w:fldChar w:fldCharType="begin"/>
      </w:r>
      <w:r>
        <w:instrText xml:space="preserve"> ADDIN EN.CITE &lt;EndNote&gt;&lt;Cite ExcludeAuth="1"&gt;&lt;Year&gt;1955&lt;/Year&gt;&lt;RecNum&gt;7350&lt;/RecNum&gt;&lt;Pages&gt;109&lt;/Pages&gt;&lt;DisplayText&gt;Fleta (1955, 109)&lt;/DisplayText&gt;&lt;record&gt;&lt;rec-number&gt;7350&lt;/rec-number&gt;&lt;foreign-keys&gt;&lt;key app="EN" db-id="asvpwtp0b52ssfedvvhp25wjrdv5axfws0z0" timestamp="1418011222"&gt;7350&lt;/key&gt;&lt;/foreign-keys&gt;&lt;ref-type name="Book"&gt;6&lt;/ref-type&gt;&lt;contributors&gt;&lt;secondary-authors&gt;&lt;author&gt;and translated by H. G. Richardson  and G. O. Sayles,&lt;/author&gt;&lt;/secondary-authors&gt;&lt;/contributors&gt;&lt;titles&gt;&lt;title&gt;Fleta&lt;/title&gt;&lt;/titles&gt;&lt;keywords&gt;&lt;keyword&gt;Law Great Britain.&lt;/keyword&gt;&lt;/keywords&gt;&lt;dates&gt;&lt;year&gt;1955&lt;/year&gt;&lt;/dates&gt;&lt;pub-location&gt;London&lt;/pub-location&gt;&lt;publisher&gt;B. Quaritch&lt;/publisher&gt;&lt;call-num&gt;D&amp;apos;Angelo Law Library D&amp;apos;Angelo Law Stacks K2003.A1S4 v.72, 89, 99 c.1;  Joseph Regenstein Library Regenstein Stacks DA25.S46 v.72, etc.&lt;/call-num&gt;&lt;urls&gt;&lt;/urls&gt;&lt;/record&gt;&lt;/Cite&gt;&lt;/EndNote&gt;</w:instrText>
      </w:r>
      <w:r>
        <w:fldChar w:fldCharType="separate"/>
      </w:r>
      <w:r>
        <w:t>Fleta (1955, 109)</w:t>
      </w:r>
      <w:r>
        <w:fldChar w:fldCharType="end"/>
      </w:r>
      <w:r w:rsidRPr="001B26D3">
        <w:t>.</w:t>
      </w:r>
    </w:p>
  </w:footnote>
  <w:footnote w:id="100">
    <w:p w14:paraId="317A59FF" w14:textId="051BD4CA"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NdXNzb248L0F1dGhvcj48WWVhcj4xOTk5PC9ZZWFyPjxS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</w:fldData>
        </w:fldChar>
      </w:r>
      <w:r>
        <w:instrText xml:space="preserve"> ADDIN EN.CITE </w:instrText>
      </w:r>
      <w:r>
        <w:fldChar w:fldCharType="begin">
          <w:fldData xml:space="preserve">PEVuZE5vdGU+PENpdGU+PEF1dGhvcj5NdXNzb248L0F1dGhvcj48WWVhcj4xOTk5PC9ZZWFyPjxS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</w:fldData>
        </w:fldChar>
      </w:r>
      <w:r>
        <w:instrText xml:space="preserve"> ADDIN EN.CITE.DATA </w:instrText>
      </w:r>
      <w:r>
        <w:fldChar w:fldCharType="end"/>
      </w:r>
      <w:r>
        <w:fldChar w:fldCharType="separate"/>
      </w:r>
      <w:r>
        <w:t>Musson and Ormrod (1999, 147), Cam (1970, 170)</w:t>
      </w:r>
      <w:r>
        <w:fldChar w:fldCharType="end"/>
      </w:r>
      <w:r w:rsidRPr="001B26D3">
        <w:t>.</w:t>
      </w:r>
    </w:p>
  </w:footnote>
  <w:footnote w:id="101">
    <w:p w14:paraId="3DDB4867" w14:textId="7EB33EF5" w:rsidR="0098315E" w:rsidRPr="001B26D3" w:rsidRDefault="0098315E" w:rsidP="007C0DA7">
      <w:pPr>
        <w:pStyle w:val="FootnoteText"/>
      </w:pPr>
      <w:r w:rsidRPr="001B26D3">
        <w:rPr>
          <w:rStyle w:val="FootnoteReference"/>
          <w:noProof w:val="0"/>
        </w:rPr>
        <w:footnoteRef/>
      </w:r>
      <w:r w:rsidRPr="001B26D3">
        <w:t xml:space="preserve"> The term is first recorded in 1399; </w:t>
      </w:r>
      <w:r>
        <w:fldChar w:fldCharType="begin"/>
      </w:r>
      <w:r>
        <w:instrText xml:space="preserve"> ADDIN EN.CITE &lt;EndNote&gt;&lt;Cite&gt;&lt;Author&gt;Given-Wilson&lt;/Author&gt;&lt;Year&gt;2005&lt;/Year&gt;&lt;RecNum&gt;5077&lt;/RecNum&gt;&lt;Pages&gt; Oct. 1399 2nd Roll §9. m. 2&lt;/Pages&gt;&lt;DisplayText&gt;Given-Wilson&lt;style face="italic"&gt;, et al.&lt;/style&gt; (2005, Oct. 1399 2nd Roll §9. m. 2), McIlwain (1910)&lt;/DisplayText&gt;&lt;record&gt;&lt;rec-number&gt;5077&lt;/rec-number&gt;&lt;foreign-keys&gt;&lt;key app="EN" db-id="asvpwtp0b52ssfedvvhp25wjrdv5axfws0z0" timestamp="1333839507"&gt;5077&lt;/key&gt;&lt;/foreign-keys&gt;&lt;ref-type name="Online Database"&gt;45&lt;/ref-type&gt;&lt;contributors&gt;&lt;authors&gt;&lt;author&gt;Given-Wilson, Chris&lt;/author&gt;&lt;author&gt;Brand, Paul&lt;/author&gt;&lt;author&gt;Curry, A.&lt;/author&gt;&lt;author&gt;Ormrod, W. M.&lt;/author&gt;&lt;/authors&gt;&lt;/contributors&gt;&lt;titles&gt;&lt;title&gt;Parliament Rolls of Medieval England, 1275 – 1504&lt;/title&gt;&lt;/titles&gt;&lt;dates&gt;&lt;year&gt;2005&lt;/year&gt;&lt;/dates&gt;&lt;pub-location&gt;London&lt;/pub-location&gt;&lt;publisher&gt;University of London &amp;amp; History of Parliament Trust&lt;/publisher&gt;&lt;urls&gt;&lt;related-urls&gt;&lt;url&gt;http://www.british-history.ac.uk/source.aspx?pubid=1241&lt;/url&gt;&lt;/related-urls&gt;&lt;/urls&gt;&lt;/record&gt;&lt;/Cite&gt;&lt;Cite&gt;&lt;Author&gt;McIlwain&lt;/Author&gt;&lt;Year&gt;1910&lt;/Year&gt;&lt;RecNum&gt;556&lt;/RecNum&gt;&lt;record&gt;&lt;rec-number&gt;556&lt;/rec-number&gt;&lt;foreign-keys&gt;&lt;key app="EN" db-id="asvpwtp0b52ssfedvvhp25wjrdv5axfws0z0" timestamp="1284924098"&gt;556&lt;/key&gt;&lt;/foreign-keys&gt;&lt;ref-type name="Book"&gt;6&lt;/ref-type&gt;&lt;contributors&gt;&lt;authors&gt;&lt;author&gt;McIlwain, Charles Howard&lt;/author&gt;&lt;/authors&gt;&lt;/contributors&gt;&lt;titles&gt;&lt;title&gt;The High Court of Parliament and its Supremacy; An Historical Essay on the Boundaries between Legislation and Adjudication in England&lt;/title&gt;&lt;short-title&gt;The High Court of Parliament&lt;/short-title&gt;&lt;/titles&gt;&lt;pages&gt;xxi, [1] 408, [2]&lt;/pages&gt;&lt;keywords&gt;&lt;keyword&gt;Great Britain. Parliament Jurisdiction.&lt;/keyword&gt;&lt;/keywords&gt;&lt;dates&gt;&lt;year&gt;1910&lt;/year&gt;&lt;/dates&gt;&lt;pub-location&gt;New Haven&lt;/pub-location&gt;&lt;publisher&gt;Yale University Press&lt;/publisher&gt;&lt;call-num&gt;D&amp;apos;Angelo Law Library D&amp;apos;Angelo Law Stacks KB3282.M3H6 1910 c.1&lt;/call-num&gt;&lt;urls&gt;&lt;/urls&gt;&lt;/record&gt;&lt;/Cite&gt;&lt;/EndNote&gt;</w:instrText>
      </w:r>
      <w:r>
        <w:fldChar w:fldCharType="separate"/>
      </w:r>
      <w:r>
        <w:t>Given-Wilson</w:t>
      </w:r>
      <w:r w:rsidRPr="0098315E">
        <w:rPr>
          <w:i/>
        </w:rPr>
        <w:t>, et al.</w:t>
      </w:r>
      <w:r>
        <w:t xml:space="preserve"> (2005, Oct. 1399 2nd Roll §9. m. 2), McIlwain (1910)</w:t>
      </w:r>
      <w:r>
        <w:fldChar w:fldCharType="end"/>
      </w:r>
      <w:r w:rsidRPr="001B26D3">
        <w:t xml:space="preserve">. </w:t>
      </w:r>
    </w:p>
  </w:footnote>
  <w:footnote w:id="102">
    <w:p w14:paraId="20757D2C" w14:textId="602F37B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48&lt;/Pages&gt;&lt;DisplayText&gt;Holdsworth (1923a, 48)&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a, 48)</w:t>
      </w:r>
      <w:r>
        <w:fldChar w:fldCharType="end"/>
      </w:r>
      <w:r w:rsidRPr="001B26D3">
        <w:t>.</w:t>
      </w:r>
    </w:p>
  </w:footnote>
  <w:footnote w:id="103">
    <w:p w14:paraId="564FCE16" w14:textId="1B5C5E5D"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itland&lt;/Author&gt;&lt;Year&gt;1893&lt;/Year&gt;&lt;RecNum&gt;350&lt;/RecNum&gt;&lt;Pages&gt; lxxxiii &lt;/Pages&gt;&lt;DisplayText&gt;Maitland (1893, lxxxiii )&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on the twenty-eighth day of February, in the thirty-third year of the reign of King Edward the First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EndNote&gt;</w:instrText>
      </w:r>
      <w:r>
        <w:fldChar w:fldCharType="separate"/>
      </w:r>
      <w:r>
        <w:t>Maitland (1893, lxxxiii )</w:t>
      </w:r>
      <w:r>
        <w:fldChar w:fldCharType="end"/>
      </w:r>
      <w:r w:rsidRPr="001B26D3">
        <w:t>.</w:t>
      </w:r>
    </w:p>
  </w:footnote>
  <w:footnote w:id="104">
    <w:p w14:paraId="4EA1F84F" w14:textId="44ED5388" w:rsidR="0098315E" w:rsidRPr="001B26D3" w:rsidRDefault="0098315E" w:rsidP="007C0DA7">
      <w:pPr>
        <w:pStyle w:val="FootnoteText"/>
      </w:pPr>
      <w:r w:rsidRPr="001B26D3">
        <w:rPr>
          <w:rStyle w:val="FootnoteReference"/>
        </w:rPr>
        <w:footnoteRef/>
      </w:r>
      <w:r w:rsidRPr="001B26D3">
        <w:t xml:space="preserve"> See </w:t>
      </w:r>
      <w:r>
        <w:fldChar w:fldCharType="begin"/>
      </w:r>
      <w:r>
        <w:instrText xml:space="preserve"> ADDIN EN.CITE &lt;EndNote&gt;&lt;Cite&gt;&lt;Author&gt;Sayles&lt;/Author&gt;&lt;Year&gt;1988&lt;/Year&gt;&lt;RecNum&gt;560&lt;/RecNum&gt;&lt;Pages&gt;21-2&lt;/Pages&gt;&lt;DisplayText&gt;Sayles (1988, 21-2)&lt;/DisplayText&gt;&lt;record&gt;&lt;rec-number&gt;560&lt;/rec-number&gt;&lt;foreign-keys&gt;&lt;key app="EN" db-id="asvpwtp0b52ssfedvvhp25wjrdv5axfws0z0" timestamp="1284924098"&gt;560&lt;/key&gt;&lt;/foreign-keys&gt;&lt;ref-type name="Book"&gt;6&lt;/ref-type&gt;&lt;contributors&gt;&lt;authors&gt;&lt;author&gt;Sayles, G. O.&lt;/author&gt;&lt;/authors&gt;&lt;/contributors&gt;&lt;titles&gt;&lt;title&gt;The Functions of the Medieval Parliament of England&lt;/title&gt;&lt;/titles&gt;&lt;pages&gt;xvi, 475&lt;/pages&gt;&lt;keywords&gt;&lt;keyword&gt;England. Parliament History Sources.&lt;/keyword&gt;&lt;keyword&gt;Great Britain Politics and government 1066-1485 Sources.&lt;/keyword&gt;&lt;/keywords&gt;&lt;dates&gt;&lt;year&gt;1988&lt;/year&gt;&lt;/dates&gt;&lt;pub-location&gt;London&lt;/pub-location&gt;&lt;publisher&gt;Hambledon Press&lt;/publisher&gt;&lt;isbn&gt;0907628923&lt;/isbn&gt;&lt;call-num&gt;D&amp;apos;Angelo Law Library D&amp;apos;Angelo Law Stacks JN505.S290 1988 c.2;  Joseph Regenstein Library Regenstein Stacks JN505.S290 1988 c.1&lt;/call-num&gt;&lt;urls&gt;&lt;/urls&gt;&lt;/record&gt;&lt;/Cite&gt;&lt;/EndNote&gt;</w:instrText>
      </w:r>
      <w:r>
        <w:fldChar w:fldCharType="separate"/>
      </w:r>
      <w:r>
        <w:t>Sayles (1988, 21-2)</w:t>
      </w:r>
      <w:r>
        <w:fldChar w:fldCharType="end"/>
      </w:r>
      <w:r w:rsidRPr="001B26D3">
        <w:t xml:space="preserve">, for a list of such cases under Henry III </w:t>
      </w:r>
      <w:r w:rsidRPr="001B26D3">
        <w:rPr>
          <w:rFonts w:cs="Baskerville"/>
        </w:rPr>
        <w:t>(1216-72)</w:t>
      </w:r>
      <w:r>
        <w:fldChar w:fldCharType="begin"/>
      </w:r>
      <w:r>
        <w:instrText xml:space="preserve"> ADDIN EN.CITE &lt;EndNote&gt;&lt;Cite&gt;&lt;Author&gt;Harriss&lt;/Author&gt;&lt;Year&gt;1981&lt;/Year&gt;&lt;RecNum&gt;557&lt;/RecNum&gt;&lt;Pages&gt;44-5&lt;/Pages&gt;&lt;DisplayText&gt;Harriss (1981, 44-5)&lt;/DisplayText&gt;&lt;record&gt;&lt;rec-number&gt;557&lt;/rec-number&gt;&lt;foreign-keys&gt;&lt;key app="EN" db-id="asvpwtp0b52ssfedvvhp25wjrdv5axfws0z0" timestamp="1284924098"&gt;557&lt;/key&gt;&lt;/foreign-keys&gt;&lt;ref-type name="Book Section"&gt;5&lt;/ref-type&gt;&lt;contributors&gt;&lt;authors&gt;&lt;author&gt;Harriss, Gerald L.&lt;/author&gt;&lt;/authors&gt;&lt;secondary-authors&gt;&lt;author&gt;Davies, R. G.&lt;/author&gt;&lt;author&gt;Denton, Jeffrey Howard&lt;/author&gt;&lt;/secondary-authors&gt;&lt;/contributors&gt;&lt;titles&gt;&lt;title&gt;The Formation of Parliament, 1272-1377&lt;/title&gt;&lt;secondary-title&gt;The English Parliament in the Middle Ages&lt;/secondary-title&gt;&lt;/titles&gt;&lt;pages&gt;26-6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Harriss (1981, 44-5)</w:t>
      </w:r>
      <w:r>
        <w:fldChar w:fldCharType="end"/>
      </w:r>
      <w:r w:rsidRPr="001B26D3">
        <w:t>.</w:t>
      </w:r>
    </w:p>
  </w:footnote>
  <w:footnote w:id="105">
    <w:p w14:paraId="36BFD221" w14:textId="6AA6014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172&lt;/Pages&gt;&lt;DisplayText&gt;Holdsworth (1923a, 17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a, 172)</w:t>
      </w:r>
      <w:r>
        <w:fldChar w:fldCharType="end"/>
      </w:r>
      <w:r w:rsidRPr="001B26D3">
        <w:t>.</w:t>
      </w:r>
    </w:p>
  </w:footnote>
  <w:footnote w:id="106">
    <w:p w14:paraId="77ED173F" w14:textId="008E3F8F"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tubbs&lt;/Author&gt;&lt;Year&gt;1896&lt;/Year&gt;&lt;RecNum&gt;377&lt;/RecNum&gt;&lt;Pages&gt;261&lt;/Pages&gt;&lt;DisplayText&gt;Stubbs (1896, 261)&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pages&gt;3 v.&lt;/pag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261)</w:t>
      </w:r>
      <w:r>
        <w:fldChar w:fldCharType="end"/>
      </w:r>
      <w:r w:rsidRPr="001B26D3">
        <w:t>.</w:t>
      </w:r>
    </w:p>
  </w:footnote>
  <w:footnote w:id="107">
    <w:p w14:paraId="5DA1D53B" w14:textId="359FCE9F"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b2xkc3dvcnRoPC9BdXRob3I+PFllYXI+MTkyMzwvWWVh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3ZWxsPC9BdXRob3I+PFllYXI+MTk2ODwvWWVhcj48UmVjTnVtPjExNzAwPC9S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</w:fldData>
        </w:fldChar>
      </w:r>
      <w:r>
        <w:instrText xml:space="preserve"> ADDIN EN.CITE </w:instrText>
      </w:r>
      <w:r>
        <w:fldChar w:fldCharType="begin">
          <w:fldData xml:space="preserve">PEVuZE5vdGU+PENpdGU+PEF1dGhvcj5Ib2xkc3dvcnRoPC9BdXRob3I+PFllYXI+MTkyMzwvWWVh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3ZWxsPC9BdXRob3I+PFllYXI+MTk2ODwvWWVhcj48UmVjTnVtPjExNzAwPC9S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</w:fldData>
        </w:fldChar>
      </w:r>
      <w:r>
        <w:instrText xml:space="preserve"> ADDIN EN.CITE.DATA </w:instrText>
      </w:r>
      <w:r>
        <w:fldChar w:fldCharType="end"/>
      </w:r>
      <w:r>
        <w:fldChar w:fldCharType="separate"/>
      </w:r>
      <w:r>
        <w:t>Holdsworth (1923a, 40), Powell and Wallis (1968, 406), Musson and Ormrod (1999, 27)</w:t>
      </w:r>
      <w:r>
        <w:fldChar w:fldCharType="end"/>
      </w:r>
      <w:r w:rsidRPr="001B26D3">
        <w:t>.</w:t>
      </w:r>
    </w:p>
  </w:footnote>
  <w:footnote w:id="108">
    <w:p w14:paraId="247E1054" w14:textId="551776DB" w:rsidR="0098315E" w:rsidRPr="001B26D3" w:rsidRDefault="0098315E" w:rsidP="007C0DA7">
      <w:pPr>
        <w:pStyle w:val="FootnoteText"/>
      </w:pPr>
      <w:r w:rsidRPr="001B26D3">
        <w:rPr>
          <w:rStyle w:val="FootnoteReference"/>
        </w:rPr>
        <w:footnoteRef/>
      </w:r>
      <w:r w:rsidRPr="001B26D3">
        <w:t xml:space="preserve"> For the two central royal courts, see </w:t>
      </w:r>
      <w:r>
        <w:fldChar w:fldCharType="begin"/>
      </w:r>
      <w:r>
        <w:instrText xml:space="preserve"> ADDIN EN.CITE &lt;EndNote&gt;&lt;Cite&gt;&lt;Author&gt;Turner&lt;/Author&gt;&lt;Year&gt;1977&lt;/Year&gt;&lt;RecNum&gt;561&lt;/RecNum&gt;&lt;DisplayText&gt;Turner (1977), Hastings (1947)&lt;/DisplayText&gt;&lt;record&gt;&lt;rec-number&gt;561&lt;/rec-number&gt;&lt;foreign-keys&gt;&lt;key app="EN" db-id="asvpwtp0b52ssfedvvhp25wjrdv5axfws0z0" timestamp="1284924098"&gt;561&lt;/key&gt;&lt;/foreign-keys&gt;&lt;ref-type name="Journal Article"&gt;17&lt;/ref-type&gt;&lt;contributors&gt;&lt;authors&gt;&lt;author&gt;Turner, Ralph V.&lt;/author&gt;&lt;/authors&gt;&lt;/contributors&gt;&lt;titles&gt;&lt;title&gt;The Origins of Common Pleas and King&amp;apos;s Bench&lt;/title&gt;&lt;secondary-title&gt;The American Journal of Legal History&lt;/secondary-title&gt;&lt;/titles&gt;&lt;periodical&gt;&lt;full-title&gt;The American Journal of Legal History&lt;/full-title&gt;&lt;/periodical&gt;&lt;pages&gt;238-254&lt;/pages&gt;&lt;volume&gt;21&lt;/volume&gt;&lt;number&gt;3&lt;/number&gt;&lt;dates&gt;&lt;year&gt;1977&lt;/year&gt;&lt;/dates&gt;&lt;urls&gt;&lt;/urls&gt;&lt;/record&gt;&lt;/Cite&gt;&lt;Cite&gt;&lt;Author&gt;Hastings&lt;/Author&gt;&lt;Year&gt;1947&lt;/Year&gt;&lt;RecNum&gt;562&lt;/RecNum&gt;&lt;record&gt;&lt;rec-number&gt;562&lt;/rec-number&gt;&lt;foreign-keys&gt;&lt;key app="EN" db-id="asvpwtp0b52ssfedvvhp25wjrdv5axfws0z0" timestamp="1284924098"&gt;562&lt;/key&gt;&lt;/foreign-keys&gt;&lt;ref-type name="Book"&gt;6&lt;/ref-type&gt;&lt;contributors&gt;&lt;authors&gt;&lt;author&gt;Hastings, Margaret&lt;/author&gt;&lt;/authors&gt;&lt;/contributors&gt;&lt;titles&gt;&lt;title&gt;The Court of Common Pleas in Fifteenth Century England; a Study of Legal Administration and Procedure&lt;/title&gt;&lt;/titles&gt;&lt;pages&gt;302&lt;/pages&gt;&lt;keywords&gt;&lt;keyword&gt;Great Britain. Court of Common Pleas.&lt;/keyword&gt;&lt;/keywords&gt;&lt;dates&gt;&lt;year&gt;1947&lt;/year&gt;&lt;/dates&gt;&lt;pub-location&gt;Ithaca&lt;/pub-location&gt;&lt;publisher&gt;Cornell University Press&lt;/publisher&gt;&lt;call-num&gt;Wid Br 1615.65&lt;/call-num&gt;&lt;urls&gt;&lt;/urls&gt;&lt;custom1&gt;KD6898 .H3x Lamont&amp;#xD;UK 905.97 HAS Law School&amp;#xD;Br 1615.65 Widener&lt;/custom1&gt;&lt;/record&gt;&lt;/Cite&gt;&lt;/EndNote&gt;</w:instrText>
      </w:r>
      <w:r>
        <w:fldChar w:fldCharType="separate"/>
      </w:r>
      <w:r>
        <w:t>Turner (1977), Hastings (1947)</w:t>
      </w:r>
      <w:r>
        <w:fldChar w:fldCharType="end"/>
      </w:r>
      <w:r w:rsidRPr="001B26D3">
        <w:t>. Treason law allowed members of parliament to prosecute ministers of the crown and to exercise some control over the crown’s actions (Bellamy 1970).</w:t>
      </w:r>
    </w:p>
  </w:footnote>
  <w:footnote w:id="109">
    <w:p w14:paraId="13451C78" w14:textId="46BFAA89"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287&lt;/Pages&gt;&lt;DisplayText&gt;Maddicott (2010, 287)&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87)</w:t>
      </w:r>
      <w:r>
        <w:fldChar w:fldCharType="end"/>
      </w:r>
      <w:r w:rsidRPr="001B26D3">
        <w:t>.</w:t>
      </w:r>
    </w:p>
  </w:footnote>
  <w:footnote w:id="110">
    <w:p w14:paraId="5D61D2AD" w14:textId="7B287C6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289&lt;/Pages&gt;&lt;DisplayText&gt;Lot and Fawtier (1958, 289), Rigaudière (1994, 18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Rigaudière&lt;/Author&gt;&lt;Year&gt;1994&lt;/Year&gt;&lt;RecNum&gt;19961&lt;/RecNum&gt;&lt;Pages&gt;188&lt;/Pages&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Lot and Fawtier (1958, 289), Rigaudière (1994, 188)</w:t>
      </w:r>
      <w:r>
        <w:fldChar w:fldCharType="end"/>
      </w:r>
      <w:r w:rsidRPr="001B26D3">
        <w:t>.</w:t>
      </w:r>
    </w:p>
  </w:footnote>
  <w:footnote w:id="111">
    <w:p w14:paraId="0CDC21B3" w14:textId="6BA815D6"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Joinville&lt;/Author&gt;&lt;Year&gt;1821-7&lt;/Year&gt;&lt;RecNum&gt;20347&lt;/RecNum&gt;&lt;Pages&gt;184-5&lt;/Pages&gt;&lt;DisplayText&gt;Joinville (1821-7, 184-5)&lt;/DisplayText&gt;&lt;record&gt;&lt;rec-number&gt;20347&lt;/rec-number&gt;&lt;foreign-keys&gt;&lt;key app="EN" db-id="asvpwtp0b52ssfedvvhp25wjrdv5axfws0z0" timestamp="1509920301"&gt;20347&lt;/key&gt;&lt;/foreign-keys&gt;&lt;ref-type name="Book Section"&gt;5&lt;/ref-type&gt;&lt;contributors&gt;&lt;authors&gt;&lt;author&gt;Joinville, Jean&lt;/author&gt;&lt;/authors&gt;&lt;secondary-authors&gt;&lt;author&gt;Petitot, Claude Bernard&lt;/author&gt;&lt;/secondary-authors&gt;&lt;/contributors&gt;&lt;titles&gt;&lt;title&gt;Histoire de Saint-Louis&lt;/title&gt;&lt;secondary-title&gt;Collection complete des mémoires relatifs à l&amp;apos;histoire de France depuis le règne de Philippe Auguste, jusqu&amp;apos;au commencement du dix-septièrne siècle&lt;/secondary-title&gt;&lt;/titles&gt;&lt;pages&gt;52 vol.&lt;/pages&gt;&lt;keywords&gt;&lt;keyword&gt;France Bibliography.&lt;/keyword&gt;&lt;/keywords&gt;&lt;dates&gt;&lt;year&gt;1821-7&lt;/year&gt;&lt;/dates&gt;&lt;pub-location&gt;Paris&lt;/pub-location&gt;&lt;accession-num&gt;003596778-1&lt;/accession-num&gt;&lt;call-num&gt;WID Fr 345.5&lt;/call-num&gt;&lt;urls&gt;&lt;/urls&gt;&lt;/record&gt;&lt;/Cite&gt;&lt;/EndNote&gt;</w:instrText>
      </w:r>
      <w:r>
        <w:fldChar w:fldCharType="separate"/>
      </w:r>
      <w:r>
        <w:t>Joinville (1821-7, 184-5)</w:t>
      </w:r>
      <w:r>
        <w:fldChar w:fldCharType="end"/>
      </w:r>
      <w:r w:rsidRPr="001B26D3">
        <w:t>.</w:t>
      </w:r>
    </w:p>
  </w:footnote>
  <w:footnote w:id="112">
    <w:p w14:paraId="74058440" w14:textId="333A5531"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EdWNvdWRyYXk8L0F1dGhvcj48WWVhcj4xOTAyPC9ZZWFy
PjxSZWNOdW0+MzI0PC9SZWNOdW0+PFBhZ2VzPjIyLTQ1PC9QYWdlcz48RGlzcGxheVRleHQ+RHVj
b3VkcmF5ICgxOTAyLCAyMi00NSksIEZheWFyZCAoMTg3NiwgNC0xMCksIExhbmdsb2lzICgxODkw
LCBlc3AuIHAuIDc4ICksIFNoZW5uYW4gKDE5OTgsIDEwZmYpLCBMZW1hcmlnbmllciAoMTk3MCwg
MzQ3KSwgTG90PHN0eWxlIGZhY2U9Iml0YWxpYyI+LCBldCBhbC48L3N0eWxlPiAoMTk1NywgMjk2
LTMwMCk8L0Rpc3BsYXlUZXh0PjxyZWNvcmQ+PHJlYy1udW1iZXI+MzI0PC9yZWMtbnVtYmVyPjxm
b3JlaWduLWtleXM+PGtleSBhcHA9IkVOIiBkYi1pZD0iYXN2cHd0cDBiNTJzc2ZlZHZ2aHAyNXdq
cmR2NWF4ZndzMHowIiB0aW1lc3RhbXA9IjEyODQ5MjQwOTM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SBldCBjaWU8L3B1Ymxpc2hlcj48Y2FsbC1udW0+Sk4yNDI4IC5EODQ7IEZy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</w:fldData>
        </w:fldChar>
      </w:r>
      <w:r>
        <w:instrText xml:space="preserve"> ADDIN EN.CITE </w:instrText>
      </w:r>
      <w:r>
        <w:fldChar w:fldCharType="begin">
          <w:fldData xml:space="preserve">PEVuZE5vdGU+PENpdGU+PEF1dGhvcj5EdWNvdWRyYXk8L0F1dGhvcj48WWVhcj4xOTAyPC9ZZWFy
PjxSZWNOdW0+MzI0PC9SZWNOdW0+PFBhZ2VzPjIyLTQ1PC9QYWdlcz48RGlzcGxheVRleHQ+RHVj
b3VkcmF5ICgxOTAyLCAyMi00NSksIEZheWFyZCAoMTg3NiwgNC0xMCksIExhbmdsb2lzICgxODkw
LCBlc3AuIHAuIDc4ICksIFNoZW5uYW4gKDE5OTgsIDEwZmYpLCBMZW1hcmlnbmllciAoMTk3MCwg
MzQ3KSwgTG90PHN0eWxlIGZhY2U9Iml0YWxpYyI+LCBldCBhbC48L3N0eWxlPiAoMTk1NywgMjk2
LTMwMCk8L0Rpc3BsYXlUZXh0PjxyZWNvcmQ+PHJlYy1udW1iZXI+MzI0PC9yZWMtbnVtYmVyPjxm
b3JlaWduLWtleXM+PGtleSBhcHA9IkVOIiBkYi1pZD0iYXN2cHd0cDBiNTJzc2ZlZHZ2aHAyNXdq
cmR2NWF4ZndzMHowIiB0aW1lc3RhbXA9IjEyODQ5MjQwOTM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SBldCBjaWU8L3B1Ymxpc2hlcj48Y2FsbC1udW0+Sk4yNDI4IC5EODQ7IEZy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</w:fldData>
        </w:fldChar>
      </w:r>
      <w:r>
        <w:instrText xml:space="preserve"> ADDIN EN.CITE.DATA </w:instrText>
      </w:r>
      <w:r>
        <w:fldChar w:fldCharType="end"/>
      </w:r>
      <w:r>
        <w:fldChar w:fldCharType="separate"/>
      </w:r>
      <w:r>
        <w:t>Ducoudray (1902, 22-45), Fayard (1876, 4-10), Langlois (1890, esp. p. 78 ), Shennan (1998, 10ff), Lemarignier (1970, 347), Lot</w:t>
      </w:r>
      <w:r w:rsidRPr="0098315E">
        <w:rPr>
          <w:i/>
        </w:rPr>
        <w:t>, et al.</w:t>
      </w:r>
      <w:r>
        <w:t xml:space="preserve"> (1957, 296-300)</w:t>
      </w:r>
      <w:r>
        <w:fldChar w:fldCharType="end"/>
      </w:r>
      <w:r w:rsidRPr="001B26D3">
        <w:t>.</w:t>
      </w:r>
    </w:p>
  </w:footnote>
  <w:footnote w:id="113">
    <w:p w14:paraId="12AF7C3F" w14:textId="0186DAD9"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Ducoudray&lt;/Author&gt;&lt;Year&gt;1902&lt;/Year&gt;&lt;RecNum&gt;324&lt;/RecNum&gt;&lt;Pages&gt;302&lt;/Pages&gt;&lt;DisplayText&gt;Ducoudray (1902, 302), McIlwain (1932, 686)&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McIlwain&lt;/Author&gt;&lt;Year&gt;1932&lt;/Year&gt;&lt;RecNum&gt;310&lt;/RecNum&gt;&lt;Pages&gt;686&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Ducoudray (1902, 302), McIlwain (1932, 686)</w:t>
      </w:r>
      <w:r>
        <w:fldChar w:fldCharType="end"/>
      </w:r>
      <w:r w:rsidRPr="001B26D3">
        <w:t>.</w:t>
      </w:r>
    </w:p>
  </w:footnote>
  <w:footnote w:id="114">
    <w:p w14:paraId="713E2D10" w14:textId="5A8862F2"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IYXJkaW5nPC9BdXRob3I+PFllYXI+MjAwMjwvWWVhcj48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EwLTJgLCAxNjAtNjRgLCAyMDg8L1BhZ2VzPjxE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==
</w:fldData>
        </w:fldChar>
      </w:r>
      <w:r>
        <w:instrText xml:space="preserve"> ADDIN EN.CITE.DATA </w:instrText>
      </w:r>
      <w:r>
        <w:fldChar w:fldCharType="end"/>
      </w:r>
      <w:r>
        <w:fldChar w:fldCharType="separate"/>
      </w:r>
      <w:r>
        <w:t>Harding (2002, 110-2, 160-64, 208), Le Mené (2000)</w:t>
      </w:r>
      <w:r>
        <w:fldChar w:fldCharType="end"/>
      </w:r>
      <w:r w:rsidRPr="001B26D3">
        <w:t>.</w:t>
      </w:r>
    </w:p>
  </w:footnote>
  <w:footnote w:id="115">
    <w:p w14:paraId="7953B725" w14:textId="40FCA7D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arding&lt;/Author&gt;&lt;Year&gt;2002&lt;/Year&gt;&lt;RecNum&gt;9631&lt;/RecNum&gt;&lt;Pages&gt;123&lt;/Pages&gt;&lt;DisplayText&gt;Harding (2002, 123)&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3)</w:t>
      </w:r>
      <w:r>
        <w:fldChar w:fldCharType="end"/>
      </w:r>
      <w:r w:rsidRPr="001B26D3">
        <w:t>.</w:t>
      </w:r>
    </w:p>
  </w:footnote>
  <w:footnote w:id="116">
    <w:p w14:paraId="1BA5FBDB" w14:textId="4A0A5E6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33&lt;/Pages&gt;&lt;DisplayText&gt;Lot and Fawtier (1958, 333)&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3)</w:t>
      </w:r>
      <w:r>
        <w:fldChar w:fldCharType="end"/>
      </w:r>
      <w:r w:rsidRPr="001B26D3">
        <w:t>.</w:t>
      </w:r>
    </w:p>
  </w:footnote>
  <w:footnote w:id="117">
    <w:p w14:paraId="49BBCC50" w14:textId="1AD6F7C4" w:rsidR="0098315E" w:rsidRPr="001B26D3" w:rsidRDefault="0098315E" w:rsidP="007C0DA7">
      <w:pPr>
        <w:pStyle w:val="FootnoteText"/>
      </w:pPr>
      <w:r w:rsidRPr="001B26D3">
        <w:rPr>
          <w:rStyle w:val="FootnoteReference"/>
        </w:rPr>
        <w:footnoteRef/>
      </w:r>
      <w:r w:rsidRPr="001B26D3">
        <w:t xml:space="preserve"> This went back to the 1140s; </w:t>
      </w:r>
      <w:r>
        <w:fldChar w:fldCharType="begin">
          <w:fldData xml:space="preserve">PEVuZE5vdGU+PENpdGU+PEF1dGhvcj5Mb3Q8L0F1dGhvcj48WWVhcj4xOTU4PC9ZZWFyPjxSZWNO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L0VuZE5vdGU+
</w:fldData>
        </w:fldChar>
      </w:r>
      <w:r>
        <w:instrText xml:space="preserve"> ADDIN EN.CITE </w:instrText>
      </w:r>
      <w:r>
        <w:fldChar w:fldCharType="begin">
          <w:fldData xml:space="preserve">PEVuZE5vdGU+PENpdGU+PEF1dGhvcj5Mb3Q8L0F1dGhvcj48WWVhcj4xOTU4PC9ZZWFyPjxSZWNO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L0VuZE5vdGU+
</w:fldData>
        </w:fldChar>
      </w:r>
      <w:r>
        <w:instrText xml:space="preserve"> ADDIN EN.CITE.DATA </w:instrText>
      </w:r>
      <w:r>
        <w:fldChar w:fldCharType="end"/>
      </w:r>
      <w:r>
        <w:fldChar w:fldCharType="separate"/>
      </w:r>
      <w:r>
        <w:t>Lot and Fawtier (1958, 298), Harding (2002, 157)</w:t>
      </w:r>
      <w:r>
        <w:fldChar w:fldCharType="end"/>
      </w:r>
      <w:r w:rsidRPr="001B26D3">
        <w:t>.</w:t>
      </w:r>
    </w:p>
  </w:footnote>
  <w:footnote w:id="118">
    <w:p w14:paraId="4499E50A" w14:textId="550F8439"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ilaire&lt;/Author&gt;&lt;Year&gt;2011&lt;/Year&gt;&lt;RecNum&gt;20418&lt;/RecNum&gt;&lt;Pages&gt;287-324&lt;/Pages&gt;&lt;DisplayText&gt;Hilaire (2011, 287-324)&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287-324)</w:t>
      </w:r>
      <w:r>
        <w:fldChar w:fldCharType="end"/>
      </w:r>
      <w:r w:rsidRPr="001B26D3">
        <w:t>.</w:t>
      </w:r>
    </w:p>
  </w:footnote>
  <w:footnote w:id="119">
    <w:p w14:paraId="5EF49183" w14:textId="6F02FA74"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fldChar w:fldCharType="separate"/>
      </w:r>
      <w:r>
        <w:t>Spruyt (1994)</w:t>
      </w:r>
      <w:r>
        <w:fldChar w:fldCharType="end"/>
      </w:r>
      <w:r w:rsidRPr="001B26D3">
        <w:t>.</w:t>
      </w:r>
    </w:p>
  </w:footnote>
  <w:footnote w:id="120">
    <w:p w14:paraId="677F4978" w14:textId="3F558F0A"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YXJkaW5nPC9BdXRob3I+PFllYXI+MjAwMjwvWWVhcj48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</w:fldData>
        </w:fldChar>
      </w:r>
      <w:r>
        <w:instrText xml:space="preserve"> ADDIN EN.CITE </w:instrText>
      </w:r>
      <w:r>
        <w:fldChar w:fldCharType="begin">
          <w:fldData xml:space="preserve">PEVuZE5vdGU+PENpdGU+PEF1dGhvcj5IYXJkaW5nPC9BdXRob3I+PFllYXI+MjAwMjwvWWVhcj48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</w:fldData>
        </w:fldChar>
      </w:r>
      <w:r>
        <w:instrText xml:space="preserve"> ADDIN EN.CITE.DATA </w:instrText>
      </w:r>
      <w:r>
        <w:fldChar w:fldCharType="end"/>
      </w:r>
      <w:r>
        <w:fldChar w:fldCharType="separate"/>
      </w:r>
      <w:r>
        <w:t>Harding (2002, 124), Lot and Fawtier (1958, 421-30, 296, 299)</w:t>
      </w:r>
      <w:r>
        <w:fldChar w:fldCharType="end"/>
      </w:r>
      <w:r w:rsidRPr="001B26D3">
        <w:t>.</w:t>
      </w:r>
    </w:p>
  </w:footnote>
  <w:footnote w:id="121">
    <w:p w14:paraId="19327C9A" w14:textId="3833B71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Ducoudray&lt;/Author&gt;&lt;Year&gt;1902&lt;/Year&gt;&lt;RecNum&gt;324&lt;/RecNum&gt;&lt;Pages&gt;307-12&lt;/Pages&gt;&lt;DisplayText&gt;Ducoudray (1902, 307-12), Langlois (1890, 84-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Langlois&lt;/Author&gt;&lt;Year&gt;1890&lt;/Year&gt;&lt;RecNum&gt;588&lt;/RecNum&gt;&lt;Pages&gt;84-5&lt;/Pages&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EndNote&gt;</w:instrText>
      </w:r>
      <w:r>
        <w:fldChar w:fldCharType="separate"/>
      </w:r>
      <w:r>
        <w:t>Ducoudray (1902, 307-12), Langlois (1890, 84-5)</w:t>
      </w:r>
      <w:r>
        <w:fldChar w:fldCharType="end"/>
      </w:r>
      <w:r w:rsidRPr="001B26D3">
        <w:t>.</w:t>
      </w:r>
    </w:p>
  </w:footnote>
  <w:footnote w:id="122">
    <w:p w14:paraId="40E2EB06" w14:textId="3CB9EE4B"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Firnhaber-Baker&lt;/Author&gt;&lt;Year&gt;2012&lt;/Year&gt;&lt;RecNum&gt;6286&lt;/RecNum&gt;&lt;DisplayText&gt;Firnhaber-Baker (2012)&lt;/DisplayText&gt;&lt;record&gt;&lt;rec-number&gt;6286&lt;/rec-number&gt;&lt;foreign-keys&gt;&lt;key app="EN" db-id="asvpwtp0b52ssfedvvhp25wjrdv5axfws0z0" timestamp="1353795768"&gt;6286&lt;/key&gt;&lt;/foreign-keys&gt;&lt;ref-type name="Journal Article"&gt;17&lt;/ref-type&gt;&lt;contributors&gt;&lt;authors&gt;&lt;author&gt;Firnhaber-Baker, Justine&lt;/author&gt;&lt;/authors&gt;&lt;/contributors&gt;&lt;titles&gt;&lt;title&gt;Jura in medio: the settlement of seigneurial disputes in later medieval Languedoc&lt;/title&gt;&lt;secondary-title&gt;French History&lt;/secondary-title&gt;&lt;/titles&gt;&lt;periodical&gt;&lt;full-title&gt;French History&lt;/full-title&gt;&lt;/periodical&gt;&lt;dates&gt;&lt;year&gt;2012&lt;/year&gt;&lt;pub-dates&gt;&lt;date&gt;October 12, 2012&lt;/date&gt;&lt;/pub-dates&gt;&lt;/dates&gt;&lt;label&gt;Courts&lt;/label&gt;&lt;urls&gt;&lt;related-urls&gt;&lt;url&gt;http://fh.oxfordjournals.org/content/early/2012/10/08/fh.crs077.short&lt;/url&gt;&lt;/related-urls&gt;&lt;/urls&gt;&lt;electronic-resource-num&gt;10.1093/fh/crs077&lt;/electronic-resource-num&gt;&lt;/record&gt;&lt;/Cite&gt;&lt;/EndNote&gt;</w:instrText>
      </w:r>
      <w:r>
        <w:fldChar w:fldCharType="separate"/>
      </w:r>
      <w:r>
        <w:t>Firnhaber-Baker (2012)</w:t>
      </w:r>
      <w:r>
        <w:fldChar w:fldCharType="end"/>
      </w:r>
      <w:r w:rsidRPr="001B26D3">
        <w:t>.</w:t>
      </w:r>
    </w:p>
  </w:footnote>
  <w:footnote w:id="123">
    <w:p w14:paraId="5C5F1F2B" w14:textId="7724A9D5"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298&lt;/Pages&gt;&lt;DisplayText&gt;Lot and Fawtier (1958, 29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8)</w:t>
      </w:r>
      <w:r>
        <w:fldChar w:fldCharType="end"/>
      </w:r>
      <w:r w:rsidRPr="001B26D3">
        <w:t>.</w:t>
      </w:r>
    </w:p>
  </w:footnote>
  <w:footnote w:id="124">
    <w:p w14:paraId="483B943B" w14:textId="16A88625"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81&lt;/Year&gt;&lt;RecNum&gt;5506&lt;/RecNum&gt;&lt;Pages&gt;62&lt;/Pages&gt;&lt;DisplayText&gt;Maddicott (1981, 62)&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fldChar w:fldCharType="separate"/>
      </w:r>
      <w:r>
        <w:t>Maddicott (1981, 62)</w:t>
      </w:r>
      <w:r>
        <w:fldChar w:fldCharType="end"/>
      </w:r>
      <w:r w:rsidRPr="001B26D3">
        <w:t>.</w:t>
      </w:r>
    </w:p>
  </w:footnote>
  <w:footnote w:id="125">
    <w:p w14:paraId="30B26C95" w14:textId="0C1BD4C1" w:rsidR="0098315E" w:rsidRPr="001B26D3" w:rsidRDefault="0098315E" w:rsidP="007C0DA7">
      <w:pPr>
        <w:pStyle w:val="FootnoteText"/>
      </w:pPr>
      <w:r w:rsidRPr="001B26D3">
        <w:rPr>
          <w:rStyle w:val="FootnoteReference"/>
        </w:rPr>
        <w:footnoteRef/>
      </w:r>
      <w:r w:rsidRPr="001B26D3">
        <w:t xml:space="preserve"> The innovation lay in its political use, as petitions (gravamina) had been presented by clergy to the king long before; </w:t>
      </w:r>
      <w:r>
        <w:fldChar w:fldCharType="begin"/>
      </w:r>
      <w:r>
        <w:instrText xml:space="preserve"> ADDIN EN.CITE &lt;EndNote&gt;&lt;Cite&gt;&lt;Author&gt;Jones&lt;/Author&gt;&lt;Year&gt;1966&lt;/Year&gt;&lt;RecNum&gt;19887&lt;/RecNum&gt;&lt;DisplayText&gt;Jones (1966)&lt;/DisplayText&gt;&lt;record&gt;&lt;rec-number&gt;19887&lt;/rec-number&gt;&lt;foreign-keys&gt;&lt;key app="EN" db-id="asvpwtp0b52ssfedvvhp25wjrdv5axfws0z0" timestamp="1453158235"&gt;19887&lt;/key&gt;&lt;/foreign-keys&gt;&lt;ref-type name="Journal Article"&gt;17&lt;/ref-type&gt;&lt;contributors&gt;&lt;authors&gt;&lt;author&gt;Jones, W. R.&lt;/author&gt;&lt;/authors&gt;&lt;/contributors&gt;&lt;titles&gt;&lt;title&gt;Bishops, Politics, and the Two Laws: The Gravamina of the English Clergy, 1237-1399&lt;/title&gt;&lt;secondary-title&gt;Speculum&lt;/secondary-title&gt;&lt;/titles&gt;&lt;periodical&gt;&lt;full-title&gt;Speculum&lt;/full-title&gt;&lt;/periodical&gt;&lt;pages&gt;209-245&lt;/pages&gt;&lt;volume&gt;41&lt;/volume&gt;&lt;number&gt;2&lt;/number&gt;&lt;dates&gt;&lt;year&gt;1966&lt;/year&gt;&lt;/dates&gt;&lt;publisher&gt;[Medieval Academy of America, Cambridge University Press]&lt;/publisher&gt;&lt;isbn&gt;00387134, 20408072&lt;/isbn&gt;&lt;urls&gt;&lt;related-urls&gt;&lt;url&gt;http://www.jstor.org/stable/2851260&lt;/url&gt;&lt;/related-urls&gt;&lt;/urls&gt;&lt;custom1&gt;Full publication date: Apr., 1966&lt;/custom1&gt;&lt;electronic-resource-num&gt;10.2307/2851260&lt;/electronic-resource-num&gt;&lt;/record&gt;&lt;/Cite&gt;&lt;/EndNote&gt;</w:instrText>
      </w:r>
      <w:r>
        <w:fldChar w:fldCharType="separate"/>
      </w:r>
      <w:r>
        <w:t>Jones (1966)</w:t>
      </w:r>
      <w:r>
        <w:fldChar w:fldCharType="end"/>
      </w:r>
    </w:p>
  </w:footnote>
  <w:footnote w:id="126">
    <w:p w14:paraId="47FC5F1A" w14:textId="7C2187F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47-86&lt;/Pages&gt;&lt;DisplayText&gt;Harding (2002, 147-86)&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47-86)</w:t>
      </w:r>
      <w:r>
        <w:fldChar w:fldCharType="end"/>
      </w:r>
      <w:r w:rsidRPr="001B26D3">
        <w:t xml:space="preserve">. </w:t>
      </w:r>
    </w:p>
  </w:footnote>
  <w:footnote w:id="127">
    <w:p w14:paraId="37D95385" w14:textId="277E24E5"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tubbs&lt;/Author&gt;&lt;Year&gt;1896&lt;/Year&gt;&lt;RecNum&gt;377&lt;/RecNum&gt;&lt;Pages&gt;260&lt;/Pages&gt;&lt;DisplayText&gt;Stubbs (1896, 260)&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pages&gt;3 v.&lt;/pag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260)</w:t>
      </w:r>
      <w:r>
        <w:fldChar w:fldCharType="end"/>
      </w:r>
      <w:r w:rsidRPr="001B26D3">
        <w:t>.</w:t>
      </w:r>
    </w:p>
  </w:footnote>
  <w:footnote w:id="128">
    <w:p w14:paraId="2765DE73" w14:textId="77777777" w:rsidR="0098315E" w:rsidRPr="001B26D3" w:rsidRDefault="0098315E" w:rsidP="007C0DA7">
      <w:pPr>
        <w:pStyle w:val="FootnoteText"/>
      </w:pPr>
      <w:r w:rsidRPr="001B26D3">
        <w:rPr>
          <w:rStyle w:val="FootnoteReference"/>
          <w:noProof w:val="0"/>
        </w:rPr>
        <w:footnoteRef/>
      </w:r>
      <w:r w:rsidRPr="001B26D3">
        <w:t xml:space="preserve"> As I explain below, Parliament did not serve as a court of appeal.</w:t>
      </w:r>
    </w:p>
  </w:footnote>
  <w:footnote w:id="129">
    <w:p w14:paraId="0A13A00C" w14:textId="3DFCA06A" w:rsidR="0098315E" w:rsidRPr="001B26D3" w:rsidRDefault="0098315E" w:rsidP="007C0DA7">
      <w:pPr>
        <w:pStyle w:val="FootnoteText"/>
      </w:pPr>
      <w:r w:rsidRPr="001B26D3">
        <w:rPr>
          <w:rStyle w:val="FootnoteReference"/>
        </w:rPr>
        <w:footnoteRef/>
      </w:r>
      <w:r w:rsidRPr="001B26D3">
        <w:t xml:space="preserve"> For different types across Europe, see the sweeping review in </w:t>
      </w:r>
      <w:r>
        <w:fldChar w:fldCharType="begin"/>
      </w:r>
      <w:r>
        <w:instrText xml:space="preserve"> ADDIN EN.CITE &lt;EndNote&gt;&lt;Cite&gt;&lt;Author&gt;Hébert&lt;/Author&gt;&lt;Year&gt;2014&lt;/Year&gt;&lt;RecNum&gt;20340&lt;/RecNum&gt;&lt;Pages&gt;476-502&lt;/Pages&gt;&lt;DisplayText&gt;Hébert (2014, 476-502)&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476-502)</w:t>
      </w:r>
      <w:r>
        <w:fldChar w:fldCharType="end"/>
      </w:r>
      <w:r w:rsidRPr="001B26D3">
        <w:t>.</w:t>
      </w:r>
    </w:p>
  </w:footnote>
  <w:footnote w:id="130">
    <w:p w14:paraId="2DEF9DAA" w14:textId="6543D0B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illet&lt;/Author&gt;&lt;Year&gt;2003&lt;/Year&gt;&lt;RecNum&gt;20414&lt;/RecNum&gt;&lt;DisplayText&gt;Millet (2003)&lt;/DisplayText&gt;&lt;record&gt;&lt;rec-number&gt;20414&lt;/rec-number&gt;&lt;foreign-keys&gt;&lt;key app="EN" db-id="asvpwtp0b52ssfedvvhp25wjrdv5axfws0z0" timestamp="1512261448"&gt;20414&lt;/key&gt;&lt;/foreign-keys&gt;&lt;ref-type name="Book"&gt;6&lt;/ref-type&gt;&lt;contributors&gt;&lt;authors&gt;&lt;author&gt;Millet, Hélène&lt;/author&gt;&lt;/authors&gt;&lt;/contributors&gt;&lt;titles&gt;&lt;title&gt;Suppliques et requêtes : le gouvernement par la grâce en Occident (XIIe-XVe siècle)&lt;/title&gt;&lt;secondary-title&gt;Collection de l&amp;apos;âEcole franðcaise de Rome,&lt;/secondary-title&gt;&lt;/titles&gt;&lt;pages&gt;434 p., 11 p. of plates&lt;/pages&gt;&lt;number&gt;310&lt;/number&gt;&lt;keywords&gt;&lt;keyword&gt;Benefices, Ecclesiastical Congresses.&lt;/keyword&gt;&lt;keyword&gt;Petition, Right of History Congresses.&lt;/keyword&gt;&lt;keyword&gt;Catholic Church Foreign relations&lt;/keyword&gt;&lt;keyword&gt;Political customs and rites Europe History Congresses.&lt;/keyword&gt;&lt;keyword&gt;Justice, Administration of Europe History Congresses.&lt;/keyword&gt;&lt;/keywords&gt;&lt;dates&gt;&lt;year&gt;2003&lt;/year&gt;&lt;/dates&gt;&lt;pub-location&gt;Rome&lt;/pub-location&gt;&lt;publisher&gt;École française de Rome&lt;/publisher&gt;&lt;isbn&gt;2728306354&amp;#xD;0223-5099 ;&lt;/isbn&gt;&lt;accession-num&gt;4280988&lt;/accession-num&gt;&lt;call-num&gt;UL: North Front, Floor 4 P520.b.71.326&lt;/call-num&gt;&lt;urls&gt;&lt;/urls&gt;&lt;language&gt;Texts in English, French, Italian and Spanish.&lt;/language&gt;&lt;/record&gt;&lt;/Cite&gt;&lt;/EndNote&gt;</w:instrText>
      </w:r>
      <w:r>
        <w:fldChar w:fldCharType="separate"/>
      </w:r>
      <w:r>
        <w:t>Millet (2003)</w:t>
      </w:r>
      <w:r>
        <w:fldChar w:fldCharType="end"/>
      </w:r>
      <w:r w:rsidRPr="001B26D3">
        <w:t>.</w:t>
      </w:r>
    </w:p>
  </w:footnote>
  <w:footnote w:id="131">
    <w:p w14:paraId="5C804A2A" w14:textId="224668A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Weiler&lt;/Author&gt;&lt;Year&gt;2009&lt;/Year&gt;&lt;RecNum&gt;20335&lt;/RecNum&gt;&lt;DisplayText&gt;Weiler (2009)&lt;/DisplayText&gt;&lt;record&gt;&lt;rec-number&gt;20335&lt;/rec-number&gt;&lt;foreign-keys&gt;&lt;key app="EN" db-id="asvpwtp0b52ssfedvvhp25wjrdv5axfws0z0" timestamp="1508705292"&gt;20335&lt;/key&gt;&lt;/foreign-keys&gt;&lt;ref-type name="Book Section"&gt;5&lt;/ref-type&gt;&lt;contributors&gt;&lt;authors&gt;&lt;author&gt;Weiler, Björn&lt;/author&gt;&lt;/authors&gt;&lt;secondary-authors&gt;&lt;author&gt;Skinner, Patricia&lt;/author&gt;&lt;/secondary-authors&gt;&lt;/contributors&gt;&lt;titles&gt;&lt;title&gt;The king as judge: Henry II and Frederick Barbarossa as seen by their contemporaries&lt;/title&gt;&lt;secondary-title&gt;Challenging the boundaries of medieval history: the legacy of Timothy Reuter&lt;/secondary-title&gt;&lt;/titles&gt;&lt;pages&gt;115-140&lt;/pages&gt;&lt;number&gt;22&lt;/number&gt;&lt;keywords&gt;&lt;keyword&gt;Middle Ages Historiography.&lt;/keyword&gt;&lt;keyword&gt;Europe History 476-1492 Historiography.&lt;/keyword&gt;&lt;keyword&gt;Reuter, Timothy Influence.&lt;/keyword&gt;&lt;/keywords&gt;&lt;dates&gt;&lt;year&gt;2009&lt;/year&gt;&lt;/dates&gt;&lt;pub-location&gt;Turnhout&lt;/pub-location&gt;&lt;publisher&gt;Brepols&lt;/publisher&gt;&lt;isbn&gt;9782503523590&amp;#xD;2503523595&lt;/isbn&gt;&lt;accession-num&gt;4911794&lt;/accession-num&gt;&lt;call-num&gt;UL: North Front, Floor 4 532:15.c.200.40&lt;/call-num&gt;&lt;urls&gt;&lt;/urls&gt;&lt;/record&gt;&lt;/Cite&gt;&lt;/EndNote&gt;</w:instrText>
      </w:r>
      <w:r>
        <w:fldChar w:fldCharType="separate"/>
      </w:r>
      <w:r>
        <w:t>Weiler (2009)</w:t>
      </w:r>
      <w:r>
        <w:fldChar w:fldCharType="end"/>
      </w:r>
      <w:r w:rsidRPr="001B26D3">
        <w:t>.</w:t>
      </w:r>
    </w:p>
  </w:footnote>
  <w:footnote w:id="132">
    <w:p w14:paraId="40AA0B11" w14:textId="3DC08528"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Ormrod&lt;/Author&gt;&lt;Year&gt;2009&lt;/Year&gt;&lt;RecNum&gt;19983&lt;/RecNum&gt;&lt;Pages&gt;7&lt;/Pages&gt;&lt;DisplayText&gt;Ormrod (2009a, 7)&lt;/DisplayText&gt;&lt;record&gt;&lt;rec-number&gt;19983&lt;/rec-number&gt;&lt;foreign-keys&gt;&lt;key app="EN" db-id="asvpwtp0b52ssfedvvhp25wjrdv5axfws0z0" timestamp="145705144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a, 7)</w:t>
      </w:r>
      <w:r>
        <w:fldChar w:fldCharType="end"/>
      </w:r>
      <w:r w:rsidRPr="001B26D3">
        <w:t>.</w:t>
      </w:r>
    </w:p>
  </w:footnote>
  <w:footnote w:id="133">
    <w:p w14:paraId="567774E6" w14:textId="3D4B6481"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gaudière&lt;/Author&gt;&lt;Year&gt;1994&lt;/Year&gt;&lt;RecNum&gt;19961&lt;/RecNum&gt;&lt;Pages&gt;150-1&lt;/Pages&gt;&lt;DisplayText&gt;Rigaudière (1994, 15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0-1)</w:t>
      </w:r>
      <w:r>
        <w:fldChar w:fldCharType="end"/>
      </w:r>
      <w:r w:rsidRPr="001B26D3">
        <w:t>.</w:t>
      </w:r>
    </w:p>
  </w:footnote>
  <w:footnote w:id="134">
    <w:p w14:paraId="3FCC80B5" w14:textId="67CD6C69" w:rsidR="0098315E" w:rsidRPr="001B26D3" w:rsidRDefault="0098315E" w:rsidP="007C0DA7">
      <w:pPr>
        <w:pStyle w:val="FootnoteText"/>
      </w:pPr>
      <w:r w:rsidRPr="001B26D3">
        <w:rPr>
          <w:rStyle w:val="FootnoteReference"/>
          <w:noProof w:val="0"/>
        </w:rPr>
        <w:footnoteRef/>
      </w:r>
      <w:r w:rsidRPr="001B26D3">
        <w:t xml:space="preserve">Most petitions were addressed to the King and his Council and some to queens; </w:t>
      </w:r>
      <w:r>
        <w:fldChar w:fldCharType="begin">
          <w:fldData xml:space="preserve">PEVuZE5vdGU+PENpdGU+PEF1dGhvcj5Eb2RkPC9BdXRob3I+PFllYXI+MjAwNzwvWWVhcj48UmVj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</w:fldData>
        </w:fldChar>
      </w:r>
      <w:r>
        <w:instrText xml:space="preserve"> ADDIN EN.CITE </w:instrText>
      </w:r>
      <w:r>
        <w:fldChar w:fldCharType="begin">
          <w:fldData xml:space="preserve">PEVuZE5vdGU+PENpdGU+PEF1dGhvcj5Eb2RkPC9BdXRob3I+PFllYXI+MjAwNzwvWWVhcj48UmVj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</w:fldData>
        </w:fldChar>
      </w:r>
      <w:r>
        <w:instrText xml:space="preserve"> ADDIN EN.CITE.DATA </w:instrText>
      </w:r>
      <w:r>
        <w:fldChar w:fldCharType="end"/>
      </w:r>
      <w:r>
        <w:fldChar w:fldCharType="separate"/>
      </w:r>
      <w:r>
        <w:t>Dodd (2007, 52), Harding (2002, 178-86), Plucknett (1940, 113-4), Musson (2009)</w:t>
      </w:r>
      <w:r>
        <w:fldChar w:fldCharType="end"/>
      </w:r>
      <w:r w:rsidRPr="001B26D3">
        <w:t>.</w:t>
      </w:r>
    </w:p>
  </w:footnote>
  <w:footnote w:id="135">
    <w:p w14:paraId="237281D6" w14:textId="7426C09F"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B26D3">
        <w:t xml:space="preserve">*. </w:t>
      </w:r>
    </w:p>
  </w:footnote>
  <w:footnote w:id="136">
    <w:p w14:paraId="7AEBBFA9" w14:textId="77777777" w:rsidR="0098315E" w:rsidRPr="001B26D3" w:rsidRDefault="0098315E" w:rsidP="007C0DA7">
      <w:pPr>
        <w:pStyle w:val="FootnoteText"/>
      </w:pPr>
      <w:r w:rsidRPr="001B26D3">
        <w:rPr>
          <w:rStyle w:val="FootnoteReference"/>
        </w:rPr>
        <w:footnoteRef/>
      </w:r>
      <w:r w:rsidRPr="001B26D3">
        <w:t xml:space="preserve"> The </w:t>
      </w:r>
      <w:r w:rsidRPr="001B26D3">
        <w:rPr>
          <w:i/>
        </w:rPr>
        <w:t xml:space="preserve">OED </w:t>
      </w:r>
      <w:r w:rsidRPr="001B26D3">
        <w:t>defines a bill as the “draft of an Act of Parliament submitted to the legislature for discussion and adoption as an ‘Act,’” passed through a petition.</w:t>
      </w:r>
    </w:p>
  </w:footnote>
  <w:footnote w:id="137">
    <w:p w14:paraId="4124BD31" w14:textId="7F97AAF8"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arding&lt;/Author&gt;&lt;Year&gt;2002&lt;/Year&gt;&lt;RecNum&gt;9631&lt;/RecNum&gt;&lt;Pages&gt;160-190&lt;/Pages&gt;&lt;DisplayText&gt;Harding (2002, 160-190)&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0-190)</w:t>
      </w:r>
      <w:r>
        <w:fldChar w:fldCharType="end"/>
      </w:r>
      <w:r w:rsidRPr="001B26D3">
        <w:t xml:space="preserve">. See </w:t>
      </w:r>
      <w:r>
        <w:fldChar w:fldCharType="begin">
          <w:fldData xml:space="preserve">PEVuZE5vdGU+PENpdGU+PEF1dGhvcj5EdW1vbHluPC9BdXRob3I+PFllYXI+MjAxNTwvWWVhcj48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</w:fldData>
        </w:fldChar>
      </w:r>
      <w:r>
        <w:instrText xml:space="preserve"> ADDIN EN.CITE </w:instrText>
      </w:r>
      <w:r>
        <w:fldChar w:fldCharType="begin">
          <w:fldData xml:space="preserve">PEVuZE5vdGU+PENpdGU+PEF1dGhvcj5EdW1vbHluPC9BdXRob3I+PFllYXI+MjAxNTwvWWVhcj48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</w:fldData>
        </w:fldChar>
      </w:r>
      <w:r>
        <w:instrText xml:space="preserve"> ADDIN EN.CITE.DATA </w:instrText>
      </w:r>
      <w:r>
        <w:fldChar w:fldCharType="end"/>
      </w:r>
      <w:r>
        <w:fldChar w:fldCharType="separate"/>
      </w:r>
      <w:r>
        <w:t>Dumolyn (2015), Hébert (2014, 465-496)</w:t>
      </w:r>
      <w:r>
        <w:fldChar w:fldCharType="end"/>
      </w:r>
      <w:r w:rsidRPr="001B26D3">
        <w:t>.</w:t>
      </w:r>
    </w:p>
  </w:footnote>
  <w:footnote w:id="138">
    <w:p w14:paraId="397AD1F3" w14:textId="08B6A40D"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YXJkaW5nPC9BdXRob3I+PFllYXI+MjAwMjwvWWVhcj48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</w:fldData>
        </w:fldChar>
      </w:r>
      <w:r>
        <w:instrText xml:space="preserve"> ADDIN EN.CITE </w:instrText>
      </w:r>
      <w:r>
        <w:fldChar w:fldCharType="begin">
          <w:fldData xml:space="preserve">PEVuZE5vdGU+PENpdGU+PEF1dGhvcj5IYXJkaW5nPC9BdXRob3I+PFllYXI+MjAwMjwvWWVhcj48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</w:fldData>
        </w:fldChar>
      </w:r>
      <w:r>
        <w:instrText xml:space="preserve"> ADDIN EN.CITE.DATA </w:instrText>
      </w:r>
      <w:r>
        <w:fldChar w:fldCharType="end"/>
      </w:r>
      <w:r>
        <w:fldChar w:fldCharType="separate"/>
      </w:r>
      <w:r>
        <w:t>Harding (2002, 109-28), Hoyt (1961, 15)</w:t>
      </w:r>
      <w:r>
        <w:fldChar w:fldCharType="end"/>
      </w:r>
      <w:r w:rsidRPr="001B26D3">
        <w:t xml:space="preserve">. </w:t>
      </w:r>
    </w:p>
  </w:footnote>
  <w:footnote w:id="139">
    <w:p w14:paraId="37D52641" w14:textId="23E9AD27"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Ormrod&lt;/Author&gt;&lt;Year&gt;2009&lt;/Year&gt;&lt;RecNum&gt;19983&lt;/RecNum&gt;&lt;Pages&gt;5&lt;/Pages&gt;&lt;DisplayText&gt;Ormrod (2009a, 5)&lt;/DisplayText&gt;&lt;record&gt;&lt;rec-number&gt;19983&lt;/rec-number&gt;&lt;foreign-keys&gt;&lt;key app="EN" db-id="asvpwtp0b52ssfedvvhp25wjrdv5axfws0z0" timestamp="145705144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a, 5)</w:t>
      </w:r>
      <w:r>
        <w:fldChar w:fldCharType="end"/>
      </w:r>
      <w:r w:rsidRPr="001B26D3">
        <w:t xml:space="preserve">. A major project under the direction of Mark Ormrod and Gwilym Dodd has digitized and processed the massive corpus from the period; </w:t>
      </w:r>
      <w:r>
        <w:fldChar w:fldCharType="begin"/>
      </w:r>
      <w:r>
        <w:instrText xml:space="preserve"> ADDIN EN.CITE &lt;EndNote&gt;&lt;Cite&gt;&lt;Author&gt;Ormrod&lt;/Author&gt;&lt;Year&gt;2009&lt;/Year&gt;&lt;RecNum&gt;6441&lt;/RecNum&gt;&lt;DisplayText&gt;Ormrod&lt;style face="italic"&gt;, et al.&lt;/style&gt; (2009)&lt;/DisplayText&gt;&lt;record&gt;&lt;rec-number&gt;6441&lt;/rec-number&gt;&lt;foreign-keys&gt;&lt;key app="EN" db-id="asvpwtp0b52ssfedvvhp25wjrdv5axfws0z0" timestamp="1355621759"&gt;6441&lt;/key&gt;&lt;/foreign-keys&gt;&lt;ref-type name="Edited Book"&gt;28&lt;/ref-type&gt;&lt;contributors&gt;&lt;authors&gt;&lt;author&gt;Ormrod, W. M.&lt;/author&gt;&lt;author&gt;Dodd, Gwilym&lt;/author&gt;&lt;author&gt;Musson, Anthony&lt;/author&gt;&lt;/authors&gt;&lt;/contributors&gt;&lt;titles&gt;&lt;title&gt;Medieval petitions: grace and grievance&lt;/title&gt;&lt;/titles&gt;&lt;dates&gt;&lt;year&gt;2009&lt;/year&gt;&lt;/dates&gt;&lt;pub-location&gt;Woodbridge&lt;/pub-location&gt;&lt;publisher&gt;York Medieval Press&lt;/publisher&gt;&lt;isbn&gt;9781903153253 (hbk.)&amp;#xD;1903153255 (hbk.)&lt;/isbn&gt;&lt;urls&gt;&lt;/urls&gt;&lt;/record&gt;&lt;/Cite&gt;&lt;/EndNote&gt;</w:instrText>
      </w:r>
      <w:r>
        <w:fldChar w:fldCharType="separate"/>
      </w:r>
      <w:r>
        <w:t>Ormrod</w:t>
      </w:r>
      <w:r w:rsidRPr="0098315E">
        <w:rPr>
          <w:i/>
        </w:rPr>
        <w:t>, et al.</w:t>
      </w:r>
      <w:r>
        <w:t xml:space="preserve"> (2009)</w:t>
      </w:r>
      <w:r>
        <w:fldChar w:fldCharType="end"/>
      </w:r>
      <w:r w:rsidRPr="001B26D3">
        <w:t>.</w:t>
      </w:r>
    </w:p>
  </w:footnote>
  <w:footnote w:id="140">
    <w:p w14:paraId="07295054" w14:textId="01FC0A9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ker&lt;/Author&gt;&lt;Year&gt;2002&lt;/Year&gt;&lt;RecNum&gt;7286&lt;/RecNum&gt;&lt;Pages&gt;53-69&lt;/Pages&gt;&lt;DisplayText&gt;Baker (2002, 53-69)&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53-69)</w:t>
      </w:r>
      <w:r>
        <w:fldChar w:fldCharType="end"/>
      </w:r>
      <w:r w:rsidRPr="001B26D3">
        <w:t>.</w:t>
      </w:r>
    </w:p>
  </w:footnote>
  <w:footnote w:id="141">
    <w:p w14:paraId="56FB4948" w14:textId="2913F0D0"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usson&lt;/Author&gt;&lt;Year&gt;1999&lt;/Year&gt;&lt;RecNum&gt;564&lt;/RecNum&gt;&lt;Pages&gt;127-33&lt;/Pages&gt;&lt;DisplayText&gt;Musson and Ormrod (1999, 127-33)&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27-33)</w:t>
      </w:r>
      <w:r>
        <w:fldChar w:fldCharType="end"/>
      </w:r>
      <w:r w:rsidRPr="001B26D3">
        <w:t>.</w:t>
      </w:r>
    </w:p>
  </w:footnote>
  <w:footnote w:id="142">
    <w:p w14:paraId="013733CA" w14:textId="2AB5F913"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usson&lt;/Author&gt;&lt;Year&gt;1999&lt;/Year&gt;&lt;RecNum&gt;564&lt;/RecNum&gt;&lt;Pages&gt;44&lt;/Pages&gt;&lt;DisplayText&gt;Musson and Ormrod (1999, 44)&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44)</w:t>
      </w:r>
      <w:r>
        <w:fldChar w:fldCharType="end"/>
      </w:r>
      <w:r w:rsidRPr="001B26D3">
        <w:t>.</w:t>
      </w:r>
    </w:p>
  </w:footnote>
  <w:footnote w:id="143">
    <w:p w14:paraId="3DCA7DB0" w14:textId="5B82546F"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74&lt;/Pages&gt;&lt;DisplayText&gt;Harding (2002, 174)&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74)</w:t>
      </w:r>
      <w:r>
        <w:fldChar w:fldCharType="end"/>
      </w:r>
      <w:r w:rsidRPr="001B26D3">
        <w:t>.</w:t>
      </w:r>
    </w:p>
  </w:footnote>
  <w:footnote w:id="144">
    <w:p w14:paraId="1C449059" w14:textId="3A9BD686"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apsley&lt;/Author&gt;&lt;Year&gt;1951&lt;/Year&gt;&lt;RecNum&gt;311&lt;/RecNum&gt;&lt;Pages&gt;141&lt;/Pages&gt;&lt;DisplayText&gt;Lapsley (1951, 141)&lt;/DisplayText&gt;&lt;record&gt;&lt;rec-number&gt;311&lt;/rec-number&gt;&lt;foreign-keys&gt;&lt;key app="EN" db-id="asvpwtp0b52ssfedvvhp25wjrdv5axfws0z0" timestamp="1284924093"&gt;311&lt;/key&gt;&lt;/foreign-keys&gt;&lt;ref-type name="Book Section"&gt;5&lt;/ref-type&gt;&lt;contributors&gt;&lt;authors&gt;&lt;author&gt;Lapsley, Gaillard Thomas&lt;/author&gt;&lt;/authors&gt;&lt;/contributors&gt;&lt;titles&gt;&lt;title&gt;Knights of the Shire in the Parliaments of Edward II&lt;/title&gt;&lt;secondary-title&gt;Crown, Community, and Parliament in the Later Middle Ages&lt;/secondary-title&gt;&lt;/titles&gt;&lt;pages&gt;111-152&lt;/pages&gt;&lt;keywords&gt;&lt;keyword&gt;Constitutional history Great Britain.&lt;/keyword&gt;&lt;/keywords&gt;&lt;dates&gt;&lt;year&gt;1951&lt;/year&gt;&lt;/dates&gt;&lt;pub-location&gt;Oxford&lt;/pub-location&gt;&lt;publisher&gt;B. Blackwell&lt;/publisher&gt;&lt;orig-pub&gt;&lt;style face="italic" font="default" size="100%"&gt;The English Historical Review&lt;/style&gt;&lt;style face="normal" font="default" size="100%"&gt;, 34  (1919):25-42, 152-171&lt;/style&gt;&lt;/orig-pub&gt;&lt;accession-num&gt;001275547-8&lt;/accession-num&gt;&lt;call-num&gt;Jn137 .l3;  WID H 422.5 vol.6 ;  HIS Hist 1744.107&lt;/call-num&gt;&lt;urls&gt;&lt;/urls&gt;&lt;/record&gt;&lt;/Cite&gt;&lt;/EndNote&gt;</w:instrText>
      </w:r>
      <w:r>
        <w:fldChar w:fldCharType="separate"/>
      </w:r>
      <w:r>
        <w:t>Lapsley (1951, 141)</w:t>
      </w:r>
      <w:r>
        <w:fldChar w:fldCharType="end"/>
      </w:r>
      <w:r w:rsidRPr="001B26D3">
        <w:t>.</w:t>
      </w:r>
    </w:p>
  </w:footnote>
  <w:footnote w:id="145">
    <w:p w14:paraId="0D62693F" w14:textId="3798A1D2"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YXNraW5zPC9BdXRob3I+PFllYXI+MTkzODwvWWVhcj48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</w:fldData>
        </w:fldChar>
      </w:r>
      <w:r>
        <w:instrText xml:space="preserve"> ADDIN EN.CITE </w:instrText>
      </w:r>
      <w:r>
        <w:fldChar w:fldCharType="begin">
          <w:fldData xml:space="preserve">PEVuZE5vdGU+PENpdGU+PEF1dGhvcj5IYXNraW5zPC9BdXRob3I+PFllYXI+MTkzODwvWWVhcj48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</w:fldData>
        </w:fldChar>
      </w:r>
      <w:r>
        <w:instrText xml:space="preserve"> ADDIN EN.CITE.DATA </w:instrText>
      </w:r>
      <w:r>
        <w:fldChar w:fldCharType="end"/>
      </w:r>
      <w:r>
        <w:fldChar w:fldCharType="separate"/>
      </w:r>
      <w:r>
        <w:t>Haskins (1938, 7), Harriss (1981, 49), Brand (2009)</w:t>
      </w:r>
      <w:r>
        <w:fldChar w:fldCharType="end"/>
      </w:r>
      <w:r w:rsidRPr="001B26D3">
        <w:t>.</w:t>
      </w:r>
    </w:p>
  </w:footnote>
  <w:footnote w:id="146">
    <w:p w14:paraId="136C513C" w14:textId="5DA841B4"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Ormrod&lt;/Author&gt;&lt;Year&gt;2009&lt;/Year&gt;&lt;RecNum&gt;20435&lt;/RecNum&gt;&lt;Pages&gt;137&lt;/Pages&gt;&lt;DisplayText&gt;Ormrod (2009b, 137)&lt;/DisplayText&gt;&lt;record&gt;&lt;rec-number&gt;20435&lt;/rec-number&gt;&lt;foreign-keys&gt;&lt;key app="EN" db-id="asvpwtp0b52ssfedvvhp25wjrdv5axfws0z0" timestamp="1512703249"&gt;20435&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lt;style face="normal" font="default" size="100%"&gt;Murmur, Clamour and Noise: Voicing Complaint and Remedy in Petitions to the English Crown, &lt;/style&gt;&lt;style face="italic" font="default" size="100%"&gt;c. &lt;/style&gt;&lt;style face="normal" font="default" size="100%"&gt;1300-&lt;/style&gt;&lt;style face="italic" font="default" size="100%"&gt;c.&lt;/style&gt;&lt;style face="normal" font="default" size="100%"&gt; 1460&lt;/style&gt;&lt;/title&gt;&lt;secondary-title&gt;Medieval petitions: grace and grievance&lt;/secondary-title&gt;&lt;/titles&gt;&lt;pages&gt;135-55&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b, 137)</w:t>
      </w:r>
      <w:r>
        <w:fldChar w:fldCharType="end"/>
      </w:r>
      <w:r w:rsidRPr="001B26D3">
        <w:t>. The article is a fascinating analysis of the usage of sound words like murmur and clamour to denote public dissent to official policy.</w:t>
      </w:r>
    </w:p>
  </w:footnote>
  <w:footnote w:id="147">
    <w:p w14:paraId="3D7518E1" w14:textId="14B06DB4"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81&lt;/Year&gt;&lt;RecNum&gt;5506&lt;/RecNum&gt;&lt;Pages&gt;65&lt;/Pages&gt;&lt;DisplayText&gt;Maddicott (1981, 65)&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fldChar w:fldCharType="separate"/>
      </w:r>
      <w:r>
        <w:t>Maddicott (1981, 65)</w:t>
      </w:r>
      <w:r>
        <w:fldChar w:fldCharType="end"/>
      </w:r>
      <w:r w:rsidRPr="001B26D3">
        <w:t>.</w:t>
      </w:r>
    </w:p>
  </w:footnote>
  <w:footnote w:id="148">
    <w:p w14:paraId="50483E6A" w14:textId="363A57DD" w:rsidR="0098315E" w:rsidRPr="001B26D3" w:rsidRDefault="0098315E" w:rsidP="007C0DA7">
      <w:pPr>
        <w:pStyle w:val="FootnoteText"/>
      </w:pPr>
      <w:r w:rsidRPr="001B26D3">
        <w:rPr>
          <w:rStyle w:val="FootnoteReference"/>
          <w:noProof w:val="0"/>
        </w:rPr>
        <w:footnoteRef/>
      </w:r>
      <w:r>
        <w:t xml:space="preserve"> Inquests on corruption </w:t>
      </w:r>
      <w:r w:rsidRPr="001B26D3">
        <w:t xml:space="preserve">were used extensively by previous kings, such as Henry II; </w:t>
      </w:r>
      <w:r>
        <w:fldChar w:fldCharType="begin"/>
      </w:r>
      <w:r>
        <w:instrText xml:space="preserve"> ADDIN EN.CITE &lt;EndNote&gt;&lt;Cite&gt;&lt;Author&gt;Harding&lt;/Author&gt;&lt;Year&gt;2002&lt;/Year&gt;&lt;RecNum&gt;9631&lt;/RecNum&gt;&lt;Pages&gt;128-46&lt;/Pages&gt;&lt;DisplayText&gt;Harding (2002, 128-46)&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8-46)</w:t>
      </w:r>
      <w:r>
        <w:fldChar w:fldCharType="end"/>
      </w:r>
      <w:r w:rsidRPr="001B26D3">
        <w:t xml:space="preserve">. Whether fluctuations in judicial measures reflect variation in the levels of violence or administrative capacity remains </w:t>
      </w:r>
      <w:r>
        <w:t xml:space="preserve">a contested </w:t>
      </w:r>
      <w:r w:rsidRPr="001B26D3">
        <w:t xml:space="preserve">topic, as evidence is poor; </w:t>
      </w:r>
      <w:r>
        <w:fldChar w:fldCharType="begin">
          <w:fldData xml:space="preserve">PEVuZE5vdGU+PENpdGU+PEF1dGhvcj5CZWxsYW15PC9BdXRob3I+PFllYXI+MTk3MzwvWWVhcj48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</w:fldData>
        </w:fldChar>
      </w:r>
      <w:r>
        <w:instrText xml:space="preserve"> ADDIN EN.CITE </w:instrText>
      </w:r>
      <w:r>
        <w:fldChar w:fldCharType="begin">
          <w:fldData xml:space="preserve">PEVuZE5vdGU+PENpdGU+PEF1dGhvcj5CZWxsYW15PC9BdXRob3I+PFllYXI+MTk3MzwvWWVhcj48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</w:fldData>
        </w:fldChar>
      </w:r>
      <w:r>
        <w:instrText xml:space="preserve"> ADDIN EN.CITE.DATA </w:instrText>
      </w:r>
      <w:r>
        <w:fldChar w:fldCharType="end"/>
      </w:r>
      <w:r>
        <w:fldChar w:fldCharType="separate"/>
      </w:r>
      <w:r>
        <w:t>Bellamy (1973), Clanchy (1974), Kaeuper (1988)</w:t>
      </w:r>
      <w:r>
        <w:fldChar w:fldCharType="end"/>
      </w:r>
      <w:r w:rsidRPr="001B26D3">
        <w:t>.</w:t>
      </w:r>
    </w:p>
  </w:footnote>
  <w:footnote w:id="149">
    <w:p w14:paraId="7E8F37B4" w14:textId="29338502" w:rsidR="0098315E" w:rsidRPr="001B26D3" w:rsidRDefault="0098315E" w:rsidP="007C0DA7">
      <w:pPr>
        <w:pStyle w:val="FootnoteText"/>
      </w:pPr>
      <w:r w:rsidRPr="001B26D3">
        <w:rPr>
          <w:rStyle w:val="FootnoteReference"/>
        </w:rPr>
        <w:footnoteRef/>
      </w:r>
      <w:r w:rsidRPr="001B26D3">
        <w:t xml:space="preserve"> They were simply delivered, however, not heard in parliament </w:t>
      </w:r>
      <w:r>
        <w:fldChar w:fldCharType="begin"/>
      </w:r>
      <w:r>
        <w:instrText xml:space="preserve"> ADDIN EN.CITE &lt;EndNote&gt;&lt;Cite&gt;&lt;Author&gt;Maddicott&lt;/Author&gt;&lt;Year&gt;2010&lt;/Year&gt;&lt;RecNum&gt;2446&lt;/RecNum&gt;&lt;Pages&gt;295-6&lt;/Pages&gt;&lt;DisplayText&gt;Maddicott (2010, 295-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95-6)</w:t>
      </w:r>
      <w:r>
        <w:fldChar w:fldCharType="end"/>
      </w:r>
      <w:r w:rsidRPr="001B26D3">
        <w:t>.</w:t>
      </w:r>
    </w:p>
  </w:footnote>
  <w:footnote w:id="150">
    <w:p w14:paraId="5758F45E" w14:textId="135E1775"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Pcm1yb2Q8L0F1dGhvcj48WWVhcj4yMDA5PC9ZZWFyPjxS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wv
RW5kTm90ZT5=
</w:fldData>
        </w:fldChar>
      </w:r>
      <w:r>
        <w:instrText xml:space="preserve"> ADDIN EN.CITE </w:instrText>
      </w:r>
      <w:r>
        <w:fldChar w:fldCharType="begin">
          <w:fldData xml:space="preserve">PEVuZE5vdGU+PENpdGU+PEF1dGhvcj5Pcm1yb2Q8L0F1dGhvcj48WWVhcj4yMDA5PC9ZZWFyPjxS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wv
RW5kTm90ZT5=
</w:fldData>
        </w:fldChar>
      </w:r>
      <w:r>
        <w:instrText xml:space="preserve"> ADDIN EN.CITE.DATA </w:instrText>
      </w:r>
      <w:r>
        <w:fldChar w:fldCharType="end"/>
      </w:r>
      <w:r>
        <w:fldChar w:fldCharType="separate"/>
      </w:r>
      <w:r>
        <w:t>Ormrod (2009a, 7), Harding (2002, 180)</w:t>
      </w:r>
      <w:r>
        <w:fldChar w:fldCharType="end"/>
      </w:r>
      <w:r w:rsidRPr="001B26D3">
        <w:t xml:space="preserve">. </w:t>
      </w:r>
    </w:p>
  </w:footnote>
  <w:footnote w:id="151">
    <w:p w14:paraId="0AA39D48" w14:textId="45CDB41F"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NYWRkaWNvdHQ8L0F1dGhvcj48WWVhcj4yMDEwPC9ZZWFy
PjxSZWNOdW0+MjQ0NjwvUmVjTnVtPjxQYWdlcz40NDI8L1BhZ2VzPjxEaXNwbGF5VGV4dD5NYWRk
aWNvdHQgKDIwMTAsIDQ0MiksIERvZGQgKDIwMDcsIDUwLTEpPC9EaXNwbGF5VGV4dD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Q2l0ZT48
QXV0aG9yPkRvZGQ8L0F1dGhvcj48WWVhcj4yMDA3PC9ZZWFyPjxSZWNOdW0+NjQyMTwvUmVjTnVt
PjxQYWdlcz41MC0xPC9QYWdlcz48cmVjb3JkPjxyZWMtbnVtYmVyPjY0MjE8L3JlYy1udW1iZXI+
PGZvcmVpZ24ta2V5cz48a2V5IGFwcD0iRU4iIGRiLWlkPSJhc3Zwd3RwMGI1MnNzZmVkdnZocDI1
d2pyZHY1YXhmd3MwejAiIHRpbWVzdGFtcD0iMTM1NTU4OTUzNyI+NjQy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wvRW5kTm90ZT5=
</w:fldData>
        </w:fldChar>
      </w:r>
      <w:r>
        <w:instrText xml:space="preserve"> ADDIN EN.CITE </w:instrText>
      </w:r>
      <w:r>
        <w:fldChar w:fldCharType="begin">
          <w:fldData xml:space="preserve">PEVuZE5vdGU+PENpdGU+PEF1dGhvcj5NYWRkaWNvdHQ8L0F1dGhvcj48WWVhcj4yMDEwPC9ZZWFy
PjxSZWNOdW0+MjQ0NjwvUmVjTnVtPjxQYWdlcz40NDI8L1BhZ2VzPjxEaXNwbGF5VGV4dD5NYWRk
aWNvdHQgKDIwMTAsIDQ0MiksIERvZGQgKDIwMDcsIDUwLTEpPC9EaXNwbGF5VGV4dD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Q2l0ZT48
QXV0aG9yPkRvZGQ8L0F1dGhvcj48WWVhcj4yMDA3PC9ZZWFyPjxSZWNOdW0+NjQyMTwvUmVjTnVt
PjxQYWdlcz41MC0xPC9QYWdlcz48cmVjb3JkPjxyZWMtbnVtYmVyPjY0MjE8L3JlYy1udW1iZXI+
PGZvcmVpZ24ta2V5cz48a2V5IGFwcD0iRU4iIGRiLWlkPSJhc3Zwd3RwMGI1MnNzZmVkdnZocDI1
d2pyZHY1YXhmd3MwejAiIHRpbWVzdGFtcD0iMTM1NTU4OTUzNyI+NjQy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wvRW5kTm90ZT5=
</w:fldData>
        </w:fldChar>
      </w:r>
      <w:r>
        <w:instrText xml:space="preserve"> ADDIN EN.CITE.DATA </w:instrText>
      </w:r>
      <w:r>
        <w:fldChar w:fldCharType="end"/>
      </w:r>
      <w:r>
        <w:fldChar w:fldCharType="separate"/>
      </w:r>
      <w:r>
        <w:t>Maddicott (2010, 442), Dodd (2007, 50-1)</w:t>
      </w:r>
      <w:r>
        <w:fldChar w:fldCharType="end"/>
      </w:r>
      <w:r w:rsidRPr="001B26D3">
        <w:t>.</w:t>
      </w:r>
    </w:p>
  </w:footnote>
  <w:footnote w:id="152">
    <w:p w14:paraId="41D5928C" w14:textId="5FDAFA85"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gRXhjbHVkZUF1dGg9IjEiPjxZZWFyPjE4OTU8L1llYXI+PFJlY051bT4x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L0VuZE5vdGU+
</w:fldData>
        </w:fldChar>
      </w:r>
      <w:r>
        <w:instrText xml:space="preserve"> ADDIN EN.CITE </w:instrText>
      </w:r>
      <w:r>
        <w:fldChar w:fldCharType="begin">
          <w:fldData xml:space="preserve">PEVuZE5vdGU+PENpdGUgRXhjbHVkZUF1dGg9IjEiPjxZZWFyPjE4OTU8L1llYXI+PFJlY051bT4x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L0VuZE5vdGU+
</w:fldData>
        </w:fldChar>
      </w:r>
      <w:r>
        <w:instrText xml:space="preserve"> ADDIN EN.CITE.DATA </w:instrText>
      </w:r>
      <w:r>
        <w:fldChar w:fldCharType="end"/>
      </w:r>
      <w:r>
        <w:fldChar w:fldCharType="separate"/>
      </w:r>
      <w:r>
        <w:t>The Mirror of Justices (1895, 155), Dodd (2007, 72)</w:t>
      </w:r>
      <w:r>
        <w:fldChar w:fldCharType="end"/>
      </w:r>
      <w:r w:rsidRPr="001B26D3">
        <w:t>.</w:t>
      </w:r>
    </w:p>
  </w:footnote>
  <w:footnote w:id="153">
    <w:p w14:paraId="3963D1F6" w14:textId="63ACB18F"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Musson&lt;/Author&gt;&lt;Year&gt;1999&lt;/Year&gt;&lt;RecNum&gt;564&lt;/RecNum&gt;&lt;Pages&gt;151-7&lt;/Pages&gt;&lt;DisplayText&gt;Musson and Ormrod (1999, 151-7)&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51-7)</w:t>
      </w:r>
      <w:r>
        <w:fldChar w:fldCharType="end"/>
      </w:r>
      <w:r w:rsidRPr="001B26D3">
        <w:t>.</w:t>
      </w:r>
    </w:p>
  </w:footnote>
  <w:footnote w:id="154">
    <w:p w14:paraId="457AA0AF" w14:textId="5FE79A21"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w6liZXJ0PC9BdXRob3I+PFllYXI+MjAxNDwvWWVhcj48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kNhbTwvQXV0aG9yPjxZZWFyPjE5NzA8L1llYXI+PFJlY051bT42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</w:fldData>
        </w:fldChar>
      </w:r>
      <w:r>
        <w:instrText xml:space="preserve"> ADDIN EN.CITE </w:instrText>
      </w:r>
      <w:r>
        <w:fldChar w:fldCharType="begin">
          <w:fldData xml:space="preserve">PEVuZE5vdGU+PENpdGU+PEF1dGhvcj5Iw6liZXJ0PC9BdXRob3I+PFllYXI+MjAxNDwvWWVhcj48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kNhbTwvQXV0aG9yPjxZZWFyPjE5NzA8L1llYXI+PFJlY051bT42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</w:fldData>
        </w:fldChar>
      </w:r>
      <w:r>
        <w:instrText xml:space="preserve"> ADDIN EN.CITE.DATA </w:instrText>
      </w:r>
      <w:r>
        <w:fldChar w:fldCharType="end"/>
      </w:r>
      <w:r>
        <w:fldChar w:fldCharType="separate"/>
      </w:r>
      <w:r>
        <w:t>Hébert (2014, 503-6, 487-490), Harding (2002, 187-8), Cam (1970)</w:t>
      </w:r>
      <w:r>
        <w:fldChar w:fldCharType="end"/>
      </w:r>
      <w:r w:rsidRPr="001B26D3">
        <w:t>.</w:t>
      </w:r>
    </w:p>
  </w:footnote>
  <w:footnote w:id="155">
    <w:p w14:paraId="0C733D02" w14:textId="2E884C8C"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IYXJkaW5nPC9BdXRob3I+PFllYXI+MjAwMjwvWWVhcj48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c5PC9QYWdlcz48RGlzcGxheVRleHQ+SGFyZGlu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==
</w:fldData>
        </w:fldChar>
      </w:r>
      <w:r>
        <w:instrText xml:space="preserve"> ADDIN EN.CITE.DATA </w:instrText>
      </w:r>
      <w:r>
        <w:fldChar w:fldCharType="end"/>
      </w:r>
      <w:r>
        <w:fldChar w:fldCharType="separate"/>
      </w:r>
      <w:r>
        <w:t>Harding (2002, 179), Brand (2004)</w:t>
      </w:r>
      <w:r>
        <w:fldChar w:fldCharType="end"/>
      </w:r>
      <w:r w:rsidRPr="001B26D3">
        <w:t>.</w:t>
      </w:r>
    </w:p>
  </w:footnote>
  <w:footnote w:id="156">
    <w:p w14:paraId="3BF82AA0" w14:textId="5E67B484"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Eb2RkPC9BdXRob3I+PFllYXI+MjAwMTwvWWVhcj48UmVj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L0VuZE5vdGU+AG==
</w:fldData>
        </w:fldChar>
      </w:r>
      <w:r>
        <w:rPr>
          <w:noProof w:val="0"/>
        </w:rPr>
        <w:instrText xml:space="preserve"> ADDIN EN.CITE </w:instrText>
      </w:r>
      <w:r>
        <w:rPr>
          <w:noProof w:val="0"/>
        </w:rPr>
        <w:fldChar w:fldCharType="begin">
          <w:fldData xml:space="preserve">PEVuZE5vdGU+PENpdGU+PEF1dGhvcj5Eb2RkPC9BdXRob3I+PFllYXI+MjAwMTwvWWVhcj48UmVj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1, 133), Ormrod (1995, 35), Harriss (1963), Myers (1937), Rayner (1941a), Rayner (1941b)</w:t>
      </w:r>
      <w:r>
        <w:rPr>
          <w:noProof w:val="0"/>
        </w:rPr>
        <w:fldChar w:fldCharType="end"/>
      </w:r>
      <w:r w:rsidRPr="001B26D3">
        <w:rPr>
          <w:noProof w:val="0"/>
        </w:rPr>
        <w:t>.</w:t>
      </w:r>
    </w:p>
  </w:footnote>
  <w:footnote w:id="157">
    <w:p w14:paraId="3A881F1B" w14:textId="7653F3A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arding&lt;/Author&gt;&lt;Year&gt;2002&lt;/Year&gt;&lt;RecNum&gt;9631&lt;/RecNum&gt;&lt;Pages&gt;188&lt;/Pages&gt;&lt;DisplayText&gt;Harding (2002, 188), Haskins (1938)&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Cite&gt;&lt;Author&gt;Haskins&lt;/Author&gt;&lt;Year&gt;1938&lt;/Year&gt;&lt;RecNum&gt;751&lt;/RecNum&gt;&lt;record&gt;&lt;rec-number&gt;751&lt;/rec-number&gt;&lt;foreign-keys&gt;&lt;key app="EN" db-id="asvpwtp0b52ssfedvvhp25wjrdv5axfws0z0" timestamp="1288735900"&gt;751&lt;/key&gt;&lt;/foreign-keys&gt;&lt;ref-type name="Journal Article"&gt;17&lt;/ref-type&gt;&lt;contributors&gt;&lt;authors&gt;&lt;author&gt;Haskins, George L.&lt;/author&gt;&lt;/authors&gt;&lt;/contributors&gt;&lt;titles&gt;&lt;title&gt;The Petitions of Representatives in the Parliaments of Edward I&lt;/title&gt;&lt;secondary-title&gt;The English Historical Review&lt;/secondary-title&gt;&lt;/titles&gt;&lt;periodical&gt;&lt;full-title&gt;The English Historical Review&lt;/full-title&gt;&lt;/periodical&gt;&lt;pages&gt;1-20&lt;/pages&gt;&lt;volume&gt;53&lt;/volume&gt;&lt;number&gt;209&lt;/number&gt;&lt;dates&gt;&lt;year&gt;1938&lt;/year&gt;&lt;/dates&gt;&lt;publisher&gt;Oxford University Press&lt;/publisher&gt;&lt;isbn&gt;00138266&lt;/isbn&gt;&lt;urls&gt;&lt;related-urls&gt;&lt;url&gt;http://www.jstor.org/stable/554776&lt;/url&gt;&lt;/related-urls&gt;&lt;/urls&gt;&lt;/record&gt;&lt;/Cite&gt;&lt;/EndNote&gt;</w:instrText>
      </w:r>
      <w:r>
        <w:fldChar w:fldCharType="separate"/>
      </w:r>
      <w:r>
        <w:t>Harding (2002, 188), Haskins (1938)</w:t>
      </w:r>
      <w:r>
        <w:fldChar w:fldCharType="end"/>
      </w:r>
      <w:r w:rsidRPr="001B26D3">
        <w:t>(Sayles 1974, 102)(Dodd 2007, 128).</w:t>
      </w:r>
    </w:p>
  </w:footnote>
  <w:footnote w:id="158">
    <w:p w14:paraId="131E26A1" w14:textId="60B0B7D6"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Dodd&lt;/Author&gt;&lt;Year&gt;2007&lt;/Year&gt;&lt;RecNum&gt;6421&lt;/RecNum&gt;&lt;Pages&gt;130&lt;/Pages&gt;&lt;DisplayText&gt;Dodd (2007, 130), Rotuli Parliamentorum (1783, 117)&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Cite ExcludeAuth="1"&gt;&lt;Year&gt;1783&lt;/Year&gt;&lt;RecNum&gt;20432&lt;/RecNum&gt;&lt;Pages&gt;117&lt;/Pages&gt;&lt;record&gt;&lt;rec-number&gt;20432&lt;/rec-number&gt;&lt;foreign-keys&gt;&lt;key app="EN" db-id="asvpwtp0b52ssfedvvhp25wjrdv5axfws0z0" timestamp="1512511934"&gt;20432&lt;/key&gt;&lt;/foreign-keys&gt;&lt;ref-type name="Book"&gt;6&lt;/ref-type&gt;&lt;contributors&gt;&lt;/contributors&gt;&lt;titles&gt;&lt;title&gt;Rotuli Parliamentorum&lt;/title&gt;&lt;/titles&gt;&lt;volume&gt;I&lt;/volume&gt;&lt;dates&gt;&lt;year&gt;1783&lt;/year&gt;&lt;/dates&gt;&lt;pub-location&gt;London&lt;/pub-location&gt;&lt;urls&gt;&lt;/urls&gt;&lt;/record&gt;&lt;/Cite&gt;&lt;/EndNote&gt;</w:instrText>
      </w:r>
      <w:r>
        <w:fldChar w:fldCharType="separate"/>
      </w:r>
      <w:r>
        <w:t>Dodd (2007, 130), Rotuli Parliamentorum (1783, 117)</w:t>
      </w:r>
      <w:r>
        <w:fldChar w:fldCharType="end"/>
      </w:r>
      <w:r w:rsidRPr="001B26D3">
        <w:t xml:space="preserve">. See the discussion in </w:t>
      </w:r>
      <w:r>
        <w:fldChar w:fldCharType="begin"/>
      </w:r>
      <w:r>
        <w:instrText xml:space="preserve"> ADDIN EN.CITE &lt;EndNote&gt;&lt;Cite&gt;&lt;Author&gt;Ormrod&lt;/Author&gt;&lt;Year&gt;1995&lt;/Year&gt;&lt;RecNum&gt;1819&lt;/RecNum&gt;&lt;Pages&gt;30-7&lt;/Pages&gt;&lt;DisplayText&gt;Ormrod (1995, 30-7)&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0-7)</w:t>
      </w:r>
      <w:r>
        <w:fldChar w:fldCharType="end"/>
      </w:r>
      <w:r w:rsidRPr="001B26D3">
        <w:t>.</w:t>
      </w:r>
    </w:p>
  </w:footnote>
  <w:footnote w:id="159">
    <w:p w14:paraId="06BC9D79" w14:textId="29E591A2"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Ormrod&lt;/Author&gt;&lt;Year&gt;1990&lt;/Year&gt;&lt;RecNum&gt;5675&lt;/RecNum&gt;&lt;DisplayText&gt;Ormrod (1990)&lt;/DisplayText&gt;&lt;record&gt;&lt;rec-number&gt;5675&lt;/rec-number&gt;&lt;foreign-keys&gt;&lt;key app="EN" db-id="asvpwtp0b52ssfedvvhp25wjrdv5axfws0z0" timestamp="1345136660"&gt;5675&lt;/key&gt;&lt;/foreign-keys&gt;&lt;ref-type name="Journal Article"&gt;17&lt;/ref-type&gt;&lt;contributors&gt;&lt;authors&gt;&lt;author&gt;Ormrod, W. M.&lt;/author&gt;&lt;/authors&gt;&lt;/contributors&gt;&lt;titles&gt;&lt;title&gt;Agenda for Legislation, 1322-c.1340&lt;/title&gt;&lt;secondary-title&gt;The English Historical Review&lt;/secondary-title&gt;&lt;/titles&gt;&lt;periodical&gt;&lt;full-title&gt;The English Historical Review&lt;/full-title&gt;&lt;/periodical&gt;&lt;pages&gt;1-33&lt;/pages&gt;&lt;volume&gt;105&lt;/volume&gt;&lt;number&gt;414&lt;/number&gt;&lt;dates&gt;&lt;year&gt;1990&lt;/year&gt;&lt;/dates&gt;&lt;publisher&gt;Oxford University Press&lt;/publisher&gt;&lt;isbn&gt;00138266&lt;/isbn&gt;&lt;urls&gt;&lt;related-urls&gt;&lt;url&gt;http://www.jstor.org/stable/570472&lt;/url&gt;&lt;/related-urls&gt;&lt;/urls&gt;&lt;/record&gt;&lt;/Cite&gt;&lt;/EndNote&gt;</w:instrText>
      </w:r>
      <w:r>
        <w:fldChar w:fldCharType="separate"/>
      </w:r>
      <w:r>
        <w:t>Ormrod (1990)</w:t>
      </w:r>
      <w:r>
        <w:fldChar w:fldCharType="end"/>
      </w:r>
      <w:r w:rsidRPr="001B26D3">
        <w:t>.</w:t>
      </w:r>
    </w:p>
  </w:footnote>
  <w:footnote w:id="160">
    <w:p w14:paraId="0CF1DA2A" w14:textId="79769CB7"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SYXluZXI8L0F1dGhvcj48WWVhcj4xOTQxPC9ZZWFyPjxS
ZWNOdW0+NjQzMzwvUmVjTnVtPjxEaXNwbGF5VGV4dD5SYXluZXIgKDE5NDFhKSwgUmF5bmVyICgx
OTQxYiksIFJpY2hhcmRzb24gYW5kIFNheWxlcyAoMTk2MSwgMTUpPC9EaXNwbGF5VGV4dD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Q2l0ZT48QXV0aG9yPlJp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==
</w:fldData>
        </w:fldChar>
      </w:r>
      <w:r>
        <w:instrText xml:space="preserve"> ADDIN EN.CITE </w:instrText>
      </w:r>
      <w:r>
        <w:fldChar w:fldCharType="begin">
          <w:fldData xml:space="preserve">PEVuZE5vdGU+PENpdGU+PEF1dGhvcj5SYXluZXI8L0F1dGhvcj48WWVhcj4xOTQxPC9ZZWFyPjxS
ZWNOdW0+NjQzMzwvUmVjTnVtPjxEaXNwbGF5VGV4dD5SYXluZXIgKDE5NDFhKSwgUmF5bmVyICgx
OTQxYiksIFJpY2hhcmRzb24gYW5kIFNheWxlcyAoMTk2MSwgMTUpPC9EaXNwbGF5VGV4dD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Q2l0ZT48QXV0aG9yPlJp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==
</w:fldData>
        </w:fldChar>
      </w:r>
      <w:r>
        <w:instrText xml:space="preserve"> ADDIN EN.CITE.DATA </w:instrText>
      </w:r>
      <w:r>
        <w:fldChar w:fldCharType="end"/>
      </w:r>
      <w:r>
        <w:fldChar w:fldCharType="separate"/>
      </w:r>
      <w:r>
        <w:t>Rayner (1941a), Rayner (1941b), Richardson and Sayles (1961, 15)</w:t>
      </w:r>
      <w:r>
        <w:fldChar w:fldCharType="end"/>
      </w:r>
      <w:r w:rsidRPr="001B26D3">
        <w:t xml:space="preserve">. But individual petitions continued </w:t>
      </w:r>
      <w:r>
        <w:fldChar w:fldCharType="begin"/>
      </w:r>
      <w:r>
        <w:instrText xml:space="preserve"> ADDIN EN.CITE &lt;EndNote&gt;&lt;Cite&gt;&lt;Author&gt;Dodd&lt;/Author&gt;&lt;Year&gt;2001&lt;/Year&gt;&lt;RecNum&gt;7215&lt;/RecNum&gt;&lt;DisplayText&gt;Dodd (2001)&lt;/DisplayText&gt;&lt;record&gt;&lt;rec-number&gt;7215&lt;/rec-number&gt;&lt;foreign-keys&gt;&lt;key app="EN" db-id="asvpwtp0b52ssfedvvhp25wjrdv5axfws0z0" timestamp="1380494061"&gt;7215&lt;/key&gt;&lt;/foreign-keys&gt;&lt;ref-type name="Book Section"&gt;5&lt;/ref-type&gt;&lt;contributors&gt;&lt;authors&gt;&lt;author&gt;Dodd, Gwilym&lt;/author&gt;&lt;/authors&gt;&lt;secondary-authors&gt;&lt;author&gt;Musson, Anthony&lt;/author&gt;&lt;/secondary-authors&gt;&lt;/contributors&gt;&lt;titles&gt;&lt;title&gt;The Hidden Presence: Parliament and the Private Petition in the Fourteenth Century&lt;/title&gt;&lt;secondary-title&gt;Expectations of the law in the Middle Ages&lt;/secondary-title&gt;&lt;/titles&gt;&lt;pages&gt;135-149&lt;/pages&gt;&lt;keywords&gt;&lt;keyword&gt;Law, Medieval.&lt;/keyword&gt;&lt;keyword&gt;Law Europe History.&lt;/keyword&gt;&lt;/keywords&gt;&lt;dates&gt;&lt;year&gt;2001&lt;/year&gt;&lt;/dates&gt;&lt;pub-location&gt;Rochester, NY&lt;/pub-location&gt;&lt;publisher&gt;Boydell Press&lt;/publisher&gt;&lt;isbn&gt;0851158420 (hb alk. paper)&lt;/isbn&gt;&lt;call-num&gt;LAW STACKS KJ147 .E97 2001 BOOK&lt;/call-num&gt;&lt;urls&gt;&lt;/urls&gt;&lt;/record&gt;&lt;/Cite&gt;&lt;/EndNote&gt;</w:instrText>
      </w:r>
      <w:r>
        <w:fldChar w:fldCharType="separate"/>
      </w:r>
      <w:r>
        <w:t>Dodd (2001)</w:t>
      </w:r>
      <w:r>
        <w:fldChar w:fldCharType="end"/>
      </w:r>
      <w:r w:rsidRPr="001B26D3">
        <w:t>.</w:t>
      </w:r>
    </w:p>
  </w:footnote>
  <w:footnote w:id="161">
    <w:p w14:paraId="354B415E" w14:textId="4E2DAA43" w:rsidR="0098315E" w:rsidRPr="001B26D3" w:rsidRDefault="0098315E" w:rsidP="007C0DA7">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Pcm1yb2Q8L0F1dGhvcj48WWVhcj4xOTk1PC9ZZWFyPjxS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Pcm1yb2Q8L0F1dGhvcj48WWVhcj4xOTk1PC9ZZWFyPjxS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mrod (1995, 33), Musson and Ormrod (1999, 146-57), Harding (2002), Dodd (2007)</w:t>
      </w:r>
      <w:r>
        <w:rPr>
          <w:noProof w:val="0"/>
        </w:rPr>
        <w:fldChar w:fldCharType="end"/>
      </w:r>
      <w:r w:rsidRPr="001B26D3">
        <w:rPr>
          <w:noProof w:val="0"/>
        </w:rPr>
        <w:t>.</w:t>
      </w:r>
    </w:p>
  </w:footnote>
  <w:footnote w:id="162">
    <w:p w14:paraId="23179143" w14:textId="582D7346"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DYW08L0F1dGhvcj48WWVhcj4xOTcwPC9ZZWFyPjxSZWNO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</w:fldData>
        </w:fldChar>
      </w:r>
      <w:r>
        <w:instrText xml:space="preserve"> ADDIN EN.CITE </w:instrText>
      </w:r>
      <w:r>
        <w:fldChar w:fldCharType="begin">
          <w:fldData xml:space="preserve">PEVuZE5vdGU+PENpdGU+PEF1dGhvcj5DYW08L0F1dGhvcj48WWVhcj4xOTcwPC9ZZWFyPjxSZWNO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</w:fldData>
        </w:fldChar>
      </w:r>
      <w:r>
        <w:instrText xml:space="preserve"> ADDIN EN.CITE.DATA </w:instrText>
      </w:r>
      <w:r>
        <w:fldChar w:fldCharType="end"/>
      </w:r>
      <w:r>
        <w:fldChar w:fldCharType="separate"/>
      </w:r>
      <w:r>
        <w:t>Cam (1970, 181), Ormrod (2009b, 137)</w:t>
      </w:r>
      <w:r>
        <w:fldChar w:fldCharType="end"/>
      </w:r>
      <w:r w:rsidRPr="001B26D3">
        <w:t>.</w:t>
      </w:r>
    </w:p>
  </w:footnote>
  <w:footnote w:id="163">
    <w:p w14:paraId="5A2C7036" w14:textId="690C79DA"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olt&lt;/Author&gt;&lt;Year&gt;1981&lt;/Year&gt;&lt;RecNum&gt;315&lt;/RecNum&gt;&lt;Pages&gt;45&lt;/Pages&gt;&lt;DisplayText&gt;Holt (1981, 45)&lt;/DisplayText&gt;&lt;record&gt;&lt;rec-number&gt;315&lt;/rec-number&gt;&lt;foreign-keys&gt;&lt;key app="EN" db-id="asvpwtp0b52ssfedvvhp25wjrdv5axfws0z0" timestamp="1284924093"&gt;315&lt;/key&gt;&lt;/foreign-keys&gt;&lt;ref-type name="Book Section"&gt;5&lt;/ref-type&gt;&lt;contributors&gt;&lt;authors&gt;&lt;author&gt;Holt, James Clarke&lt;/author&gt;&lt;/authors&gt;&lt;secondary-authors&gt;&lt;author&gt;Davies, R. G.&lt;/author&gt;&lt;author&gt;Denton, Jeffrey Howard&lt;/author&gt;&lt;/secondary-authors&gt;&lt;/contributors&gt;&lt;titles&gt;&lt;title&gt;The Prehistory of Parliament&lt;/title&gt;&lt;secondary-title&gt;The English Parliament in the Middle Ages&lt;/secondary-title&gt;&lt;/titles&gt;&lt;pages&gt;1-2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Holt (1981, 45)</w:t>
      </w:r>
      <w:r>
        <w:fldChar w:fldCharType="end"/>
      </w:r>
      <w:r w:rsidRPr="001B26D3">
        <w:t>.</w:t>
      </w:r>
    </w:p>
  </w:footnote>
  <w:footnote w:id="164">
    <w:p w14:paraId="75D99C48" w14:textId="63641F2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Ormrod&lt;/Author&gt;&lt;Year&gt;1995&lt;/Year&gt;&lt;RecNum&gt;1819&lt;/RecNum&gt;&lt;Pages&gt;37&lt;/Pages&gt;&lt;DisplayText&gt;Ormrod (1995, 37)&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7)</w:t>
      </w:r>
      <w:r>
        <w:fldChar w:fldCharType="end"/>
      </w:r>
      <w:r w:rsidRPr="001B26D3">
        <w:t>.</w:t>
      </w:r>
    </w:p>
  </w:footnote>
  <w:footnote w:id="165">
    <w:p w14:paraId="384D801A" w14:textId="341E7CA4" w:rsidR="0098315E" w:rsidRPr="001B26D3" w:rsidRDefault="0098315E" w:rsidP="007C0DA7">
      <w:pPr>
        <w:pStyle w:val="FootnoteText"/>
      </w:pPr>
      <w:r w:rsidRPr="001B26D3">
        <w:rPr>
          <w:rStyle w:val="FootnoteReference"/>
        </w:rPr>
        <w:footnoteRef/>
      </w:r>
      <w:r w:rsidRPr="001B26D3">
        <w:t xml:space="preserve"> In France, the term </w:t>
      </w:r>
      <w:r w:rsidRPr="001B26D3">
        <w:rPr>
          <w:i/>
        </w:rPr>
        <w:t>petitio</w:t>
      </w:r>
      <w:r w:rsidRPr="001B26D3">
        <w:t xml:space="preserve"> was connected to ordinary, not extra-ordinary, justice, contrary to English practice; </w:t>
      </w:r>
      <w:r>
        <w:fldChar w:fldCharType="begin"/>
      </w:r>
      <w:r>
        <w:instrText xml:space="preserve"> ADDIN EN.CITE &lt;EndNote&gt;&lt;Cite&gt;&lt;Author&gt;Hilaire&lt;/Author&gt;&lt;Year&gt;2011&lt;/Year&gt;&lt;RecNum&gt;20418&lt;/RecNum&gt;&lt;Pages&gt;225&lt;/Pages&gt;&lt;DisplayText&gt;Hilaire (2011, 225)&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225)</w:t>
      </w:r>
      <w:r>
        <w:fldChar w:fldCharType="end"/>
      </w:r>
      <w:r w:rsidRPr="001B26D3">
        <w:t xml:space="preserve">. </w:t>
      </w:r>
    </w:p>
  </w:footnote>
  <w:footnote w:id="166">
    <w:p w14:paraId="1038285C" w14:textId="3EAB7237"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Hilaire&lt;/Author&gt;&lt;Year&gt;2011&lt;/Year&gt;&lt;RecNum&gt;20418&lt;/RecNum&gt;&lt;Pages&gt;152-60`, 217-230&lt;/Pages&gt;&lt;DisplayText&gt;Hilaire (2011, 152-60, 217-230)&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152-60, 217-230)</w:t>
      </w:r>
      <w:r>
        <w:fldChar w:fldCharType="end"/>
      </w:r>
      <w:r w:rsidRPr="001B26D3">
        <w:t>.</w:t>
      </w:r>
    </w:p>
  </w:footnote>
  <w:footnote w:id="167">
    <w:p w14:paraId="55710CC4" w14:textId="1E6BEE8F"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hennan&lt;/Author&gt;&lt;Year&gt;1968&lt;/Year&gt;&lt;RecNum&gt;3611&lt;/RecNum&gt;&lt;Pages&gt;58&lt;/Pages&gt;&lt;DisplayText&gt;Shennan (1968, 58)&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58)</w:t>
      </w:r>
      <w:r>
        <w:fldChar w:fldCharType="end"/>
      </w:r>
      <w:r w:rsidRPr="001B26D3">
        <w:t>.</w:t>
      </w:r>
    </w:p>
  </w:footnote>
  <w:footnote w:id="168">
    <w:p w14:paraId="6D038FA5" w14:textId="3CA52B63"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41&lt;/Pages&gt;&lt;DisplayText&gt;Lot and Fawtier (1958, 341), Lot and Fawtier (1958, 82-4)&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Lot&lt;/Author&gt;&lt;Year&gt;1958&lt;/Year&gt;&lt;RecNum&gt;1447&lt;/RecNum&gt;&lt;Pages&gt;82-4&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1), Lot and Fawtier (1958, 82-4)</w:t>
      </w:r>
      <w:r>
        <w:fldChar w:fldCharType="end"/>
      </w:r>
      <w:r w:rsidRPr="001B26D3">
        <w:t>.</w:t>
      </w:r>
    </w:p>
  </w:footnote>
  <w:footnote w:id="169">
    <w:p w14:paraId="3CAAA1FB" w14:textId="7796D0A8"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61&lt;/Pages&gt;&lt;DisplayText&gt;Harding (2002, 161)&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1)</w:t>
      </w:r>
      <w:r>
        <w:fldChar w:fldCharType="end"/>
      </w:r>
      <w:r w:rsidRPr="001B26D3">
        <w:t>.</w:t>
      </w:r>
    </w:p>
  </w:footnote>
  <w:footnote w:id="170">
    <w:p w14:paraId="7914E988" w14:textId="3F33614E"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22&lt;/Pages&gt;&lt;DisplayText&gt;Harding (2002, 122)&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2)</w:t>
      </w:r>
      <w:r>
        <w:fldChar w:fldCharType="end"/>
      </w:r>
      <w:r w:rsidRPr="001B26D3">
        <w:t>.</w:t>
      </w:r>
    </w:p>
  </w:footnote>
  <w:footnote w:id="171">
    <w:p w14:paraId="324FEDF5" w14:textId="57BD00F2"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52`, 151`, 149&lt;/Pages&gt;&lt;DisplayText&gt;Harding (2002, 152, 151, 149)&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52, 151, 149)</w:t>
      </w:r>
      <w:r>
        <w:fldChar w:fldCharType="end"/>
      </w:r>
      <w:r w:rsidRPr="001B26D3">
        <w:t>.</w:t>
      </w:r>
    </w:p>
  </w:footnote>
  <w:footnote w:id="172">
    <w:p w14:paraId="3F68AB0B" w14:textId="07C4985E"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83&lt;/Pages&gt;&lt;DisplayText&gt;Rigaudière (1994, 18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83)</w:t>
      </w:r>
      <w:r>
        <w:fldChar w:fldCharType="end"/>
      </w:r>
      <w:r w:rsidRPr="001B26D3">
        <w:t>.</w:t>
      </w:r>
    </w:p>
  </w:footnote>
  <w:footnote w:id="173">
    <w:p w14:paraId="2D769313" w14:textId="5B54FBAB" w:rsidR="0098315E" w:rsidRPr="001B26D3" w:rsidRDefault="0098315E" w:rsidP="007C0DA7">
      <w:pPr>
        <w:pStyle w:val="FootnoteText"/>
      </w:pPr>
      <w:r w:rsidRPr="001B26D3">
        <w:rPr>
          <w:rStyle w:val="FootnoteReference"/>
        </w:rPr>
        <w:footnoteRef/>
      </w:r>
      <w:r w:rsidRPr="001B26D3">
        <w:t xml:space="preserve"> </w:t>
      </w:r>
      <w:r>
        <w:fldChar w:fldCharType="begin">
          <w:fldData xml:space="preserve">PEVuZE5vdGU+PENpdGU+PEF1dGhvcj5SaWdhdWRpZcyAcmU8L0F1dGhvcj48WWVhcj4xOTk0PC9Z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</w:fldData>
        </w:fldChar>
      </w:r>
      <w:r>
        <w:instrText xml:space="preserve"> ADDIN EN.CITE </w:instrText>
      </w:r>
      <w:r>
        <w:fldChar w:fldCharType="begin">
          <w:fldData xml:space="preserve">PEVuZE5vdGU+PENpdGU+PEF1dGhvcj5SaWdhdWRpZcyAcmU8L0F1dGhvcj48WWVhcj4xOTk0PC9Z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</w:fldData>
        </w:fldChar>
      </w:r>
      <w:r>
        <w:instrText xml:space="preserve"> ADDIN EN.CITE.DATA </w:instrText>
      </w:r>
      <w:r>
        <w:fldChar w:fldCharType="end"/>
      </w:r>
      <w:r>
        <w:fldChar w:fldCharType="separate"/>
      </w:r>
      <w:r>
        <w:t>Rigaudière (1994, 176), Langlois (1909), Contamine (1976)</w:t>
      </w:r>
      <w:r>
        <w:fldChar w:fldCharType="end"/>
      </w:r>
    </w:p>
  </w:footnote>
  <w:footnote w:id="174">
    <w:p w14:paraId="38F4FDB8" w14:textId="3A02CB78" w:rsidR="0098315E" w:rsidRPr="001B26D3" w:rsidRDefault="0098315E" w:rsidP="007C0DA7">
      <w:pPr>
        <w:pStyle w:val="FootnoteText"/>
      </w:pPr>
      <w:r w:rsidRPr="001B26D3">
        <w:rPr>
          <w:rStyle w:val="FootnoteReference"/>
          <w:noProof w:val="0"/>
        </w:rPr>
        <w:footnoteRef/>
      </w:r>
      <w:r w:rsidRPr="001B26D3">
        <w:t xml:space="preserve"> </w:t>
      </w:r>
      <w:r>
        <w:fldChar w:fldCharType="begin">
          <w:fldData xml:space="preserve">PEVuZE5vdGU+PENpdGU+PEF1dGhvcj5TaGVubmFuPC9BdXRob3I+PFllYXI+MTk5ODwvWWVhcj48
UmVjTnVtPjYwNjwvUmVjTnVtPjxQYWdlcz4yNDwvUGFnZXM+PERpc3BsYXlUZXh0PlNoZW5uYW4g
KDE5OTgsIDI0KSwgSGlsYWlyZSAoMjAxMSwgMTU4KTwvRGlzcGxheVRleHQ+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pbGFpcmU8L0F1dGhvcj48WWVhcj4yMDExPC9ZZWFy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</w:fldData>
        </w:fldChar>
      </w:r>
      <w:r>
        <w:instrText xml:space="preserve"> ADDIN EN.CITE </w:instrText>
      </w:r>
      <w:r>
        <w:fldChar w:fldCharType="begin">
          <w:fldData xml:space="preserve">PEVuZE5vdGU+PENpdGU+PEF1dGhvcj5TaGVubmFuPC9BdXRob3I+PFllYXI+MTk5ODwvWWVhcj48
UmVjTnVtPjYwNjwvUmVjTnVtPjxQYWdlcz4yNDwvUGFnZXM+PERpc3BsYXlUZXh0PlNoZW5uYW4g
KDE5OTgsIDI0KSwgSGlsYWlyZSAoMjAxMSwgMTU4KTwvRGlzcGxheVRleHQ+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pbGFpcmU8L0F1dGhvcj48WWVhcj4yMDExPC9ZZWFy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</w:fldData>
        </w:fldChar>
      </w:r>
      <w:r>
        <w:instrText xml:space="preserve"> ADDIN EN.CITE.DATA </w:instrText>
      </w:r>
      <w:r>
        <w:fldChar w:fldCharType="end"/>
      </w:r>
      <w:r>
        <w:fldChar w:fldCharType="separate"/>
      </w:r>
      <w:r>
        <w:t>Shennan (1998, 24), Hilaire (2011, 158)</w:t>
      </w:r>
      <w:r>
        <w:fldChar w:fldCharType="end"/>
      </w:r>
      <w:r w:rsidRPr="001B26D3">
        <w:t>.</w:t>
      </w:r>
    </w:p>
  </w:footnote>
  <w:footnote w:id="175">
    <w:p w14:paraId="29B65011" w14:textId="6C7A0D07"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Shennan&lt;/Author&gt;&lt;Year&gt;1998&lt;/Year&gt;&lt;RecNum&gt;606&lt;/RecNum&gt;&lt;Pages&gt;24&lt;/Pages&gt;&lt;DisplayText&gt;Shennan (1998, 24)&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24)</w:t>
      </w:r>
      <w:r>
        <w:fldChar w:fldCharType="end"/>
      </w:r>
      <w:r w:rsidRPr="001B26D3">
        <w:t>.</w:t>
      </w:r>
    </w:p>
  </w:footnote>
  <w:footnote w:id="176">
    <w:p w14:paraId="522A55F2" w14:textId="32F9640C" w:rsidR="0098315E" w:rsidRPr="001B26D3" w:rsidRDefault="0098315E" w:rsidP="007C0DA7">
      <w:pPr>
        <w:pStyle w:val="FootnoteText"/>
      </w:pPr>
      <w:r w:rsidRPr="001B26D3">
        <w:rPr>
          <w:rStyle w:val="FootnoteReference"/>
        </w:rPr>
        <w:footnoteRef/>
      </w:r>
      <w:r w:rsidRPr="001B26D3">
        <w:t xml:space="preserve"> </w:t>
      </w:r>
      <w:r>
        <w:fldChar w:fldCharType="begin"/>
      </w:r>
      <w:r>
        <w:instrText xml:space="preserve"> ADDIN EN.CITE &lt;EndNote&gt;&lt;Cite&gt;&lt;Author&gt;Prestwich&lt;/Author&gt;&lt;Year&gt;1988&lt;/Year&gt;&lt;RecNum&gt;1652&lt;/RecNum&gt;&lt;Pages&gt;442&lt;/Pages&gt;&lt;DisplayText&gt;Prestwich (1988, 442)&lt;/DisplayText&gt;&lt;record&gt;&lt;rec-number&gt;1652&lt;/rec-number&gt;&lt;foreign-keys&gt;&lt;key app="EN" db-id="asvpwtp0b52ssfedvvhp25wjrdv5axfws0z0" timestamp="1300580539"&gt;1652&lt;/key&gt;&lt;/foreign-keys&gt;&lt;ref-type name="Book"&gt;6&lt;/ref-type&gt;&lt;contributors&gt;&lt;authors&gt;&lt;author&gt;Prestwich, Michael&lt;/author&gt;&lt;/authors&gt;&lt;/contributors&gt;&lt;titles&gt;&lt;title&gt;Edward I&lt;/title&gt;&lt;/titles&gt;&lt;pages&gt;xv, 618 p., 6 p. of plates&lt;/pages&gt;&lt;keywords&gt;&lt;keyword&gt;Edward I, King of England, 1239-1307.&lt;/keyword&gt;&lt;keyword&gt;Great Britain History Edward I, 1272-1307.&lt;/keyword&gt;&lt;keyword&gt;Great Britain Kings and rulers Biography.&lt;/keyword&gt;&lt;/keywords&gt;&lt;dates&gt;&lt;year&gt;1988&lt;/year&gt;&lt;/dates&gt;&lt;pub-location&gt;Berkeley&lt;/pub-location&gt;&lt;publisher&gt;University of California Press&lt;/publisher&gt;&lt;isbn&gt;0520062663 (alk. paper)&lt;/isbn&gt;&lt;accession-num&gt;1963833&lt;/accession-num&gt;&lt;call-num&gt;Jefferson or Adams Building Reading Rooms DA229; .P72 1988&amp;#xD;Jefferson or Adams Building Reading Rooms - STORED OFFSITE DA229; .P72 1988&lt;/call-num&gt;&lt;urls&gt;&lt;/urls&gt;&lt;/record&gt;&lt;/Cite&gt;&lt;/EndNote&gt;</w:instrText>
      </w:r>
      <w:r>
        <w:fldChar w:fldCharType="separate"/>
      </w:r>
      <w:r>
        <w:t>Prestwich (1988, 442)</w:t>
      </w:r>
      <w:r>
        <w:fldChar w:fldCharType="end"/>
      </w:r>
      <w:r w:rsidRPr="001B26D3">
        <w:t>.</w:t>
      </w:r>
    </w:p>
  </w:footnote>
  <w:footnote w:id="177">
    <w:p w14:paraId="3D30007A" w14:textId="3FD9C6F8"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restwich&lt;/Author&gt;&lt;Year&gt;2003&lt;/Year&gt;&lt;RecNum&gt;824&lt;/RecNum&gt;&lt;Pages&gt;103&lt;/Pages&gt;&lt;DisplayText&gt;Prestwich (2003, 103)&lt;/DisplayText&gt;&lt;record&gt;&lt;rec-number&gt;824&lt;/rec-number&gt;&lt;foreign-keys&gt;&lt;key app="EN" db-id="asvpwtp0b52ssfedvvhp25wjrdv5axfws0z0" timestamp="1289433605"&gt;824&lt;/key&gt;&lt;/foreign-keys&gt;&lt;ref-type name="Book"&gt;6&lt;/ref-type&gt;&lt;contributors&gt;&lt;authors&gt;&lt;author&gt;Prestwich, Michael&lt;/author&gt;&lt;/authors&gt;&lt;/contributors&gt;&lt;titles&gt;&lt;title&gt;&lt;style face="normal" font="default" size="100%"&gt;The three Edwards&lt;/style&gt;&lt;style face="normal" font="default" size="12"&gt;: &lt;/style&gt;&lt;style face="normal" font="default" size="100%"&gt;war and state in England, 1272-1377&lt;/style&gt;&lt;/title&gt;&lt;/titles&gt;&lt;pages&gt;300 p.&lt;/pages&gt;&lt;edition&gt;2nd&lt;/edition&gt;&lt;keywords&gt;&lt;keyword&gt;Great Britain History Edward I, 1272-1307.&lt;/keyword&gt;&lt;keyword&gt;Great Britain History, Military 1066-1485.&lt;/keyword&gt;&lt;keyword&gt;Great Britain History Edward III, 1327-1377.&lt;/keyword&gt;&lt;keyword&gt;Great Britain History Edward II, 1307-1327.&lt;/keyword&gt;&lt;/keywords&gt;&lt;dates&gt;&lt;year&gt;2003&lt;/year&gt;&lt;/dates&gt;&lt;pub-location&gt;New York&lt;/pub-location&gt;&lt;publisher&gt;Routledge&lt;/publisher&gt;&lt;isbn&gt;0415303087 (hbk.)&amp;#xD;0415303095 (pbk.)&lt;/isbn&gt;&lt;accession-num&gt;12963384&lt;/accession-num&gt;&lt;call-num&gt;Jefferson or Adams Building Reading Rooms DA229; .P73 2003&lt;/call-num&gt;&lt;urls&gt;&lt;related-urls&gt;&lt;url&gt;http://www.loc.gov/catdir/enhancements/fy0650/2002036780-d.html&lt;/url&gt;&lt;/related-urls&gt;&lt;/urls&gt;&lt;/record&gt;&lt;/Cite&gt;&lt;/EndNote&gt;</w:instrText>
      </w:r>
      <w:r>
        <w:fldChar w:fldCharType="separate"/>
      </w:r>
      <w:r>
        <w:t>Prestwich (2003, 103)</w:t>
      </w:r>
      <w:r>
        <w:fldChar w:fldCharType="end"/>
      </w:r>
      <w:r w:rsidRPr="001B26D3">
        <w:t>.</w:t>
      </w:r>
    </w:p>
  </w:footnote>
  <w:footnote w:id="178">
    <w:p w14:paraId="758F20CF" w14:textId="4E8A335C" w:rsidR="0098315E" w:rsidRPr="001B26D3" w:rsidRDefault="0098315E" w:rsidP="007C0DA7">
      <w:pPr>
        <w:pStyle w:val="FootnoteText"/>
      </w:pPr>
      <w:r w:rsidRPr="001B26D3">
        <w:rPr>
          <w:rStyle w:val="FootnoteReference"/>
        </w:rPr>
        <w:footnoteRef/>
      </w:r>
      <w:r w:rsidRPr="001B26D3">
        <w:t xml:space="preserve"> Even Maddicott, who pioneered the revival of the study of justice and petitions, ultimately focuses on taxation to explain the growth of representation in England;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B26D3">
        <w:t>.</w:t>
      </w:r>
    </w:p>
  </w:footnote>
  <w:footnote w:id="179">
    <w:p w14:paraId="0EEA92E6" w14:textId="54E793C0" w:rsidR="0098315E" w:rsidRPr="001B26D3" w:rsidRDefault="0098315E" w:rsidP="007C0DA7">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isson&lt;/Author&gt;&lt;Year&gt;1972&lt;/Year&gt;&lt;RecNum&gt;3642&lt;/RecNum&gt;&lt;DisplayText&gt;Bisson (1972), Strayer and Taylor (1939)&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Cite&gt;&lt;Author&gt;Strayer&lt;/Author&gt;&lt;Year&gt;1939&lt;/Year&gt;&lt;RecNum&gt;594&lt;/RecNum&gt;&lt;record&gt;&lt;rec-number&gt;594&lt;/rec-number&gt;&lt;foreign-keys&gt;&lt;key app="EN" db-id="asvpwtp0b52ssfedvvhp25wjrdv5axfws0z0" timestamp="1284924098"&gt;594&lt;/key&gt;&lt;/foreign-keys&gt;&lt;ref-type name="Book"&gt;6&lt;/ref-type&gt;&lt;contributors&gt;&lt;authors&gt;&lt;author&gt;Strayer, Joseph Reese&lt;/author&gt;&lt;author&gt;Taylor, Charles Holt&lt;/author&gt;&lt;/authors&gt;&lt;/contributors&gt;&lt;titles&gt;&lt;title&gt;Studies in Early French Taxation&lt;/title&gt;&lt;secondary-title&gt;Harvard historical monographs XII&lt;/secondary-title&gt;&lt;/titles&gt;&lt;pages&gt;xiii , 2 *., [3]-200&lt;/pages&gt;&lt;keywords&gt;&lt;keyword&gt;Taxation France History.&lt;/keyword&gt;&lt;/keywords&gt;&lt;dates&gt;&lt;year&gt;1939&lt;/year&gt;&lt;/dates&gt;&lt;pub-location&gt;Cambridge&lt;/pub-location&gt;&lt;publisher&gt;Harvard University Press&lt;/publisher&gt;&lt;call-num&gt;Harper Library Harper Lib HJ2646.S87 c.1 1972&amp;#xD;Joseph Regenstein Library Regenstein Stacks HJ2646.S87 c.1&lt;/call-num&gt;&lt;urls&gt;&lt;/urls&gt;&lt;/record&gt;&lt;/Cite&gt;&lt;/EndNote&gt;</w:instrText>
      </w:r>
      <w:r>
        <w:fldChar w:fldCharType="separate"/>
      </w:r>
      <w:r>
        <w:t>Bisson (1972), Strayer and Taylor (1939)</w:t>
      </w:r>
      <w:r>
        <w:fldChar w:fldCharType="end"/>
      </w:r>
      <w:r w:rsidRPr="001B26D3">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256444E"/>
    <w:multiLevelType w:val="multilevel"/>
    <w:tmpl w:val="34AAE9E4"/>
    <w:lvl w:ilvl="0">
      <w:start w:val="1"/>
      <w:numFmt w:val="decimal"/>
      <w:lvlText w:val="%1"/>
      <w:lvlJc w:val="left"/>
      <w:pPr>
        <w:tabs>
          <w:tab w:val="num" w:pos="720"/>
        </w:tabs>
        <w:ind w:left="720" w:hanging="360"/>
      </w:pPr>
      <w:rPr>
        <w:rFonts w:hint="default"/>
      </w:rPr>
    </w:lvl>
    <w:lvl w:ilvl="1">
      <w:start w:val="1"/>
      <w:numFmt w:val="lowerRoman"/>
      <w:lvlText w:val="%2"/>
      <w:lvlJc w:val="left"/>
      <w:pPr>
        <w:tabs>
          <w:tab w:val="num" w:pos="1800"/>
        </w:tabs>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032C4DC0"/>
    <w:multiLevelType w:val="multilevel"/>
    <w:tmpl w:val="92183DC0"/>
    <w:lvl w:ilvl="0">
      <w:start w:val="2"/>
      <w:numFmt w:val="decimal"/>
      <w:pStyle w:val="Heading1"/>
      <w:lvlText w:val="%1."/>
      <w:lvlJc w:val="left"/>
      <w:pPr>
        <w:ind w:left="432" w:hanging="43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56" w:hanging="57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035216FF"/>
    <w:multiLevelType w:val="hybridMultilevel"/>
    <w:tmpl w:val="BCACAEF2"/>
    <w:lvl w:ilvl="0" w:tplc="04090019">
      <w:start w:val="1"/>
      <w:numFmt w:val="lowerLetter"/>
      <w:lvlText w:val="%1."/>
      <w:lvlJc w:val="left"/>
      <w:pPr>
        <w:ind w:left="1080" w:hanging="360"/>
      </w:pPr>
    </w:lvl>
    <w:lvl w:ilvl="1" w:tplc="C264162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85E3F2E"/>
    <w:multiLevelType w:val="singleLevel"/>
    <w:tmpl w:val="91F04C6C"/>
    <w:lvl w:ilvl="0">
      <w:start w:val="1"/>
      <w:numFmt w:val="upperLetter"/>
      <w:lvlText w:val="%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nsid w:val="1042749A"/>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2">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6A437B4"/>
    <w:multiLevelType w:val="hybridMultilevel"/>
    <w:tmpl w:val="3D74FC2E"/>
    <w:lvl w:ilvl="0" w:tplc="04090001">
      <w:start w:val="1"/>
      <w:numFmt w:val="decimal"/>
      <w:lvlText w:val="%1."/>
      <w:lvlJc w:val="left"/>
      <w:pPr>
        <w:ind w:left="1260" w:hanging="360"/>
      </w:pPr>
    </w:lvl>
    <w:lvl w:ilvl="1" w:tplc="04090003" w:tentative="1">
      <w:start w:val="1"/>
      <w:numFmt w:val="lowerLetter"/>
      <w:lvlText w:val="%2."/>
      <w:lvlJc w:val="left"/>
      <w:pPr>
        <w:ind w:left="1980" w:hanging="360"/>
      </w:pPr>
    </w:lvl>
    <w:lvl w:ilvl="2" w:tplc="04090005" w:tentative="1">
      <w:start w:val="1"/>
      <w:numFmt w:val="lowerRoman"/>
      <w:lvlText w:val="%3."/>
      <w:lvlJc w:val="right"/>
      <w:pPr>
        <w:ind w:left="2700" w:hanging="180"/>
      </w:pPr>
    </w:lvl>
    <w:lvl w:ilvl="3" w:tplc="04090001" w:tentative="1">
      <w:start w:val="1"/>
      <w:numFmt w:val="decimal"/>
      <w:lvlText w:val="%4."/>
      <w:lvlJc w:val="left"/>
      <w:pPr>
        <w:ind w:left="3420" w:hanging="360"/>
      </w:pPr>
    </w:lvl>
    <w:lvl w:ilvl="4" w:tplc="04090003" w:tentative="1">
      <w:start w:val="1"/>
      <w:numFmt w:val="lowerLetter"/>
      <w:lvlText w:val="%5."/>
      <w:lvlJc w:val="left"/>
      <w:pPr>
        <w:ind w:left="4140" w:hanging="360"/>
      </w:pPr>
    </w:lvl>
    <w:lvl w:ilvl="5" w:tplc="04090005" w:tentative="1">
      <w:start w:val="1"/>
      <w:numFmt w:val="lowerRoman"/>
      <w:lvlText w:val="%6."/>
      <w:lvlJc w:val="right"/>
      <w:pPr>
        <w:ind w:left="4860" w:hanging="180"/>
      </w:pPr>
    </w:lvl>
    <w:lvl w:ilvl="6" w:tplc="04090001" w:tentative="1">
      <w:start w:val="1"/>
      <w:numFmt w:val="decimal"/>
      <w:lvlText w:val="%7."/>
      <w:lvlJc w:val="left"/>
      <w:pPr>
        <w:ind w:left="5580" w:hanging="360"/>
      </w:pPr>
    </w:lvl>
    <w:lvl w:ilvl="7" w:tplc="04090003" w:tentative="1">
      <w:start w:val="1"/>
      <w:numFmt w:val="lowerLetter"/>
      <w:lvlText w:val="%8."/>
      <w:lvlJc w:val="left"/>
      <w:pPr>
        <w:ind w:left="6300" w:hanging="360"/>
      </w:pPr>
    </w:lvl>
    <w:lvl w:ilvl="8" w:tplc="04090005" w:tentative="1">
      <w:start w:val="1"/>
      <w:numFmt w:val="lowerRoman"/>
      <w:lvlText w:val="%9."/>
      <w:lvlJc w:val="right"/>
      <w:pPr>
        <w:ind w:left="7020" w:hanging="180"/>
      </w:pPr>
    </w:lvl>
  </w:abstractNum>
  <w:abstractNum w:abstractNumId="14">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F71CE6"/>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269A252B"/>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7">
    <w:nsid w:val="28341A5B"/>
    <w:multiLevelType w:val="multilevel"/>
    <w:tmpl w:val="D2C203D2"/>
    <w:numStyleLink w:val="MyListStyle"/>
  </w:abstractNum>
  <w:abstractNum w:abstractNumId="18">
    <w:nsid w:val="2F574BBA"/>
    <w:multiLevelType w:val="hybridMultilevel"/>
    <w:tmpl w:val="3BB86E58"/>
    <w:lvl w:ilvl="0" w:tplc="B9848218">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913034"/>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1">
    <w:nsid w:val="474B4496"/>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2">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3">
    <w:nsid w:val="52C4691E"/>
    <w:multiLevelType w:val="hybridMultilevel"/>
    <w:tmpl w:val="82D81B12"/>
    <w:lvl w:ilvl="0" w:tplc="2A64BDC4">
      <w:start w:val="1"/>
      <w:numFmt w:val="bullet"/>
      <w:lvlText w:val=""/>
      <w:lvlJc w:val="left"/>
      <w:pPr>
        <w:ind w:left="720" w:hanging="360"/>
      </w:pPr>
      <w:rPr>
        <w:rFonts w:ascii="Symbol" w:hAnsi="Symbol" w:hint="default"/>
      </w:rPr>
    </w:lvl>
    <w:lvl w:ilvl="1" w:tplc="B50E551C">
      <w:start w:val="1"/>
      <w:numFmt w:val="bullet"/>
      <w:lvlText w:val="o"/>
      <w:lvlJc w:val="left"/>
      <w:pPr>
        <w:ind w:left="1440" w:hanging="360"/>
      </w:pPr>
      <w:rPr>
        <w:rFonts w:ascii="Courier New" w:hAnsi="Courier New" w:cs="Courier New" w:hint="default"/>
      </w:rPr>
    </w:lvl>
    <w:lvl w:ilvl="2" w:tplc="90E4F5AA" w:tentative="1">
      <w:start w:val="1"/>
      <w:numFmt w:val="bullet"/>
      <w:lvlText w:val=""/>
      <w:lvlJc w:val="left"/>
      <w:pPr>
        <w:ind w:left="2160" w:hanging="360"/>
      </w:pPr>
      <w:rPr>
        <w:rFonts w:ascii="Wingdings" w:hAnsi="Wingdings" w:hint="default"/>
      </w:rPr>
    </w:lvl>
    <w:lvl w:ilvl="3" w:tplc="2CF2BA42" w:tentative="1">
      <w:start w:val="1"/>
      <w:numFmt w:val="bullet"/>
      <w:lvlText w:val=""/>
      <w:lvlJc w:val="left"/>
      <w:pPr>
        <w:ind w:left="2880" w:hanging="360"/>
      </w:pPr>
      <w:rPr>
        <w:rFonts w:ascii="Symbol" w:hAnsi="Symbol" w:hint="default"/>
      </w:rPr>
    </w:lvl>
    <w:lvl w:ilvl="4" w:tplc="266416DA" w:tentative="1">
      <w:start w:val="1"/>
      <w:numFmt w:val="bullet"/>
      <w:lvlText w:val="o"/>
      <w:lvlJc w:val="left"/>
      <w:pPr>
        <w:ind w:left="3600" w:hanging="360"/>
      </w:pPr>
      <w:rPr>
        <w:rFonts w:ascii="Courier New" w:hAnsi="Courier New" w:cs="Courier New" w:hint="default"/>
      </w:rPr>
    </w:lvl>
    <w:lvl w:ilvl="5" w:tplc="098CB3C6" w:tentative="1">
      <w:start w:val="1"/>
      <w:numFmt w:val="bullet"/>
      <w:lvlText w:val=""/>
      <w:lvlJc w:val="left"/>
      <w:pPr>
        <w:ind w:left="4320" w:hanging="360"/>
      </w:pPr>
      <w:rPr>
        <w:rFonts w:ascii="Wingdings" w:hAnsi="Wingdings" w:hint="default"/>
      </w:rPr>
    </w:lvl>
    <w:lvl w:ilvl="6" w:tplc="558E8C74" w:tentative="1">
      <w:start w:val="1"/>
      <w:numFmt w:val="bullet"/>
      <w:lvlText w:val=""/>
      <w:lvlJc w:val="left"/>
      <w:pPr>
        <w:ind w:left="5040" w:hanging="360"/>
      </w:pPr>
      <w:rPr>
        <w:rFonts w:ascii="Symbol" w:hAnsi="Symbol" w:hint="default"/>
      </w:rPr>
    </w:lvl>
    <w:lvl w:ilvl="7" w:tplc="B9D8363C" w:tentative="1">
      <w:start w:val="1"/>
      <w:numFmt w:val="bullet"/>
      <w:lvlText w:val="o"/>
      <w:lvlJc w:val="left"/>
      <w:pPr>
        <w:ind w:left="5760" w:hanging="360"/>
      </w:pPr>
      <w:rPr>
        <w:rFonts w:ascii="Courier New" w:hAnsi="Courier New" w:cs="Courier New" w:hint="default"/>
      </w:rPr>
    </w:lvl>
    <w:lvl w:ilvl="8" w:tplc="2A347D1A" w:tentative="1">
      <w:start w:val="1"/>
      <w:numFmt w:val="bullet"/>
      <w:lvlText w:val=""/>
      <w:lvlJc w:val="left"/>
      <w:pPr>
        <w:ind w:left="6480" w:hanging="360"/>
      </w:pPr>
      <w:rPr>
        <w:rFonts w:ascii="Wingdings" w:hAnsi="Wingdings" w:hint="default"/>
      </w:rPr>
    </w:lvl>
  </w:abstractNum>
  <w:abstractNum w:abstractNumId="24">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25">
    <w:nsid w:val="5C6D1B7E"/>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6">
    <w:nsid w:val="677C5FF1"/>
    <w:multiLevelType w:val="hybridMultilevel"/>
    <w:tmpl w:val="B84CC1AA"/>
    <w:lvl w:ilvl="0" w:tplc="2F3C5EF8">
      <w:start w:val="1"/>
      <w:numFmt w:val="decimal"/>
      <w:lvlText w:val="%1."/>
      <w:lvlJc w:val="left"/>
      <w:pPr>
        <w:ind w:left="720" w:hanging="360"/>
      </w:pPr>
      <w:rPr>
        <w:rFonts w:hint="default"/>
      </w:rPr>
    </w:lvl>
    <w:lvl w:ilvl="1" w:tplc="515C8DC6">
      <w:start w:val="1"/>
      <w:numFmt w:val="lowerLetter"/>
      <w:lvlText w:val="%2."/>
      <w:lvlJc w:val="left"/>
      <w:pPr>
        <w:ind w:left="1440" w:hanging="360"/>
      </w:pPr>
    </w:lvl>
    <w:lvl w:ilvl="2" w:tplc="7BE47754">
      <w:start w:val="1"/>
      <w:numFmt w:val="lowerRoman"/>
      <w:lvlText w:val="%3."/>
      <w:lvlJc w:val="right"/>
      <w:pPr>
        <w:ind w:left="2160" w:hanging="180"/>
      </w:pPr>
    </w:lvl>
    <w:lvl w:ilvl="3" w:tplc="42D453B0" w:tentative="1">
      <w:start w:val="1"/>
      <w:numFmt w:val="decimal"/>
      <w:lvlText w:val="%4."/>
      <w:lvlJc w:val="left"/>
      <w:pPr>
        <w:ind w:left="2880" w:hanging="360"/>
      </w:pPr>
    </w:lvl>
    <w:lvl w:ilvl="4" w:tplc="2026AB32" w:tentative="1">
      <w:start w:val="1"/>
      <w:numFmt w:val="lowerLetter"/>
      <w:lvlText w:val="%5."/>
      <w:lvlJc w:val="left"/>
      <w:pPr>
        <w:ind w:left="3600" w:hanging="360"/>
      </w:pPr>
    </w:lvl>
    <w:lvl w:ilvl="5" w:tplc="0A4E8C90" w:tentative="1">
      <w:start w:val="1"/>
      <w:numFmt w:val="lowerRoman"/>
      <w:lvlText w:val="%6."/>
      <w:lvlJc w:val="right"/>
      <w:pPr>
        <w:ind w:left="4320" w:hanging="180"/>
      </w:pPr>
    </w:lvl>
    <w:lvl w:ilvl="6" w:tplc="1A1AAEE8" w:tentative="1">
      <w:start w:val="1"/>
      <w:numFmt w:val="decimal"/>
      <w:lvlText w:val="%7."/>
      <w:lvlJc w:val="left"/>
      <w:pPr>
        <w:ind w:left="5040" w:hanging="360"/>
      </w:pPr>
    </w:lvl>
    <w:lvl w:ilvl="7" w:tplc="65FCF03A" w:tentative="1">
      <w:start w:val="1"/>
      <w:numFmt w:val="lowerLetter"/>
      <w:lvlText w:val="%8."/>
      <w:lvlJc w:val="left"/>
      <w:pPr>
        <w:ind w:left="5760" w:hanging="360"/>
      </w:pPr>
    </w:lvl>
    <w:lvl w:ilvl="8" w:tplc="6CFEDFCE" w:tentative="1">
      <w:start w:val="1"/>
      <w:numFmt w:val="lowerRoman"/>
      <w:lvlText w:val="%9."/>
      <w:lvlJc w:val="right"/>
      <w:pPr>
        <w:ind w:left="6480" w:hanging="180"/>
      </w:pPr>
    </w:lvl>
  </w:abstractNum>
  <w:abstractNum w:abstractNumId="27">
    <w:nsid w:val="6A191378"/>
    <w:multiLevelType w:val="hybridMultilevel"/>
    <w:tmpl w:val="29AE8432"/>
    <w:lvl w:ilvl="0" w:tplc="969ECF2A">
      <w:start w:val="1"/>
      <w:numFmt w:val="lowerLetter"/>
      <w:lvlText w:val="%1."/>
      <w:lvlJc w:val="left"/>
      <w:pPr>
        <w:ind w:left="360" w:hanging="360"/>
      </w:pPr>
    </w:lvl>
    <w:lvl w:ilvl="1" w:tplc="CAF48A2A">
      <w:start w:val="1"/>
      <w:numFmt w:val="lowerLetter"/>
      <w:lvlText w:val="%2."/>
      <w:lvlJc w:val="left"/>
      <w:pPr>
        <w:ind w:left="1080" w:hanging="360"/>
      </w:pPr>
    </w:lvl>
    <w:lvl w:ilvl="2" w:tplc="CB202768">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29">
    <w:nsid w:val="74EF5387"/>
    <w:multiLevelType w:val="multilevel"/>
    <w:tmpl w:val="89AAAA62"/>
    <w:lvl w:ilvl="0">
      <w:start w:val="1"/>
      <w:numFmt w:val="decimal"/>
      <w:suff w:val="space"/>
      <w:lvlText w:val="%1"/>
      <w:lvlJc w:val="left"/>
      <w:pPr>
        <w:ind w:left="180" w:firstLine="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2"/>
      <w:lvlJc w:val="left"/>
      <w:pPr>
        <w:ind w:left="180" w:firstLine="0"/>
      </w:pPr>
      <w:rPr>
        <w:rFonts w:hint="default"/>
      </w:rPr>
    </w:lvl>
    <w:lvl w:ilvl="2">
      <w:start w:val="1"/>
      <w:numFmt w:val="none"/>
      <w:suff w:val="nothing"/>
      <w:lvlText w:val=""/>
      <w:lvlJc w:val="left"/>
      <w:pPr>
        <w:ind w:left="180" w:firstLine="0"/>
      </w:pPr>
      <w:rPr>
        <w:rFonts w:hint="default"/>
      </w:rPr>
    </w:lvl>
    <w:lvl w:ilvl="3">
      <w:start w:val="1"/>
      <w:numFmt w:val="none"/>
      <w:suff w:val="nothing"/>
      <w:lvlText w:val=""/>
      <w:lvlJc w:val="left"/>
      <w:pPr>
        <w:ind w:left="180" w:firstLine="0"/>
      </w:pPr>
      <w:rPr>
        <w:rFonts w:hint="default"/>
      </w:rPr>
    </w:lvl>
    <w:lvl w:ilvl="4">
      <w:start w:val="1"/>
      <w:numFmt w:val="none"/>
      <w:suff w:val="nothing"/>
      <w:lvlText w:val=""/>
      <w:lvlJc w:val="left"/>
      <w:pPr>
        <w:ind w:left="180" w:firstLine="0"/>
      </w:pPr>
      <w:rPr>
        <w:rFonts w:hint="default"/>
      </w:rPr>
    </w:lvl>
    <w:lvl w:ilvl="5">
      <w:start w:val="1"/>
      <w:numFmt w:val="none"/>
      <w:suff w:val="nothing"/>
      <w:lvlText w:val=""/>
      <w:lvlJc w:val="left"/>
      <w:pPr>
        <w:ind w:left="180" w:firstLine="0"/>
      </w:pPr>
      <w:rPr>
        <w:rFonts w:hint="default"/>
      </w:rPr>
    </w:lvl>
    <w:lvl w:ilvl="6">
      <w:start w:val="1"/>
      <w:numFmt w:val="none"/>
      <w:suff w:val="nothing"/>
      <w:lvlText w:val=""/>
      <w:lvlJc w:val="left"/>
      <w:pPr>
        <w:ind w:left="180" w:firstLine="0"/>
      </w:pPr>
      <w:rPr>
        <w:rFonts w:hint="default"/>
      </w:rPr>
    </w:lvl>
    <w:lvl w:ilvl="7">
      <w:start w:val="1"/>
      <w:numFmt w:val="none"/>
      <w:suff w:val="nothing"/>
      <w:lvlText w:val=""/>
      <w:lvlJc w:val="left"/>
      <w:pPr>
        <w:ind w:left="180" w:firstLine="0"/>
      </w:pPr>
      <w:rPr>
        <w:rFonts w:hint="default"/>
      </w:rPr>
    </w:lvl>
    <w:lvl w:ilvl="8">
      <w:start w:val="1"/>
      <w:numFmt w:val="none"/>
      <w:suff w:val="nothing"/>
      <w:lvlText w:val=""/>
      <w:lvlJc w:val="left"/>
      <w:pPr>
        <w:ind w:left="180" w:firstLine="0"/>
      </w:pPr>
      <w:rPr>
        <w:rFonts w:hint="default"/>
      </w:rPr>
    </w:lvl>
  </w:abstractNum>
  <w:abstractNum w:abstractNumId="30">
    <w:nsid w:val="76073EDD"/>
    <w:multiLevelType w:val="hybridMultilevel"/>
    <w:tmpl w:val="EBC20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6AA2BDB"/>
    <w:multiLevelType w:val="hybridMultilevel"/>
    <w:tmpl w:val="6A1ACFFE"/>
    <w:lvl w:ilvl="0" w:tplc="7368E664">
      <w:start w:val="1"/>
      <w:numFmt w:val="decimal"/>
      <w:lvlText w:val="%1."/>
      <w:lvlJc w:val="left"/>
      <w:pPr>
        <w:tabs>
          <w:tab w:val="num" w:pos="720"/>
        </w:tabs>
        <w:ind w:left="720" w:hanging="360"/>
      </w:pPr>
      <w:rPr>
        <w:rFonts w:hint="default"/>
      </w:rPr>
    </w:lvl>
    <w:lvl w:ilvl="1" w:tplc="4EE29020">
      <w:start w:val="1"/>
      <w:numFmt w:val="lowerLetter"/>
      <w:lvlText w:val="%2."/>
      <w:lvlJc w:val="left"/>
      <w:pPr>
        <w:tabs>
          <w:tab w:val="num" w:pos="1440"/>
        </w:tabs>
        <w:ind w:left="1440" w:hanging="360"/>
      </w:pPr>
    </w:lvl>
    <w:lvl w:ilvl="2" w:tplc="91DE82F0" w:tentative="1">
      <w:start w:val="1"/>
      <w:numFmt w:val="lowerRoman"/>
      <w:lvlText w:val="%3."/>
      <w:lvlJc w:val="right"/>
      <w:pPr>
        <w:tabs>
          <w:tab w:val="num" w:pos="2160"/>
        </w:tabs>
        <w:ind w:left="2160" w:hanging="180"/>
      </w:pPr>
    </w:lvl>
    <w:lvl w:ilvl="3" w:tplc="A1F83B34" w:tentative="1">
      <w:start w:val="1"/>
      <w:numFmt w:val="decimal"/>
      <w:lvlText w:val="%4."/>
      <w:lvlJc w:val="left"/>
      <w:pPr>
        <w:tabs>
          <w:tab w:val="num" w:pos="2880"/>
        </w:tabs>
        <w:ind w:left="2880" w:hanging="360"/>
      </w:pPr>
    </w:lvl>
    <w:lvl w:ilvl="4" w:tplc="B6BCFCA8" w:tentative="1">
      <w:start w:val="1"/>
      <w:numFmt w:val="lowerLetter"/>
      <w:lvlText w:val="%5."/>
      <w:lvlJc w:val="left"/>
      <w:pPr>
        <w:tabs>
          <w:tab w:val="num" w:pos="3600"/>
        </w:tabs>
        <w:ind w:left="3600" w:hanging="360"/>
      </w:pPr>
    </w:lvl>
    <w:lvl w:ilvl="5" w:tplc="40102F48" w:tentative="1">
      <w:start w:val="1"/>
      <w:numFmt w:val="lowerRoman"/>
      <w:lvlText w:val="%6."/>
      <w:lvlJc w:val="right"/>
      <w:pPr>
        <w:tabs>
          <w:tab w:val="num" w:pos="4320"/>
        </w:tabs>
        <w:ind w:left="4320" w:hanging="180"/>
      </w:pPr>
    </w:lvl>
    <w:lvl w:ilvl="6" w:tplc="620A88DA" w:tentative="1">
      <w:start w:val="1"/>
      <w:numFmt w:val="decimal"/>
      <w:lvlText w:val="%7."/>
      <w:lvlJc w:val="left"/>
      <w:pPr>
        <w:tabs>
          <w:tab w:val="num" w:pos="5040"/>
        </w:tabs>
        <w:ind w:left="5040" w:hanging="360"/>
      </w:pPr>
    </w:lvl>
    <w:lvl w:ilvl="7" w:tplc="9740EA20" w:tentative="1">
      <w:start w:val="1"/>
      <w:numFmt w:val="lowerLetter"/>
      <w:lvlText w:val="%8."/>
      <w:lvlJc w:val="left"/>
      <w:pPr>
        <w:tabs>
          <w:tab w:val="num" w:pos="5760"/>
        </w:tabs>
        <w:ind w:left="5760" w:hanging="360"/>
      </w:pPr>
    </w:lvl>
    <w:lvl w:ilvl="8" w:tplc="78DC2B8A" w:tentative="1">
      <w:start w:val="1"/>
      <w:numFmt w:val="lowerRoman"/>
      <w:lvlText w:val="%9."/>
      <w:lvlJc w:val="right"/>
      <w:pPr>
        <w:tabs>
          <w:tab w:val="num" w:pos="6480"/>
        </w:tabs>
        <w:ind w:left="6480" w:hanging="180"/>
      </w:pPr>
    </w:lvl>
  </w:abstractNum>
  <w:abstractNum w:abstractNumId="32">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nsid w:val="7F8568E2"/>
    <w:multiLevelType w:val="hybridMultilevel"/>
    <w:tmpl w:val="7AD26C8C"/>
    <w:lvl w:ilvl="0" w:tplc="FD1A77B8">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4"/>
  </w:num>
  <w:num w:numId="5">
    <w:abstractNumId w:val="3"/>
  </w:num>
  <w:num w:numId="6">
    <w:abstractNumId w:val="1"/>
  </w:num>
  <w:num w:numId="7">
    <w:abstractNumId w:val="0"/>
  </w:num>
  <w:num w:numId="8">
    <w:abstractNumId w:val="12"/>
  </w:num>
  <w:num w:numId="9">
    <w:abstractNumId w:val="28"/>
  </w:num>
  <w:num w:numId="10">
    <w:abstractNumId w:val="24"/>
  </w:num>
  <w:num w:numId="11">
    <w:abstractNumId w:val="8"/>
  </w:num>
  <w:num w:numId="12">
    <w:abstractNumId w:val="8"/>
  </w:num>
  <w:num w:numId="13">
    <w:abstractNumId w:val="33"/>
  </w:num>
  <w:num w:numId="14">
    <w:abstractNumId w:val="32"/>
  </w:num>
  <w:num w:numId="15">
    <w:abstractNumId w:val="18"/>
  </w:num>
  <w:num w:numId="16">
    <w:abstractNumId w:val="18"/>
    <w:lvlOverride w:ilvl="0">
      <w:startOverride w:val="1"/>
    </w:lvlOverride>
  </w:num>
  <w:num w:numId="17">
    <w:abstractNumId w:val="29"/>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17"/>
  </w:num>
  <w:num w:numId="20">
    <w:abstractNumId w:val="23"/>
  </w:num>
  <w:num w:numId="21">
    <w:abstractNumId w:val="19"/>
  </w:num>
  <w:num w:numId="22">
    <w:abstractNumId w:val="27"/>
  </w:num>
  <w:num w:numId="23">
    <w:abstractNumId w:val="7"/>
  </w:num>
  <w:num w:numId="24">
    <w:abstractNumId w:val="26"/>
  </w:num>
  <w:num w:numId="25">
    <w:abstractNumId w:val="31"/>
  </w:num>
  <w:num w:numId="26">
    <w:abstractNumId w:val="13"/>
  </w:num>
  <w:num w:numId="27">
    <w:abstractNumId w:val="30"/>
  </w:num>
  <w:num w:numId="28">
    <w:abstractNumId w:val="9"/>
  </w:num>
  <w:num w:numId="29">
    <w:abstractNumId w:val="20"/>
  </w:num>
  <w:num w:numId="30">
    <w:abstractNumId w:val="11"/>
  </w:num>
  <w:num w:numId="31">
    <w:abstractNumId w:val="25"/>
  </w:num>
  <w:num w:numId="32">
    <w:abstractNumId w:val="16"/>
  </w:num>
  <w:num w:numId="33">
    <w:abstractNumId w:val="14"/>
  </w:num>
  <w:num w:numId="34">
    <w:abstractNumId w:val="21"/>
  </w:num>
  <w:num w:numId="35">
    <w:abstractNumId w:val="10"/>
  </w:num>
  <w:num w:numId="36">
    <w:abstractNumId w:val="8"/>
    <w:lvlOverride w:ilvl="0">
      <w:startOverride w:val="4"/>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proofState w:spelling="clean" w:grammar="clean"/>
  <w:revisionView w:markup="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9&lt;/item&gt;&lt;item&gt;80&lt;/item&gt;&lt;item&gt;143&lt;/item&gt;&lt;item&gt;156&lt;/item&gt;&lt;item&gt;167&lt;/item&gt;&lt;item&gt;221&lt;/item&gt;&lt;item&gt;222&lt;/item&gt;&lt;item&gt;223&lt;/item&gt;&lt;item&gt;233&lt;/item&gt;&lt;item&gt;246&lt;/item&gt;&lt;item&gt;252&lt;/item&gt;&lt;item&gt;255&lt;/item&gt;&lt;item&gt;271&lt;/item&gt;&lt;item&gt;274&lt;/item&gt;&lt;item&gt;276&lt;/item&gt;&lt;item&gt;291&lt;/item&gt;&lt;item&gt;293&lt;/item&gt;&lt;item&gt;296&lt;/item&gt;&lt;item&gt;310&lt;/item&gt;&lt;item&gt;311&lt;/item&gt;&lt;item&gt;315&lt;/item&gt;&lt;item&gt;319&lt;/item&gt;&lt;item&gt;320&lt;/item&gt;&lt;item&gt;322&lt;/item&gt;&lt;item&gt;324&lt;/item&gt;&lt;item&gt;331&lt;/item&gt;&lt;item&gt;339&lt;/item&gt;&lt;item&gt;350&lt;/item&gt;&lt;item&gt;352&lt;/item&gt;&lt;item&gt;368&lt;/item&gt;&lt;item&gt;376&lt;/item&gt;&lt;item&gt;377&lt;/item&gt;&lt;item&gt;379&lt;/item&gt;&lt;item&gt;405&lt;/item&gt;&lt;item&gt;429&lt;/item&gt;&lt;item&gt;430&lt;/item&gt;&lt;item&gt;431&lt;/item&gt;&lt;item&gt;469&lt;/item&gt;&lt;item&gt;470&lt;/item&gt;&lt;item&gt;471&lt;/item&gt;&lt;item&gt;472&lt;/item&gt;&lt;item&gt;484&lt;/item&gt;&lt;item&gt;545&lt;/item&gt;&lt;item&gt;553&lt;/item&gt;&lt;item&gt;556&lt;/item&gt;&lt;item&gt;557&lt;/item&gt;&lt;item&gt;558&lt;/item&gt;&lt;item&gt;559&lt;/item&gt;&lt;item&gt;560&lt;/item&gt;&lt;item&gt;561&lt;/item&gt;&lt;item&gt;562&lt;/item&gt;&lt;item&gt;564&lt;/item&gt;&lt;item&gt;568&lt;/item&gt;&lt;item&gt;588&lt;/item&gt;&lt;item&gt;590&lt;/item&gt;&lt;item&gt;594&lt;/item&gt;&lt;item&gt;605&lt;/item&gt;&lt;item&gt;606&lt;/item&gt;&lt;item&gt;611&lt;/item&gt;&lt;item&gt;633&lt;/item&gt;&lt;item&gt;635&lt;/item&gt;&lt;item&gt;668&lt;/item&gt;&lt;item&gt;751&lt;/item&gt;&lt;item&gt;763&lt;/item&gt;&lt;item&gt;824&lt;/item&gt;&lt;item&gt;858&lt;/item&gt;&lt;item&gt;917&lt;/item&gt;&lt;item&gt;1125&lt;/item&gt;&lt;item&gt;1342&lt;/item&gt;&lt;item&gt;1447&lt;/item&gt;&lt;item&gt;1638&lt;/item&gt;&lt;item&gt;1652&lt;/item&gt;&lt;item&gt;1709&lt;/item&gt;&lt;item&gt;1753&lt;/item&gt;&lt;item&gt;1812&lt;/item&gt;&lt;item&gt;1819&lt;/item&gt;&lt;item&gt;2286&lt;/item&gt;&lt;item&gt;2299&lt;/item&gt;&lt;item&gt;2414&lt;/item&gt;&lt;item&gt;2419&lt;/item&gt;&lt;item&gt;2446&lt;/item&gt;&lt;item&gt;3001&lt;/item&gt;&lt;item&gt;3055&lt;/item&gt;&lt;item&gt;3461&lt;/item&gt;&lt;item&gt;3504&lt;/item&gt;&lt;item&gt;3505&lt;/item&gt;&lt;item&gt;3611&lt;/item&gt;&lt;item&gt;3642&lt;/item&gt;&lt;item&gt;5077&lt;/item&gt;&lt;item&gt;5151&lt;/item&gt;&lt;item&gt;5180&lt;/item&gt;&lt;item&gt;5301&lt;/item&gt;&lt;item&gt;5420&lt;/item&gt;&lt;item&gt;5425&lt;/item&gt;&lt;item&gt;5431&lt;/item&gt;&lt;item&gt;5436&lt;/item&gt;&lt;item&gt;5491&lt;/item&gt;&lt;item&gt;5506&lt;/item&gt;&lt;item&gt;5518&lt;/item&gt;&lt;item&gt;5650&lt;/item&gt;&lt;item&gt;5675&lt;/item&gt;&lt;item&gt;5701&lt;/item&gt;&lt;item&gt;5707&lt;/item&gt;&lt;item&gt;5837&lt;/item&gt;&lt;item&gt;5838&lt;/item&gt;&lt;item&gt;5874&lt;/item&gt;&lt;item&gt;6068&lt;/item&gt;&lt;item&gt;6088&lt;/item&gt;&lt;item&gt;6159&lt;/item&gt;&lt;item&gt;6286&lt;/item&gt;&lt;item&gt;6421&lt;/item&gt;&lt;item&gt;6433&lt;/item&gt;&lt;item&gt;6434&lt;/item&gt;&lt;item&gt;6438&lt;/item&gt;&lt;item&gt;6441&lt;/item&gt;&lt;item&gt;6442&lt;/item&gt;&lt;item&gt;6531&lt;/item&gt;&lt;item&gt;6599&lt;/item&gt;&lt;item&gt;6669&lt;/item&gt;&lt;item&gt;6717&lt;/item&gt;&lt;item&gt;6811&lt;/item&gt;&lt;item&gt;6817&lt;/item&gt;&lt;item&gt;7061&lt;/item&gt;&lt;item&gt;7094&lt;/item&gt;&lt;item&gt;7151&lt;/item&gt;&lt;item&gt;7158&lt;/item&gt;&lt;item&gt;7159&lt;/item&gt;&lt;item&gt;7175&lt;/item&gt;&lt;item&gt;7176&lt;/item&gt;&lt;item&gt;7200&lt;/item&gt;&lt;item&gt;7215&lt;/item&gt;&lt;item&gt;7284&lt;/item&gt;&lt;item&gt;7285&lt;/item&gt;&lt;item&gt;7286&lt;/item&gt;&lt;item&gt;7350&lt;/item&gt;&lt;item&gt;7499&lt;/item&gt;&lt;item&gt;7903&lt;/item&gt;&lt;item&gt;8047&lt;/item&gt;&lt;item&gt;8096&lt;/item&gt;&lt;item&gt;8525&lt;/item&gt;&lt;item&gt;9285&lt;/item&gt;&lt;item&gt;9591&lt;/item&gt;&lt;item&gt;9631&lt;/item&gt;&lt;item&gt;9719&lt;/item&gt;&lt;item&gt;10450&lt;/item&gt;&lt;item&gt;10828&lt;/item&gt;&lt;item&gt;10835&lt;/item&gt;&lt;item&gt;10960&lt;/item&gt;&lt;item&gt;11237&lt;/item&gt;&lt;item&gt;11574&lt;/item&gt;&lt;item&gt;11700&lt;/item&gt;&lt;item&gt;11915&lt;/item&gt;&lt;item&gt;11987&lt;/item&gt;&lt;item&gt;12288&lt;/item&gt;&lt;item&gt;12341&lt;/item&gt;&lt;item&gt;12353&lt;/item&gt;&lt;item&gt;13112&lt;/item&gt;&lt;item&gt;13137&lt;/item&gt;&lt;item&gt;19091&lt;/item&gt;&lt;item&gt;19179&lt;/item&gt;&lt;item&gt;19184&lt;/item&gt;&lt;item&gt;19722&lt;/item&gt;&lt;item&gt;19753&lt;/item&gt;&lt;item&gt;19873&lt;/item&gt;&lt;item&gt;19887&lt;/item&gt;&lt;item&gt;19948&lt;/item&gt;&lt;item&gt;19961&lt;/item&gt;&lt;item&gt;19964&lt;/item&gt;&lt;item&gt;19978&lt;/item&gt;&lt;item&gt;19979&lt;/item&gt;&lt;item&gt;19983&lt;/item&gt;&lt;item&gt;19992&lt;/item&gt;&lt;item&gt;20005&lt;/item&gt;&lt;item&gt;20041&lt;/item&gt;&lt;item&gt;20048&lt;/item&gt;&lt;item&gt;20275&lt;/item&gt;&lt;item&gt;20335&lt;/item&gt;&lt;item&gt;20336&lt;/item&gt;&lt;item&gt;20337&lt;/item&gt;&lt;item&gt;20340&lt;/item&gt;&lt;item&gt;20347&lt;/item&gt;&lt;item&gt;20356&lt;/item&gt;&lt;item&gt;20399&lt;/item&gt;&lt;item&gt;20406&lt;/item&gt;&lt;item&gt;20411&lt;/item&gt;&lt;item&gt;20414&lt;/item&gt;&lt;item&gt;20418&lt;/item&gt;&lt;item&gt;20432&lt;/item&gt;&lt;item&gt;20433&lt;/item&gt;&lt;item&gt;20434&lt;/item&gt;&lt;item&gt;20435&lt;/item&gt;&lt;item&gt;20436&lt;/item&gt;&lt;item&gt;20437&lt;/item&gt;&lt;item&gt;20443&lt;/item&gt;&lt;item&gt;20445&lt;/item&gt;&lt;/record-ids&gt;&lt;/item&gt;&lt;/Libraries&gt;"/>
  </w:docVars>
  <w:rsids>
    <w:rsidRoot w:val="00F01A34"/>
    <w:rsid w:val="00024870"/>
    <w:rsid w:val="0003214D"/>
    <w:rsid w:val="00040593"/>
    <w:rsid w:val="00066D56"/>
    <w:rsid w:val="00077767"/>
    <w:rsid w:val="000E0CDD"/>
    <w:rsid w:val="000E140A"/>
    <w:rsid w:val="000E648E"/>
    <w:rsid w:val="000F42BF"/>
    <w:rsid w:val="00112FFE"/>
    <w:rsid w:val="00125840"/>
    <w:rsid w:val="00125982"/>
    <w:rsid w:val="001427F8"/>
    <w:rsid w:val="00170465"/>
    <w:rsid w:val="00183EF0"/>
    <w:rsid w:val="001A677F"/>
    <w:rsid w:val="001B385B"/>
    <w:rsid w:val="001D0D48"/>
    <w:rsid w:val="001D47B9"/>
    <w:rsid w:val="001D68FA"/>
    <w:rsid w:val="001E5A4F"/>
    <w:rsid w:val="001F73CD"/>
    <w:rsid w:val="00242245"/>
    <w:rsid w:val="00256D7B"/>
    <w:rsid w:val="00280BA6"/>
    <w:rsid w:val="003035ED"/>
    <w:rsid w:val="00305880"/>
    <w:rsid w:val="00322532"/>
    <w:rsid w:val="00330600"/>
    <w:rsid w:val="00344C60"/>
    <w:rsid w:val="003712BB"/>
    <w:rsid w:val="0037555A"/>
    <w:rsid w:val="003D5623"/>
    <w:rsid w:val="003E3038"/>
    <w:rsid w:val="00405A54"/>
    <w:rsid w:val="00414864"/>
    <w:rsid w:val="00443CCA"/>
    <w:rsid w:val="00447D88"/>
    <w:rsid w:val="0048237C"/>
    <w:rsid w:val="004A4F52"/>
    <w:rsid w:val="004B4700"/>
    <w:rsid w:val="004F3BC8"/>
    <w:rsid w:val="004F43C3"/>
    <w:rsid w:val="00516146"/>
    <w:rsid w:val="005279C2"/>
    <w:rsid w:val="00531CB6"/>
    <w:rsid w:val="00545310"/>
    <w:rsid w:val="00562D3A"/>
    <w:rsid w:val="0057345A"/>
    <w:rsid w:val="00575552"/>
    <w:rsid w:val="005B7E54"/>
    <w:rsid w:val="005C6175"/>
    <w:rsid w:val="00604D46"/>
    <w:rsid w:val="0064365C"/>
    <w:rsid w:val="006528BF"/>
    <w:rsid w:val="00717F85"/>
    <w:rsid w:val="00723194"/>
    <w:rsid w:val="007B2F52"/>
    <w:rsid w:val="007C0DA7"/>
    <w:rsid w:val="007F36EB"/>
    <w:rsid w:val="008316A2"/>
    <w:rsid w:val="008316DF"/>
    <w:rsid w:val="0084247D"/>
    <w:rsid w:val="008953EC"/>
    <w:rsid w:val="008A6192"/>
    <w:rsid w:val="009216FF"/>
    <w:rsid w:val="00962E7C"/>
    <w:rsid w:val="00982897"/>
    <w:rsid w:val="0098315E"/>
    <w:rsid w:val="009D4E8C"/>
    <w:rsid w:val="00A02852"/>
    <w:rsid w:val="00A028A5"/>
    <w:rsid w:val="00A15E79"/>
    <w:rsid w:val="00A22ECF"/>
    <w:rsid w:val="00A42B92"/>
    <w:rsid w:val="00A53D7C"/>
    <w:rsid w:val="00A81C84"/>
    <w:rsid w:val="00A844B5"/>
    <w:rsid w:val="00AA2F5C"/>
    <w:rsid w:val="00AD3218"/>
    <w:rsid w:val="00B51F84"/>
    <w:rsid w:val="00B64AAC"/>
    <w:rsid w:val="00B6653A"/>
    <w:rsid w:val="00B90C01"/>
    <w:rsid w:val="00B930DB"/>
    <w:rsid w:val="00BC4CA0"/>
    <w:rsid w:val="00BE063B"/>
    <w:rsid w:val="00BF7F76"/>
    <w:rsid w:val="00C20790"/>
    <w:rsid w:val="00C2256A"/>
    <w:rsid w:val="00C445DA"/>
    <w:rsid w:val="00C830E9"/>
    <w:rsid w:val="00C8382D"/>
    <w:rsid w:val="00C94FE7"/>
    <w:rsid w:val="00CA7DAC"/>
    <w:rsid w:val="00CC6932"/>
    <w:rsid w:val="00CF5C40"/>
    <w:rsid w:val="00CF69D6"/>
    <w:rsid w:val="00D35EE5"/>
    <w:rsid w:val="00D550CD"/>
    <w:rsid w:val="00D96B28"/>
    <w:rsid w:val="00D9773E"/>
    <w:rsid w:val="00DC336B"/>
    <w:rsid w:val="00DD29EF"/>
    <w:rsid w:val="00DD31E5"/>
    <w:rsid w:val="00DD5D6F"/>
    <w:rsid w:val="00DE403D"/>
    <w:rsid w:val="00E040A9"/>
    <w:rsid w:val="00E42CF3"/>
    <w:rsid w:val="00E57522"/>
    <w:rsid w:val="00E66ED0"/>
    <w:rsid w:val="00E67F2D"/>
    <w:rsid w:val="00E705F5"/>
    <w:rsid w:val="00E87F9F"/>
    <w:rsid w:val="00EC6AD3"/>
    <w:rsid w:val="00F01A34"/>
    <w:rsid w:val="00F04683"/>
    <w:rsid w:val="00F2677B"/>
    <w:rsid w:val="00F647C9"/>
    <w:rsid w:val="00F87F29"/>
    <w:rsid w:val="00FA2F8B"/>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5848A04"/>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01A34"/>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516146"/>
    <w:pPr>
      <w:keepNext/>
      <w:pageBreakBefore/>
      <w:numPr>
        <w:numId w:val="11"/>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numPr>
        <w:ilvl w:val="1"/>
        <w:numId w:val="11"/>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C20790"/>
    <w:pPr>
      <w:keepNext/>
      <w:keepLines/>
      <w:numPr>
        <w:numId w:val="13"/>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9"/>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9"/>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9"/>
      </w:numPr>
      <w:outlineLvl w:val="6"/>
    </w:pPr>
    <w:rPr>
      <w:b/>
      <w:bCs/>
      <w:u w:val="single"/>
    </w:rPr>
  </w:style>
  <w:style w:type="paragraph" w:styleId="Heading8">
    <w:name w:val="heading 8"/>
    <w:basedOn w:val="Normal"/>
    <w:next w:val="Normal"/>
    <w:link w:val="Heading8Char"/>
    <w:qFormat/>
    <w:rsid w:val="00E42CF3"/>
    <w:pPr>
      <w:keepNext/>
      <w:keepLines/>
      <w:numPr>
        <w:ilvl w:val="7"/>
        <w:numId w:val="9"/>
      </w:numPr>
      <w:outlineLvl w:val="7"/>
    </w:pPr>
    <w:rPr>
      <w:u w:val="single"/>
    </w:rPr>
  </w:style>
  <w:style w:type="paragraph" w:styleId="Heading9">
    <w:name w:val="heading 9"/>
    <w:basedOn w:val="Normal"/>
    <w:next w:val="Normal"/>
    <w:link w:val="Heading9Char"/>
    <w:qFormat/>
    <w:rsid w:val="00E42CF3"/>
    <w:pPr>
      <w:keepNext/>
      <w:numPr>
        <w:ilvl w:val="8"/>
        <w:numId w:val="9"/>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516146"/>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eastAsiaTheme="minorHAnsi"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C20790"/>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heme="minorHAnsi" w:hAnsi="Baskerville"/>
      <w:b/>
      <w:bCs/>
      <w:i/>
      <w:iCs/>
      <w:szCs w:val="26"/>
      <w:lang w:eastAsia="en-US"/>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0E140A"/>
    <w:rPr>
      <w:rFonts w:ascii="Baskerville" w:eastAsiaTheme="minorHAnsi" w:hAnsi="Baskerville"/>
      <w:b/>
      <w:bCs/>
      <w:szCs w:val="22"/>
      <w:u w:val="single"/>
      <w:lang w:eastAsia="en-US"/>
    </w:rPr>
  </w:style>
  <w:style w:type="character" w:customStyle="1" w:styleId="Heading8Char">
    <w:name w:val="Heading 8 Char"/>
    <w:basedOn w:val="DefaultParagraphFont"/>
    <w:link w:val="Heading8"/>
    <w:rsid w:val="000E140A"/>
    <w:rPr>
      <w:rFonts w:ascii="Baskerville" w:eastAsiaTheme="minorHAnsi" w:hAnsi="Baskerville"/>
      <w:szCs w:val="22"/>
      <w:u w:val="single"/>
      <w:lang w:eastAsia="en-US"/>
    </w:rPr>
  </w:style>
  <w:style w:type="character" w:customStyle="1" w:styleId="Heading9Char">
    <w:name w:val="Heading 9 Char"/>
    <w:basedOn w:val="DefaultParagraphFont"/>
    <w:link w:val="Heading9"/>
    <w:rsid w:val="000E140A"/>
    <w:rPr>
      <w:rFonts w:ascii="Baskerville" w:eastAsiaTheme="minorHAnsi" w:hAnsi="Baskerville"/>
      <w:i/>
      <w:iCs/>
      <w:szCs w:val="22"/>
      <w:lang w:eastAsia="en-US"/>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1"/>
      </w:numPr>
    </w:pPr>
  </w:style>
  <w:style w:type="paragraph" w:styleId="ListBullet2">
    <w:name w:val="List Bullet 2"/>
    <w:basedOn w:val="Normal"/>
    <w:autoRedefine/>
    <w:semiHidden/>
    <w:rsid w:val="000E140A"/>
    <w:pPr>
      <w:numPr>
        <w:numId w:val="2"/>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8"/>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3"/>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4"/>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6"/>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7"/>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0"/>
      </w:numPr>
    </w:pPr>
  </w:style>
  <w:style w:type="paragraph" w:customStyle="1" w:styleId="Appendix">
    <w:name w:val="Appendix"/>
    <w:basedOn w:val="Heading2"/>
    <w:next w:val="Normal"/>
    <w:link w:val="AppendixChar"/>
    <w:autoRedefine/>
    <w:qFormat/>
    <w:rsid w:val="00C20790"/>
    <w:pPr>
      <w:numPr>
        <w:ilvl w:val="0"/>
        <w:numId w:val="0"/>
      </w:num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paragraph" w:styleId="Revision">
    <w:name w:val="Revision"/>
    <w:hidden/>
    <w:uiPriority w:val="71"/>
    <w:rsid w:val="00F01A34"/>
    <w:rPr>
      <w:rFonts w:ascii="Baskerville" w:hAnsi="Baskerville" w:cs="Times New Roman"/>
      <w:szCs w:val="20"/>
    </w:rPr>
  </w:style>
  <w:style w:type="character" w:customStyle="1" w:styleId="Style4Char">
    <w:name w:val="Style4 Char"/>
    <w:basedOn w:val="TitleChar"/>
    <w:link w:val="Style4"/>
    <w:rsid w:val="00F01A34"/>
    <w:rPr>
      <w:rFonts w:ascii="Baskerville" w:eastAsiaTheme="majorEastAsia" w:hAnsi="Baskerville" w:cstheme="majorBidi"/>
      <w:b/>
      <w:bCs/>
      <w:color w:val="17365D" w:themeColor="text2" w:themeShade="BF"/>
      <w:spacing w:val="5"/>
      <w:kern w:val="28"/>
      <w:sz w:val="32"/>
      <w:szCs w:val="32"/>
      <w:lang w:eastAsia="en-US"/>
    </w:rPr>
  </w:style>
  <w:style w:type="paragraph" w:customStyle="1" w:styleId="Body">
    <w:name w:val="Body"/>
    <w:rsid w:val="00F01A3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F01A34"/>
    <w:pPr>
      <w:numPr>
        <w:numId w:val="14"/>
      </w:numPr>
    </w:pPr>
  </w:style>
  <w:style w:type="paragraph" w:customStyle="1" w:styleId="Default">
    <w:name w:val="Default"/>
    <w:rsid w:val="00F01A3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F01A34"/>
    <w:pPr>
      <w:suppressLineNumbers/>
      <w:suppressAutoHyphens/>
      <w:ind w:firstLine="0"/>
      <w:contextualSpacing/>
      <w:outlineLvl w:val="4"/>
    </w:pPr>
    <w:rPr>
      <w:bCs/>
      <w:lang w:val="en-US"/>
    </w:rPr>
  </w:style>
  <w:style w:type="character" w:customStyle="1" w:styleId="apple-converted-space">
    <w:name w:val="apple-converted-space"/>
    <w:basedOn w:val="DefaultParagraphFont"/>
    <w:rsid w:val="00F01A34"/>
  </w:style>
  <w:style w:type="character" w:customStyle="1" w:styleId="italic">
    <w:name w:val="italic"/>
    <w:basedOn w:val="DefaultParagraphFont"/>
    <w:rsid w:val="00F01A34"/>
  </w:style>
  <w:style w:type="paragraph" w:customStyle="1" w:styleId="p1">
    <w:name w:val="p1"/>
    <w:basedOn w:val="Normal"/>
    <w:rsid w:val="00F01A34"/>
    <w:pPr>
      <w:spacing w:after="0" w:afterAutospacing="0"/>
      <w:ind w:firstLine="0"/>
    </w:pPr>
    <w:rPr>
      <w:rFonts w:ascii="Optima" w:hAnsi="Optima"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1"/>
          <c:order val="1"/>
          <c:tx>
            <c:strRef>
              <c:f>Sheet1!$C$22</c:f>
              <c:strCache>
                <c:ptCount val="1"/>
                <c:pt idx="0">
                  <c:v>Meeting Frequency</c:v>
                </c:pt>
              </c:strCache>
            </c:strRef>
          </c:tx>
          <c:invertIfNegative val="0"/>
          <c:cat>
            <c:strRef>
              <c:f>Sheet1!$A$23:$A$35</c:f>
              <c:strCache>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Cache>
            </c:strRef>
          </c:cat>
          <c:val>
            <c:numRef>
              <c:f>Sheet1!$C$23:$C$35</c:f>
              <c:numCache>
                <c:formatCode>General</c:formatCode>
                <c:ptCount val="13"/>
                <c:pt idx="0">
                  <c:v>18.0</c:v>
                </c:pt>
                <c:pt idx="1">
                  <c:v>12.0</c:v>
                </c:pt>
                <c:pt idx="2">
                  <c:v>26.0</c:v>
                </c:pt>
                <c:pt idx="3">
                  <c:v>16.0</c:v>
                </c:pt>
                <c:pt idx="4">
                  <c:v>18.0</c:v>
                </c:pt>
                <c:pt idx="5">
                  <c:v>20.0</c:v>
                </c:pt>
                <c:pt idx="6">
                  <c:v>25.0</c:v>
                </c:pt>
                <c:pt idx="7">
                  <c:v>17.0</c:v>
                </c:pt>
                <c:pt idx="8">
                  <c:v>10.0</c:v>
                </c:pt>
                <c:pt idx="9">
                  <c:v>9.0</c:v>
                </c:pt>
                <c:pt idx="10">
                  <c:v>9.0</c:v>
                </c:pt>
                <c:pt idx="11">
                  <c:v>13.0</c:v>
                </c:pt>
                <c:pt idx="12">
                  <c:v>9.0</c:v>
                </c:pt>
              </c:numCache>
            </c:numRef>
          </c:val>
        </c:ser>
        <c:dLbls>
          <c:showLegendKey val="0"/>
          <c:showVal val="0"/>
          <c:showCatName val="0"/>
          <c:showSerName val="0"/>
          <c:showPercent val="0"/>
          <c:showBubbleSize val="0"/>
        </c:dLbls>
        <c:gapWidth val="150"/>
        <c:axId val="2037461152"/>
        <c:axId val="-1859786880"/>
      </c:barChart>
      <c:lineChart>
        <c:grouping val="standard"/>
        <c:varyColors val="0"/>
        <c:ser>
          <c:idx val="0"/>
          <c:order val="0"/>
          <c:tx>
            <c:strRef>
              <c:f>Sheet1!$B$22</c:f>
              <c:strCache>
                <c:ptCount val="1"/>
                <c:pt idx="0">
                  <c:v>Number of Petitions in National Archives</c:v>
                </c:pt>
              </c:strCache>
            </c:strRef>
          </c:tx>
          <c:marker>
            <c:symbol val="square"/>
            <c:size val="8"/>
            <c:spPr>
              <a:ln w="25400">
                <a:solidFill>
                  <a:schemeClr val="accent1">
                    <a:lumMod val="75000"/>
                  </a:schemeClr>
                </a:solidFill>
              </a:ln>
            </c:spPr>
          </c:marker>
          <c:cat>
            <c:strRef>
              <c:f>Sheet1!$A$23:$A$35</c:f>
              <c:strCache>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Cache>
            </c:strRef>
          </c:cat>
          <c:val>
            <c:numRef>
              <c:f>Sheet1!$B$23:$B$35</c:f>
              <c:numCache>
                <c:formatCode>_-* #,##0_-;\-* #,##0_-;_-* "-"??_-;_-@_-</c:formatCode>
                <c:ptCount val="13"/>
                <c:pt idx="0">
                  <c:v>425.0</c:v>
                </c:pt>
                <c:pt idx="1">
                  <c:v>618.0</c:v>
                </c:pt>
                <c:pt idx="2">
                  <c:v>1161.0</c:v>
                </c:pt>
                <c:pt idx="3">
                  <c:v>2691.0</c:v>
                </c:pt>
                <c:pt idx="4">
                  <c:v>2275.0</c:v>
                </c:pt>
                <c:pt idx="5">
                  <c:v>4472.0</c:v>
                </c:pt>
                <c:pt idx="6">
                  <c:v>2815.0</c:v>
                </c:pt>
                <c:pt idx="7">
                  <c:v>1296.0</c:v>
                </c:pt>
                <c:pt idx="8">
                  <c:v>822.0</c:v>
                </c:pt>
                <c:pt idx="9">
                  <c:v>569.0</c:v>
                </c:pt>
                <c:pt idx="10">
                  <c:v>1388.0</c:v>
                </c:pt>
                <c:pt idx="11">
                  <c:v>1408.0</c:v>
                </c:pt>
                <c:pt idx="12">
                  <c:v>1063.0</c:v>
                </c:pt>
              </c:numCache>
            </c:numRef>
          </c:val>
          <c:smooth val="0"/>
        </c:ser>
        <c:dLbls>
          <c:showLegendKey val="0"/>
          <c:showVal val="0"/>
          <c:showCatName val="0"/>
          <c:showSerName val="0"/>
          <c:showPercent val="0"/>
          <c:showBubbleSize val="0"/>
        </c:dLbls>
        <c:marker val="1"/>
        <c:smooth val="0"/>
        <c:axId val="-1988417568"/>
        <c:axId val="2037580448"/>
      </c:lineChart>
      <c:catAx>
        <c:axId val="-1988417568"/>
        <c:scaling>
          <c:orientation val="minMax"/>
        </c:scaling>
        <c:delete val="0"/>
        <c:axPos val="b"/>
        <c:numFmt formatCode="General" sourceLinked="0"/>
        <c:majorTickMark val="out"/>
        <c:minorTickMark val="none"/>
        <c:tickLblPos val="nextTo"/>
        <c:crossAx val="2037580448"/>
        <c:crosses val="autoZero"/>
        <c:auto val="1"/>
        <c:lblAlgn val="ctr"/>
        <c:lblOffset val="100"/>
        <c:noMultiLvlLbl val="0"/>
      </c:catAx>
      <c:valAx>
        <c:axId val="2037580448"/>
        <c:scaling>
          <c:orientation val="minMax"/>
        </c:scaling>
        <c:delete val="0"/>
        <c:axPos val="l"/>
        <c:majorGridlines/>
        <c:numFmt formatCode="_-* #,##0_-;\-* #,##0_-;_-* &quot;-&quot;??_-;_-@_-" sourceLinked="1"/>
        <c:majorTickMark val="out"/>
        <c:minorTickMark val="none"/>
        <c:tickLblPos val="nextTo"/>
        <c:crossAx val="-1988417568"/>
        <c:crosses val="autoZero"/>
        <c:crossBetween val="between"/>
      </c:valAx>
      <c:valAx>
        <c:axId val="-1859786880"/>
        <c:scaling>
          <c:orientation val="minMax"/>
        </c:scaling>
        <c:delete val="0"/>
        <c:axPos val="r"/>
        <c:numFmt formatCode="General" sourceLinked="1"/>
        <c:majorTickMark val="out"/>
        <c:minorTickMark val="none"/>
        <c:tickLblPos val="nextTo"/>
        <c:crossAx val="2037461152"/>
        <c:crosses val="max"/>
        <c:crossBetween val="between"/>
      </c:valAx>
      <c:catAx>
        <c:axId val="2037461152"/>
        <c:scaling>
          <c:orientation val="minMax"/>
        </c:scaling>
        <c:delete val="1"/>
        <c:axPos val="b"/>
        <c:numFmt formatCode="General" sourceLinked="0"/>
        <c:majorTickMark val="out"/>
        <c:minorTickMark val="none"/>
        <c:tickLblPos val="nextTo"/>
        <c:crossAx val="-1859786880"/>
        <c:crosses val="autoZero"/>
        <c:auto val="1"/>
        <c:lblAlgn val="ctr"/>
        <c:lblOffset val="100"/>
        <c:noMultiLvlLbl val="0"/>
      </c:catAx>
    </c:plotArea>
    <c:legend>
      <c:legendPos val="b"/>
      <c:overlay val="0"/>
    </c:legend>
    <c:plotVisOnly val="1"/>
    <c:dispBlanksAs val="gap"/>
    <c:showDLblsOverMax val="0"/>
  </c:chart>
  <c:txPr>
    <a:bodyPr/>
    <a:lstStyle/>
    <a:p>
      <a:pPr>
        <a:defRPr>
          <a:latin typeface="Baskerville"/>
          <a:cs typeface="Baskerville"/>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12354</Words>
  <Characters>70419</Characters>
  <Application>Microsoft Macintosh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3</cp:revision>
  <dcterms:created xsi:type="dcterms:W3CDTF">2018-01-17T16:20:00Z</dcterms:created>
  <dcterms:modified xsi:type="dcterms:W3CDTF">2018-01-17T16:27:00Z</dcterms:modified>
</cp:coreProperties>
</file>